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4FFD3" w14:textId="77777777" w:rsidR="00C91DAA" w:rsidRPr="0041451E" w:rsidRDefault="00077967">
      <w:pPr>
        <w:pStyle w:val="Title"/>
        <w:rPr>
          <w:rFonts w:asciiTheme="majorHAnsi" w:eastAsia="MS Mincho" w:hAnsiTheme="majorHAnsi"/>
        </w:rPr>
      </w:pPr>
      <w:r w:rsidRPr="0041451E">
        <w:rPr>
          <w:rFonts w:asciiTheme="majorHAnsi" w:eastAsia="MS Mincho" w:hAnsiTheme="majorHAnsi"/>
          <w:lang w:val="ja-JP"/>
        </w:rPr>
        <w:t>Skyline MS1</w:t>
      </w:r>
      <w:r w:rsidRPr="0041451E">
        <w:rPr>
          <w:rFonts w:ascii="Osaka−等幅" w:eastAsia="Osaka−等幅" w:hAnsi="Osaka−等幅" w:cs="Osaka−等幅" w:hint="eastAsia"/>
          <w:lang w:val="ja-JP"/>
        </w:rPr>
        <w:t>フルスキャンフィルタ</w:t>
      </w:r>
      <w:r w:rsidRPr="0041451E">
        <w:rPr>
          <w:rFonts w:asciiTheme="majorHAnsi" w:eastAsia="MS Mincho" w:hAnsiTheme="majorHAnsi"/>
          <w:lang w:val="ja-JP"/>
        </w:rPr>
        <w:t xml:space="preserve"> </w:t>
      </w:r>
    </w:p>
    <w:p w14:paraId="74A7198A" w14:textId="77777777" w:rsidR="00C91DAA" w:rsidRPr="00AB21C5" w:rsidRDefault="00077967">
      <w:pPr>
        <w:rPr>
          <w:rFonts w:ascii="Osaka−等幅" w:eastAsia="Osaka−等幅" w:hAnsi="Osaka−等幅" w:cs="Osaka−等幅"/>
          <w:lang w:val="ja-JP"/>
        </w:rPr>
      </w:pPr>
      <w:r w:rsidRPr="0041451E">
        <w:rPr>
          <w:rFonts w:asciiTheme="minorHAnsi" w:eastAsia="MS Mincho" w:hAnsiTheme="minorHAnsi"/>
          <w:lang w:val="ja-JP"/>
        </w:rPr>
        <w:t>Skyline</w:t>
      </w:r>
      <w:r w:rsidR="00450D18">
        <w:rPr>
          <w:rFonts w:asciiTheme="minorHAnsi" w:eastAsia="MS Mincho" w:hAnsiTheme="minorHAnsi" w:hint="eastAsia"/>
          <w:lang w:val="ja-JP"/>
        </w:rPr>
        <w:t>の</w:t>
      </w:r>
      <w:r w:rsidRPr="0041451E">
        <w:rPr>
          <w:rFonts w:ascii="Osaka−等幅" w:eastAsia="Osaka−等幅" w:hAnsi="Osaka−等幅" w:cs="Osaka−等幅" w:hint="eastAsia"/>
          <w:lang w:val="ja-JP"/>
        </w:rPr>
        <w:t>ターゲットプロテオミクス</w:t>
      </w:r>
      <w:r w:rsidR="00450D18">
        <w:rPr>
          <w:rFonts w:ascii="Osaka−等幅" w:eastAsia="Osaka−等幅" w:hAnsi="Osaka−等幅" w:cs="Osaka−等幅" w:hint="eastAsia"/>
          <w:lang w:val="ja-JP"/>
        </w:rPr>
        <w:t>環境下では</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にインポート</w:t>
      </w:r>
      <w:r w:rsidR="00363E0B">
        <w:rPr>
          <w:rFonts w:ascii="Osaka−等幅" w:eastAsia="Osaka−等幅" w:hAnsi="Osaka−等幅" w:cs="Osaka−等幅" w:hint="eastAsia"/>
          <w:lang w:val="ja-JP"/>
        </w:rPr>
        <w:t>した質量分析Rawデータ</w:t>
      </w:r>
      <w:r w:rsidR="00A35E4D">
        <w:rPr>
          <w:rFonts w:ascii="Osaka−等幅" w:eastAsia="Osaka−等幅" w:hAnsi="Osaka−等幅" w:cs="Osaka−等幅" w:hint="eastAsia"/>
          <w:lang w:val="ja-JP"/>
        </w:rPr>
        <w:t>の</w:t>
      </w:r>
      <w:r w:rsidR="00450D18">
        <w:rPr>
          <w:rFonts w:ascii="Osaka−等幅" w:eastAsia="Osaka−等幅" w:hAnsi="Osaka−等幅" w:cs="Osaka−等幅" w:hint="eastAsia"/>
          <w:lang w:val="ja-JP"/>
        </w:rPr>
        <w:t>画像表示</w:t>
      </w:r>
      <w:r w:rsidR="00A35E4D">
        <w:rPr>
          <w:rFonts w:ascii="Osaka−等幅" w:eastAsia="Osaka−等幅" w:hAnsi="Osaka−等幅" w:cs="Osaka−等幅" w:hint="eastAsia"/>
          <w:lang w:val="ja-JP"/>
        </w:rPr>
        <w:t>が可能であり、</w:t>
      </w:r>
      <w:r w:rsidR="00450D18">
        <w:rPr>
          <w:rFonts w:ascii="Osaka−等幅" w:eastAsia="Osaka−等幅" w:hAnsi="Osaka−等幅" w:cs="Osaka−等幅" w:hint="eastAsia"/>
          <w:lang w:val="ja-JP"/>
        </w:rPr>
        <w:t>有益な情報を得ることができます。</w:t>
      </w:r>
      <w:r w:rsidRPr="0041451E">
        <w:rPr>
          <w:rFonts w:ascii="Osaka−等幅" w:eastAsia="Osaka−等幅" w:hAnsi="Osaka−等幅" w:cs="Osaka−等幅" w:hint="eastAsia"/>
          <w:lang w:val="ja-JP"/>
        </w:rPr>
        <w:t>この</w:t>
      </w:r>
      <w:r w:rsidR="00BD58C5">
        <w:rPr>
          <w:rFonts w:ascii="Osaka−等幅" w:eastAsia="Osaka−等幅" w:hAnsi="Osaka−等幅" w:cs="Osaka−等幅" w:hint="eastAsia"/>
          <w:lang w:val="ja-JP"/>
        </w:rPr>
        <w:t>画面</w:t>
      </w:r>
      <w:r w:rsidRPr="0041451E">
        <w:rPr>
          <w:rFonts w:ascii="Osaka−等幅" w:eastAsia="Osaka−等幅" w:hAnsi="Osaka−等幅" w:cs="Osaka−等幅" w:hint="eastAsia"/>
          <w:lang w:val="ja-JP"/>
        </w:rPr>
        <w:t>を利用して、測定ペプチドやトランジションの</w:t>
      </w:r>
      <w:r w:rsidR="00BD58C5">
        <w:rPr>
          <w:rFonts w:ascii="Osaka−等幅" w:eastAsia="Osaka−等幅" w:hAnsi="Osaka−等幅" w:cs="Osaka−等幅" w:hint="eastAsia"/>
          <w:lang w:val="ja-JP"/>
        </w:rPr>
        <w:t>最適化</w:t>
      </w:r>
      <w:r w:rsidRPr="0041451E">
        <w:rPr>
          <w:rFonts w:ascii="Osaka−等幅" w:eastAsia="Osaka−等幅" w:hAnsi="Osaka−等幅" w:cs="Osaka−等幅" w:hint="eastAsia"/>
          <w:lang w:val="ja-JP"/>
        </w:rPr>
        <w:t>および</w:t>
      </w:r>
      <w:r w:rsidR="00BD58C5">
        <w:rPr>
          <w:rFonts w:ascii="Osaka−等幅" w:eastAsia="Osaka−等幅" w:hAnsi="Osaka−等幅" w:cs="Osaka−等幅" w:hint="eastAsia"/>
          <w:lang w:val="ja-JP"/>
        </w:rPr>
        <w:t>ピーク</w:t>
      </w:r>
      <w:r w:rsidR="002F46D5">
        <w:rPr>
          <w:rFonts w:ascii="Osaka−等幅" w:eastAsia="Osaka−等幅" w:hAnsi="Osaka−等幅" w:cs="Osaka−等幅" w:hint="eastAsia"/>
          <w:lang w:val="ja-JP"/>
        </w:rPr>
        <w:t>積分計算の境界の設定</w:t>
      </w:r>
      <w:r w:rsidRPr="0041451E">
        <w:rPr>
          <w:rFonts w:ascii="Osaka−等幅" w:eastAsia="Osaka−等幅" w:hAnsi="Osaka−等幅" w:cs="Osaka−等幅" w:hint="eastAsia"/>
          <w:lang w:val="ja-JP"/>
        </w:rPr>
        <w:t>操作</w:t>
      </w:r>
      <w:r w:rsidR="002F46D5">
        <w:rPr>
          <w:rFonts w:ascii="Osaka−等幅" w:eastAsia="Osaka−等幅" w:hAnsi="Osaka−等幅" w:cs="Osaka−等幅" w:hint="eastAsia"/>
          <w:lang w:val="ja-JP"/>
        </w:rPr>
        <w:t>が</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r w:rsidR="004C0E41">
        <w:rPr>
          <w:rFonts w:ascii="Osaka−等幅" w:eastAsia="Osaka−等幅" w:hAnsi="Osaka−等幅" w:cs="Osaka−等幅" w:hint="eastAsia"/>
          <w:lang w:val="ja-JP"/>
        </w:rPr>
        <w:t>当初、</w:t>
      </w:r>
      <w:r w:rsidR="002F46D5">
        <w:rPr>
          <w:rFonts w:ascii="Osaka−等幅" w:eastAsia="Osaka−等幅" w:hAnsi="Osaka−等幅" w:cs="Osaka−等幅" w:hint="eastAsia"/>
          <w:lang w:val="ja-JP"/>
        </w:rPr>
        <w:t>Skylineは</w:t>
      </w:r>
      <w:r w:rsidR="004C0E41">
        <w:rPr>
          <w:rFonts w:ascii="Osaka−等幅" w:eastAsia="Osaka−等幅" w:hAnsi="Osaka−等幅" w:cs="Osaka−等幅" w:hint="eastAsia"/>
          <w:lang w:val="ja-JP"/>
        </w:rPr>
        <w:t>、</w:t>
      </w:r>
      <w:r w:rsidR="005832B8">
        <w:rPr>
          <w:rFonts w:ascii="Osaka−等幅" w:eastAsia="Osaka−等幅" w:hAnsi="Osaka−等幅" w:cs="Osaka−等幅" w:hint="eastAsia"/>
          <w:lang w:val="ja-JP"/>
        </w:rPr>
        <w:t>質量分析法を用いた</w:t>
      </w:r>
      <w:r w:rsidRPr="0041451E">
        <w:rPr>
          <w:rFonts w:ascii="Osaka−等幅" w:eastAsia="Osaka−等幅" w:hAnsi="Osaka−等幅" w:cs="Osaka−等幅" w:hint="eastAsia"/>
          <w:lang w:val="ja-JP"/>
        </w:rPr>
        <w:t>選択反応モニタリング（</w:t>
      </w:r>
      <w:r w:rsidRPr="0041451E">
        <w:rPr>
          <w:rFonts w:asciiTheme="minorHAnsi" w:eastAsia="MS Mincho" w:hAnsiTheme="minorHAnsi"/>
          <w:lang w:val="ja-JP"/>
        </w:rPr>
        <w:t xml:space="preserve">SRM – </w:t>
      </w:r>
      <w:r w:rsidRPr="0041451E">
        <w:rPr>
          <w:rFonts w:ascii="Osaka−等幅" w:eastAsia="Osaka−等幅" w:hAnsi="Osaka−等幅" w:cs="Osaka−等幅" w:hint="eastAsia"/>
          <w:lang w:val="ja-JP"/>
        </w:rPr>
        <w:t>複数反応モニタリングまたは</w:t>
      </w:r>
      <w:r w:rsidRPr="0041451E">
        <w:rPr>
          <w:rFonts w:asciiTheme="minorHAnsi" w:eastAsia="MS Mincho" w:hAnsiTheme="minorHAnsi"/>
          <w:lang w:val="ja-JP"/>
        </w:rPr>
        <w:t>MRM</w:t>
      </w:r>
      <w:r w:rsidRPr="0041451E">
        <w:rPr>
          <w:rFonts w:ascii="Osaka−等幅" w:eastAsia="Osaka−等幅" w:hAnsi="Osaka−等幅" w:cs="Osaka−等幅" w:hint="eastAsia"/>
          <w:lang w:val="ja-JP"/>
        </w:rPr>
        <w:t>とも呼ばれます）</w:t>
      </w:r>
      <w:r w:rsidR="004C0E41">
        <w:rPr>
          <w:rFonts w:ascii="Osaka−等幅" w:eastAsia="Osaka−等幅" w:hAnsi="Osaka−等幅" w:cs="Osaka−等幅" w:hint="eastAsia"/>
          <w:lang w:val="ja-JP"/>
        </w:rPr>
        <w:t>定量</w:t>
      </w:r>
      <w:r w:rsidR="005832B8">
        <w:rPr>
          <w:rFonts w:ascii="Osaka−等幅" w:eastAsia="Osaka−等幅" w:hAnsi="Osaka−等幅" w:cs="Osaka−等幅" w:hint="eastAsia"/>
          <w:lang w:val="ja-JP"/>
        </w:rPr>
        <w:t>アッセイ用</w:t>
      </w:r>
      <w:r w:rsidRPr="0041451E">
        <w:rPr>
          <w:rFonts w:ascii="Osaka−等幅" w:eastAsia="Osaka−等幅" w:hAnsi="Osaka−等幅" w:cs="Osaka−等幅" w:hint="eastAsia"/>
          <w:lang w:val="ja-JP"/>
        </w:rPr>
        <w:t>に開発され</w:t>
      </w:r>
      <w:r w:rsidR="005832B8">
        <w:rPr>
          <w:rFonts w:ascii="Osaka−等幅" w:eastAsia="Osaka−等幅" w:hAnsi="Osaka−等幅" w:cs="Osaka−等幅" w:hint="eastAsia"/>
          <w:lang w:val="ja-JP"/>
        </w:rPr>
        <w:t>ました</w:t>
      </w:r>
      <w:r w:rsidRPr="0041451E">
        <w:rPr>
          <w:rFonts w:ascii="Osaka−等幅" w:eastAsia="Osaka−等幅" w:hAnsi="Osaka−等幅" w:cs="Osaka−等幅" w:hint="eastAsia"/>
          <w:lang w:val="ja-JP"/>
        </w:rPr>
        <w:t>が、</w:t>
      </w:r>
      <w:r w:rsidR="005E0F04" w:rsidRPr="0041451E">
        <w:rPr>
          <w:rFonts w:asciiTheme="minorHAnsi" w:eastAsia="MS Mincho" w:hAnsiTheme="minorHAnsi"/>
          <w:lang w:val="ja-JP"/>
        </w:rPr>
        <w:t>MS1</w:t>
      </w:r>
      <w:r w:rsidR="004C0E41">
        <w:rPr>
          <w:rFonts w:ascii="Osaka−等幅" w:eastAsia="Osaka−等幅" w:hAnsi="Osaka−等幅" w:cs="Osaka−等幅" w:hint="eastAsia"/>
          <w:lang w:val="ja-JP"/>
        </w:rPr>
        <w:t>スキャンから</w:t>
      </w:r>
      <w:r w:rsidR="005E0F04" w:rsidRPr="0041451E">
        <w:rPr>
          <w:rFonts w:ascii="Osaka−等幅" w:eastAsia="Osaka−等幅" w:hAnsi="Osaka−等幅" w:cs="Osaka−等幅" w:hint="eastAsia"/>
          <w:lang w:val="ja-JP"/>
        </w:rPr>
        <w:t>時間</w:t>
      </w:r>
      <w:r w:rsidR="005E0F04">
        <w:rPr>
          <w:rFonts w:ascii="Osaka−等幅" w:eastAsia="Osaka−等幅" w:hAnsi="Osaka−等幅" w:cs="Osaka−等幅" w:hint="eastAsia"/>
          <w:lang w:val="ja-JP"/>
        </w:rPr>
        <w:t>-</w:t>
      </w:r>
      <w:r w:rsidR="004C0E41">
        <w:rPr>
          <w:rFonts w:ascii="Osaka−等幅" w:eastAsia="Osaka−等幅" w:hAnsi="Osaka−等幅" w:cs="Osaka−等幅" w:hint="eastAsia"/>
          <w:lang w:val="ja-JP"/>
        </w:rPr>
        <w:t>強度クロマトグラムが</w:t>
      </w:r>
      <w:r w:rsidR="005E0F04">
        <w:rPr>
          <w:rFonts w:ascii="Osaka−等幅" w:eastAsia="Osaka−等幅" w:hAnsi="Osaka−等幅" w:cs="Osaka−等幅" w:hint="eastAsia"/>
          <w:lang w:val="ja-JP"/>
        </w:rPr>
        <w:t>抽出できるよう</w:t>
      </w:r>
      <w:r w:rsidR="004C0E41">
        <w:rPr>
          <w:rFonts w:ascii="Osaka−等幅" w:eastAsia="Osaka−等幅" w:hAnsi="Osaka−等幅" w:cs="Osaka−等幅" w:hint="eastAsia"/>
          <w:lang w:val="ja-JP"/>
        </w:rPr>
        <w:t>に</w:t>
      </w:r>
      <w:r w:rsidR="005E0F04">
        <w:rPr>
          <w:rFonts w:ascii="Osaka−等幅" w:eastAsia="Osaka−等幅" w:hAnsi="Osaka−等幅" w:cs="Osaka−等幅" w:hint="eastAsia"/>
          <w:lang w:val="ja-JP"/>
        </w:rPr>
        <w:t>機能</w:t>
      </w:r>
      <w:r w:rsidR="004C0E41">
        <w:rPr>
          <w:rFonts w:ascii="Osaka−等幅" w:eastAsia="Osaka−等幅" w:hAnsi="Osaka−等幅" w:cs="Osaka−等幅" w:hint="eastAsia"/>
          <w:lang w:val="ja-JP"/>
        </w:rPr>
        <w:t>が</w:t>
      </w:r>
      <w:r w:rsidR="005E0F04">
        <w:rPr>
          <w:rFonts w:ascii="Osaka−等幅" w:eastAsia="Osaka−等幅" w:hAnsi="Osaka−等幅" w:cs="Osaka−等幅" w:hint="eastAsia"/>
          <w:lang w:val="ja-JP"/>
        </w:rPr>
        <w:t>拡張</w:t>
      </w:r>
      <w:r w:rsidR="004C0E41">
        <w:rPr>
          <w:rFonts w:ascii="Osaka−等幅" w:eastAsia="Osaka−等幅" w:hAnsi="Osaka−等幅" w:cs="Osaka−等幅" w:hint="eastAsia"/>
          <w:lang w:val="ja-JP"/>
        </w:rPr>
        <w:t>され</w:t>
      </w:r>
      <w:r w:rsidR="005E0F04">
        <w:rPr>
          <w:rFonts w:ascii="Osaka−等幅" w:eastAsia="Osaka−等幅" w:hAnsi="Osaka−等幅" w:cs="Osaka−等幅" w:hint="eastAsia"/>
          <w:lang w:val="ja-JP"/>
        </w:rPr>
        <w:t>、</w:t>
      </w:r>
      <w:r w:rsidR="005E0F04" w:rsidRPr="0041451E">
        <w:rPr>
          <w:rFonts w:asciiTheme="minorHAnsi" w:eastAsia="MS Mincho" w:hAnsiTheme="minorHAnsi"/>
          <w:lang w:val="ja-JP"/>
        </w:rPr>
        <w:t xml:space="preserve"> </w:t>
      </w:r>
      <w:r w:rsidR="005832B8">
        <w:rPr>
          <w:rFonts w:ascii="Osaka−等幅" w:eastAsia="Osaka−等幅" w:hAnsi="Osaka−等幅" w:cs="Osaka−等幅" w:hint="eastAsia"/>
          <w:lang w:val="ja-JP"/>
        </w:rPr>
        <w:t xml:space="preserve">data dependent </w:t>
      </w:r>
      <w:r w:rsidRPr="0041451E">
        <w:rPr>
          <w:rFonts w:asciiTheme="minorHAnsi" w:eastAsia="MS Mincho" w:hAnsiTheme="minorHAnsi"/>
          <w:lang w:val="ja-JP"/>
        </w:rPr>
        <w:t>MS/MS</w:t>
      </w:r>
      <w:r w:rsidR="005E0F04">
        <w:rPr>
          <w:rFonts w:ascii="Osaka−等幅" w:eastAsia="Osaka−等幅" w:hAnsi="Osaka−等幅" w:cs="Osaka−等幅" w:hint="eastAsia"/>
          <w:lang w:val="ja-JP"/>
        </w:rPr>
        <w:t>測定データ</w:t>
      </w:r>
      <w:r w:rsidR="002B34DA">
        <w:rPr>
          <w:rFonts w:ascii="Osaka−等幅" w:eastAsia="Osaka−等幅" w:hAnsi="Osaka−等幅" w:cs="Osaka−等幅" w:hint="eastAsia"/>
          <w:lang w:val="ja-JP"/>
        </w:rPr>
        <w:t>を用いた</w:t>
      </w:r>
      <w:r w:rsidRPr="0041451E">
        <w:rPr>
          <w:rFonts w:ascii="Osaka−等幅" w:eastAsia="Osaka−等幅" w:hAnsi="Osaka−等幅" w:cs="Osaka−等幅" w:hint="eastAsia"/>
          <w:lang w:val="ja-JP"/>
        </w:rPr>
        <w:t>ペプチド定量</w:t>
      </w:r>
      <w:r w:rsidR="004C0E41">
        <w:rPr>
          <w:rFonts w:ascii="Osaka−等幅" w:eastAsia="Osaka−等幅" w:hAnsi="Osaka−等幅" w:cs="Osaka−等幅" w:hint="eastAsia"/>
          <w:lang w:val="ja-JP"/>
        </w:rPr>
        <w:t>にも使用できます</w:t>
      </w:r>
    </w:p>
    <w:p w14:paraId="498BC5CF"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 MS1</w:t>
      </w:r>
      <w:r w:rsidRPr="0041451E">
        <w:rPr>
          <w:rFonts w:ascii="Osaka−等幅" w:eastAsia="Osaka−等幅" w:hAnsi="Osaka−等幅" w:cs="Osaka−等幅" w:hint="eastAsia"/>
          <w:lang w:val="ja-JP"/>
        </w:rPr>
        <w:t>フルスキャンフィルタ</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では、</w:t>
      </w:r>
      <w:r w:rsidR="002B34DA">
        <w:rPr>
          <w:rFonts w:ascii="Osaka−等幅" w:eastAsia="Osaka−等幅" w:hAnsi="Osaka−等幅" w:cs="Osaka−等幅" w:hint="eastAsia"/>
          <w:lang w:val="ja-JP"/>
        </w:rPr>
        <w:t>探索的な</w:t>
      </w:r>
      <w:r w:rsidRPr="0041451E">
        <w:rPr>
          <w:rFonts w:ascii="Osaka−等幅" w:eastAsia="Osaka−等幅" w:hAnsi="Osaka−等幅" w:cs="Osaka−等幅" w:hint="eastAsia"/>
          <w:lang w:val="ja-JP"/>
        </w:rPr>
        <w:t>プロテオミクス実験</w:t>
      </w:r>
      <w:r w:rsidR="00916FE9">
        <w:rPr>
          <w:rFonts w:ascii="Osaka−等幅" w:eastAsia="Osaka−等幅" w:hAnsi="Osaka−等幅" w:cs="Osaka−等幅" w:hint="eastAsia"/>
          <w:lang w:val="ja-JP"/>
        </w:rPr>
        <w:t>で行われる</w:t>
      </w:r>
      <w:r w:rsidR="002B34DA">
        <w:rPr>
          <w:rFonts w:ascii="Osaka−等幅" w:eastAsia="Osaka−等幅" w:hAnsi="Osaka−等幅" w:cs="Osaka−等幅" w:hint="eastAsia"/>
          <w:lang w:val="ja-JP"/>
        </w:rPr>
        <w:t>data dependent測定</w:t>
      </w:r>
      <w:r w:rsidR="002B34DA" w:rsidRPr="0041451E">
        <w:rPr>
          <w:rFonts w:ascii="Osaka−等幅" w:eastAsia="Osaka−等幅" w:hAnsi="Osaka−等幅" w:cs="Osaka−等幅" w:hint="eastAsia"/>
          <w:lang w:val="ja-JP"/>
        </w:rPr>
        <w:t>（</w:t>
      </w:r>
      <w:r w:rsidR="002B34DA" w:rsidRPr="0041451E">
        <w:rPr>
          <w:rFonts w:asciiTheme="minorHAnsi" w:eastAsia="MS Mincho" w:hAnsiTheme="minorHAnsi"/>
          <w:lang w:val="ja-JP"/>
        </w:rPr>
        <w:t>DDA</w:t>
      </w:r>
      <w:r w:rsidR="002B34DA">
        <w:rPr>
          <w:rFonts w:ascii="Osaka−等幅" w:eastAsia="Osaka−等幅" w:hAnsi="Osaka−等幅" w:cs="Osaka−等幅" w:hint="eastAsia"/>
          <w:lang w:val="ja-JP"/>
        </w:rPr>
        <w:t>）モードで</w:t>
      </w:r>
      <w:r w:rsidR="00916FE9">
        <w:rPr>
          <w:rFonts w:ascii="Osaka−等幅" w:eastAsia="Osaka−等幅" w:hAnsi="Osaka−等幅" w:cs="Osaka−等幅" w:hint="eastAsia"/>
          <w:lang w:val="ja-JP"/>
        </w:rPr>
        <w:t>取得した質量分析</w:t>
      </w:r>
      <w:r w:rsidRPr="0041451E">
        <w:rPr>
          <w:rFonts w:ascii="Osaka−等幅" w:eastAsia="Osaka−等幅" w:hAnsi="Osaka−等幅" w:cs="Osaka−等幅" w:hint="eastAsia"/>
          <w:lang w:val="ja-JP"/>
        </w:rPr>
        <w:t>データセットのインポート</w:t>
      </w:r>
      <w:r w:rsidR="002B34DA">
        <w:rPr>
          <w:rFonts w:ascii="Osaka−等幅" w:eastAsia="Osaka−等幅" w:hAnsi="Osaka−等幅" w:cs="Osaka−等幅" w:hint="eastAsia"/>
          <w:lang w:val="ja-JP"/>
        </w:rPr>
        <w:t>を</w:t>
      </w:r>
      <w:r w:rsidRPr="0041451E">
        <w:rPr>
          <w:rFonts w:ascii="Osaka−等幅" w:eastAsia="Osaka−等幅" w:hAnsi="Osaka−等幅" w:cs="Osaka−等幅" w:hint="eastAsia"/>
          <w:lang w:val="ja-JP"/>
        </w:rPr>
        <w:t>サポート</w:t>
      </w:r>
      <w:r w:rsidR="002B34DA">
        <w:rPr>
          <w:rFonts w:ascii="Osaka−等幅" w:eastAsia="Osaka−等幅" w:hAnsi="Osaka−等幅" w:cs="Osaka−等幅" w:hint="eastAsia"/>
          <w:lang w:val="ja-JP"/>
        </w:rPr>
        <w:t>して</w:t>
      </w:r>
      <w:r w:rsidRPr="0041451E">
        <w:rPr>
          <w:rFonts w:ascii="Osaka−等幅" w:eastAsia="Osaka−等幅" w:hAnsi="Osaka−等幅" w:cs="Osaka−等幅" w:hint="eastAsia"/>
          <w:lang w:val="ja-JP"/>
        </w:rPr>
        <w:t>います。</w:t>
      </w:r>
      <w:r w:rsidR="00916FE9">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F7521C">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後、</w:t>
      </w:r>
      <w:r w:rsidRPr="0041451E">
        <w:rPr>
          <w:rFonts w:asciiTheme="minorHAnsi" w:eastAsia="MS Mincho" w:hAnsiTheme="minorHAnsi"/>
          <w:lang w:val="ja-JP"/>
        </w:rPr>
        <w:t>Skyline</w:t>
      </w:r>
      <w:r w:rsidR="00F7521C">
        <w:rPr>
          <w:rFonts w:asciiTheme="minorHAnsi" w:eastAsia="MS Mincho" w:hAnsiTheme="minorHAnsi" w:hint="eastAsia"/>
          <w:lang w:val="ja-JP"/>
        </w:rPr>
        <w:t>の既存あるいは新</w:t>
      </w:r>
      <w:r w:rsidRPr="0041451E">
        <w:rPr>
          <w:rFonts w:ascii="Osaka−等幅" w:eastAsia="Osaka−等幅" w:hAnsi="Osaka−等幅" w:cs="Osaka−等幅" w:hint="eastAsia"/>
          <w:lang w:val="ja-JP"/>
        </w:rPr>
        <w:t>機能</w:t>
      </w:r>
      <w:r w:rsidR="00F7521C">
        <w:rPr>
          <w:rFonts w:ascii="Osaka−等幅" w:eastAsia="Osaka−等幅" w:hAnsi="Osaka−等幅" w:cs="Osaka−等幅" w:hint="eastAsia"/>
          <w:lang w:val="ja-JP"/>
        </w:rPr>
        <w:t>を利用することにより</w:t>
      </w:r>
      <w:r w:rsidRPr="0041451E">
        <w:rPr>
          <w:rFonts w:ascii="Osaka−等幅" w:eastAsia="Osaka−等幅" w:hAnsi="Osaka−等幅" w:cs="Osaka−等幅" w:hint="eastAsia"/>
          <w:lang w:val="ja-JP"/>
        </w:rPr>
        <w:t>、</w:t>
      </w:r>
      <w:r w:rsidR="00F7521C">
        <w:rPr>
          <w:rFonts w:ascii="Osaka−等幅" w:eastAsia="Osaka−等幅" w:hAnsi="Osaka−等幅" w:cs="Osaka−等幅" w:hint="eastAsia"/>
          <w:lang w:val="ja-JP"/>
        </w:rPr>
        <w:t>複数のデータ</w:t>
      </w:r>
      <w:r w:rsidR="00F7521C" w:rsidRPr="0041451E">
        <w:rPr>
          <w:rFonts w:ascii="Osaka−等幅" w:eastAsia="Osaka−等幅" w:hAnsi="Osaka−等幅" w:cs="Osaka−等幅" w:hint="eastAsia"/>
          <w:lang w:val="ja-JP"/>
        </w:rPr>
        <w:t>に</w:t>
      </w:r>
      <w:r w:rsidR="00F7521C">
        <w:rPr>
          <w:rFonts w:ascii="Osaka−等幅" w:eastAsia="Osaka−等幅" w:hAnsi="Osaka−等幅" w:cs="Osaka−等幅" w:hint="eastAsia"/>
          <w:lang w:val="ja-JP"/>
        </w:rPr>
        <w:t>対する</w:t>
      </w:r>
      <w:r w:rsidRPr="0041451E">
        <w:rPr>
          <w:rFonts w:ascii="Osaka−等幅" w:eastAsia="Osaka−等幅" w:hAnsi="Osaka−等幅" w:cs="Osaka−等幅" w:hint="eastAsia"/>
          <w:lang w:val="ja-JP"/>
        </w:rPr>
        <w:t>ペプチドプリカーサー</w:t>
      </w:r>
      <w:r w:rsidRPr="0041451E">
        <w:rPr>
          <w:rFonts w:asciiTheme="minorHAnsi" w:eastAsia="MS Mincho" w:hAnsiTheme="minorHAnsi"/>
          <w:lang w:val="ja-JP"/>
        </w:rPr>
        <w:t>MS1</w:t>
      </w:r>
      <w:r w:rsidR="00916FE9">
        <w:rPr>
          <w:rFonts w:ascii="Osaka−等幅" w:eastAsia="Osaka−等幅" w:hAnsi="Osaka−等幅" w:cs="Osaka−等幅" w:hint="eastAsia"/>
          <w:lang w:val="ja-JP"/>
        </w:rPr>
        <w:t>シグナル</w:t>
      </w:r>
      <w:r w:rsidR="00F7521C">
        <w:rPr>
          <w:rFonts w:ascii="Osaka−等幅" w:eastAsia="Osaka−等幅" w:hAnsi="Osaka−等幅" w:cs="Osaka−等幅" w:hint="eastAsia"/>
          <w:lang w:val="ja-JP"/>
        </w:rPr>
        <w:t>を用いた定量化が</w:t>
      </w:r>
      <w:r w:rsidRPr="0041451E">
        <w:rPr>
          <w:rFonts w:ascii="Osaka−等幅" w:eastAsia="Osaka−等幅" w:hAnsi="Osaka−等幅" w:cs="Osaka−等幅" w:hint="eastAsia"/>
          <w:lang w:val="ja-JP"/>
        </w:rPr>
        <w:t>容易にできます。</w:t>
      </w:r>
    </w:p>
    <w:p w14:paraId="123067A6" w14:textId="77777777" w:rsidR="00C91DAA" w:rsidRPr="0041451E" w:rsidRDefault="00077967">
      <w:pPr>
        <w:spacing w:after="120"/>
        <w:rPr>
          <w:rFonts w:asciiTheme="minorHAnsi" w:eastAsia="MS Mincho" w:hAnsiTheme="minorHAnsi"/>
        </w:rPr>
      </w:pPr>
      <w:r w:rsidRPr="0041451E">
        <w:rPr>
          <w:rFonts w:ascii="Osaka−等幅" w:eastAsia="Osaka−等幅" w:hAnsi="Osaka−等幅" w:cs="Osaka−等幅" w:hint="eastAsia"/>
          <w:lang w:val="ja-JP"/>
        </w:rPr>
        <w:t>このチュートリアルで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を効果的に利用するのに重要な、以下の分野について説明します。</w:t>
      </w:r>
      <w:r w:rsidRPr="0041451E">
        <w:rPr>
          <w:rFonts w:asciiTheme="minorHAnsi" w:eastAsia="MS Mincho" w:hAnsiTheme="minorHAnsi"/>
          <w:lang w:val="ja-JP"/>
        </w:rPr>
        <w:t xml:space="preserve"> </w:t>
      </w:r>
    </w:p>
    <w:p w14:paraId="66050FCA" w14:textId="77777777" w:rsidR="00C91DAA" w:rsidRPr="0041451E" w:rsidRDefault="00077967">
      <w:pPr>
        <w:numPr>
          <w:ilvl w:val="0"/>
          <w:numId w:val="3"/>
        </w:numPr>
        <w:spacing w:after="0"/>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A43186">
        <w:rPr>
          <w:rFonts w:ascii="Osaka−等幅" w:eastAsia="Osaka−等幅" w:hAnsi="Osaka−等幅" w:cs="Osaka−等幅" w:hint="eastAsia"/>
          <w:lang w:val="ja-JP"/>
        </w:rPr>
        <w:t>用</w:t>
      </w:r>
      <w:r w:rsidRPr="0041451E">
        <w:rPr>
          <w:rFonts w:ascii="Osaka−等幅" w:eastAsia="Osaka−等幅" w:hAnsi="Osaka−等幅" w:cs="Osaka−等幅" w:hint="eastAsia"/>
          <w:lang w:val="ja-JP"/>
        </w:rPr>
        <w:t>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を設定する</w:t>
      </w:r>
    </w:p>
    <w:p w14:paraId="6B3B92F8" w14:textId="77777777" w:rsidR="00C91DAA" w:rsidRPr="0041451E" w:rsidRDefault="00F7521C">
      <w:pPr>
        <w:numPr>
          <w:ilvl w:val="0"/>
          <w:numId w:val="3"/>
        </w:numPr>
        <w:spacing w:after="0"/>
        <w:rPr>
          <w:rFonts w:asciiTheme="minorHAnsi" w:eastAsia="MS Mincho" w:hAnsiTheme="minorHAnsi"/>
        </w:rPr>
      </w:pPr>
      <w:r>
        <w:rPr>
          <w:rFonts w:ascii="Osaka−等幅" w:eastAsia="Osaka−等幅" w:hAnsi="Osaka−等幅" w:cs="Osaka−等幅" w:hint="eastAsia"/>
          <w:lang w:val="ja-JP"/>
        </w:rPr>
        <w:t>Raw</w:t>
      </w:r>
      <w:r w:rsidR="00077967" w:rsidRPr="0041451E">
        <w:rPr>
          <w:rFonts w:ascii="Osaka−等幅" w:eastAsia="Osaka−等幅" w:hAnsi="Osaka−等幅" w:cs="Osaka−等幅" w:hint="eastAsia"/>
          <w:lang w:val="ja-JP"/>
        </w:rPr>
        <w:t>データをインポートし</w:t>
      </w:r>
      <w:r w:rsidR="00D61A51">
        <w:rPr>
          <w:rFonts w:ascii="Osaka−等幅" w:eastAsia="Osaka−等幅" w:hAnsi="Osaka−等幅" w:cs="Osaka−等幅" w:hint="eastAsia"/>
          <w:lang w:val="ja-JP"/>
        </w:rPr>
        <w:t>、</w:t>
      </w:r>
      <w:r w:rsidR="00077967" w:rsidRPr="0041451E">
        <w:rPr>
          <w:rFonts w:ascii="Osaka−等幅" w:eastAsia="Osaka−等幅" w:hAnsi="Osaka−等幅" w:cs="Osaka−等幅" w:hint="eastAsia"/>
          <w:lang w:val="ja-JP"/>
        </w:rPr>
        <w:t>スペクトルライブラリ</w:t>
      </w:r>
      <w:r w:rsidR="00D61A51">
        <w:rPr>
          <w:rFonts w:ascii="Osaka−等幅" w:eastAsia="Osaka−等幅" w:hAnsi="Osaka−等幅" w:cs="Osaka−等幅" w:hint="eastAsia"/>
          <w:lang w:val="ja-JP"/>
        </w:rPr>
        <w:t>中の</w:t>
      </w:r>
      <w:r w:rsidR="00077967" w:rsidRPr="0041451E">
        <w:rPr>
          <w:rFonts w:ascii="Osaka−等幅" w:eastAsia="Osaka−等幅" w:hAnsi="Osaka−等幅" w:cs="Osaka−等幅" w:hint="eastAsia"/>
          <w:lang w:val="ja-JP"/>
        </w:rPr>
        <w:t>保持時間情報を利用</w:t>
      </w:r>
      <w:r w:rsidR="00D61A51">
        <w:rPr>
          <w:rFonts w:ascii="Osaka−等幅" w:eastAsia="Osaka−等幅" w:hAnsi="Osaka−等幅" w:cs="Osaka−等幅" w:hint="eastAsia"/>
          <w:lang w:val="ja-JP"/>
        </w:rPr>
        <w:t>して、</w:t>
      </w:r>
      <w:r w:rsidR="00D61A51" w:rsidRPr="0041451E">
        <w:rPr>
          <w:rFonts w:asciiTheme="minorHAnsi" w:eastAsia="MS Mincho" w:hAnsiTheme="minorHAnsi"/>
          <w:lang w:val="ja-JP"/>
        </w:rPr>
        <w:t>MS1</w:t>
      </w:r>
      <w:r w:rsidR="00A0703B">
        <w:rPr>
          <w:rFonts w:ascii="Osaka−等幅" w:eastAsia="Osaka−等幅" w:hAnsi="Osaka−等幅" w:cs="Osaka−等幅" w:hint="eastAsia"/>
          <w:lang w:val="ja-JP"/>
        </w:rPr>
        <w:t>フィルタで選択する</w:t>
      </w:r>
      <w:r w:rsidR="00D61A51">
        <w:rPr>
          <w:rFonts w:ascii="Osaka−等幅" w:eastAsia="Osaka−等幅" w:hAnsi="Osaka−等幅" w:cs="Osaka−等幅" w:hint="eastAsia"/>
          <w:lang w:val="ja-JP"/>
        </w:rPr>
        <w:t>ピークを</w:t>
      </w:r>
      <w:r w:rsidR="00A0703B">
        <w:rPr>
          <w:rFonts w:ascii="Osaka−等幅" w:eastAsia="Osaka−等幅" w:hAnsi="Osaka−等幅" w:cs="Osaka−等幅" w:hint="eastAsia"/>
          <w:lang w:val="ja-JP"/>
        </w:rPr>
        <w:t>指定する</w:t>
      </w:r>
    </w:p>
    <w:p w14:paraId="67822515" w14:textId="77777777" w:rsidR="00C91DAA" w:rsidRPr="0041451E" w:rsidRDefault="00077967">
      <w:pPr>
        <w:numPr>
          <w:ilvl w:val="0"/>
          <w:numId w:val="3"/>
        </w:num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されたペプチドをさらに処理して、取得</w:t>
      </w:r>
      <w:r w:rsidR="00A0703B">
        <w:rPr>
          <w:rFonts w:ascii="Osaka−等幅" w:eastAsia="Osaka−等幅" w:hAnsi="Osaka−等幅" w:cs="Osaka−等幅" w:hint="eastAsia"/>
          <w:lang w:val="ja-JP"/>
        </w:rPr>
        <w:t>データ</w:t>
      </w:r>
      <w:r w:rsidRPr="0041451E">
        <w:rPr>
          <w:rFonts w:ascii="Osaka−等幅" w:eastAsia="Osaka−等幅" w:hAnsi="Osaka−等幅" w:cs="Osaka−等幅" w:hint="eastAsia"/>
          <w:lang w:val="ja-JP"/>
        </w:rPr>
        <w:t>全体の定量的情報を得る</w:t>
      </w:r>
    </w:p>
    <w:p w14:paraId="06D5938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は、ターゲットプロテオミクス研究のためのベンダーに依存しないプラットフォームの提供を目指しています。</w:t>
      </w:r>
      <w:r w:rsidRPr="0041451E">
        <w:rPr>
          <w:rFonts w:asciiTheme="minorHAnsi" w:eastAsia="MS Mincho" w:hAnsiTheme="minorHAnsi"/>
          <w:lang w:val="ja-JP"/>
        </w:rPr>
        <w:t>AB Sciex</w:t>
      </w:r>
      <w:r w:rsidRPr="0041451E">
        <w:rPr>
          <w:rFonts w:ascii="Osaka−等幅" w:eastAsia="Osaka−等幅" w:hAnsi="Osaka−等幅" w:cs="Osaka−等幅" w:hint="eastAsia"/>
          <w:lang w:val="ja-JP"/>
        </w:rPr>
        <w:t>、</w:t>
      </w:r>
      <w:r w:rsidRPr="0041451E">
        <w:rPr>
          <w:rFonts w:asciiTheme="minorHAnsi" w:eastAsia="MS Mincho" w:hAnsiTheme="minorHAnsi"/>
          <w:lang w:val="ja-JP"/>
        </w:rPr>
        <w:t>Agilent</w:t>
      </w:r>
      <w:r w:rsidRPr="0041451E">
        <w:rPr>
          <w:rFonts w:ascii="Osaka−等幅" w:eastAsia="Osaka−等幅" w:hAnsi="Osaka−等幅" w:cs="Osaka−等幅" w:hint="eastAsia"/>
          <w:lang w:val="ja-JP"/>
        </w:rPr>
        <w:t>、</w:t>
      </w:r>
      <w:r w:rsidRPr="0041451E">
        <w:rPr>
          <w:rFonts w:asciiTheme="minorHAnsi" w:eastAsia="MS Mincho" w:hAnsiTheme="minorHAnsi"/>
          <w:lang w:val="ja-JP"/>
        </w:rPr>
        <w:t>Bruker</w:t>
      </w:r>
      <w:r w:rsidRPr="0041451E">
        <w:rPr>
          <w:rFonts w:ascii="Osaka−等幅" w:eastAsia="Osaka−等幅" w:hAnsi="Osaka−等幅" w:cs="Osaka−等幅" w:hint="eastAsia"/>
          <w:lang w:val="ja-JP"/>
        </w:rPr>
        <w:t>、</w:t>
      </w:r>
      <w:r w:rsidRPr="0041451E">
        <w:rPr>
          <w:rFonts w:asciiTheme="minorHAnsi" w:eastAsia="MS Mincho" w:hAnsiTheme="minorHAnsi"/>
          <w:lang w:val="ja-JP"/>
        </w:rPr>
        <w:t>Thermo-Scientific</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Waters</w:t>
      </w:r>
      <w:r w:rsidRPr="0041451E">
        <w:rPr>
          <w:rFonts w:ascii="Osaka−等幅" w:eastAsia="Osaka−等幅" w:hAnsi="Osaka−等幅" w:cs="Osaka−等幅" w:hint="eastAsia"/>
          <w:lang w:val="ja-JP"/>
        </w:rPr>
        <w:t>の各ベンダーの装置から、</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用の</w:t>
      </w:r>
      <w:r w:rsidR="005668B3">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773C7B">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w:t>
      </w:r>
      <w:r w:rsidR="00773C7B">
        <w:rPr>
          <w:rFonts w:ascii="Osaka−等幅" w:eastAsia="Osaka−等幅" w:hAnsi="Osaka−等幅" w:cs="Osaka−等幅" w:hint="eastAsia"/>
          <w:lang w:val="ja-JP"/>
        </w:rPr>
        <w:t>が可能です</w:t>
      </w:r>
      <w:r w:rsidRPr="0041451E">
        <w:rPr>
          <w:rFonts w:ascii="Osaka−等幅" w:eastAsia="Osaka−等幅" w:hAnsi="Osaka−等幅" w:cs="Osaka−等幅" w:hint="eastAsia"/>
          <w:lang w:val="ja-JP"/>
        </w:rPr>
        <w:t>。</w:t>
      </w:r>
      <w:r w:rsidR="00773C7B">
        <w:rPr>
          <w:rFonts w:ascii="Osaka−等幅" w:eastAsia="Osaka−等幅" w:hAnsi="Osaka−等幅" w:cs="Osaka−等幅" w:hint="eastAsia"/>
          <w:lang w:val="ja-JP"/>
        </w:rPr>
        <w:t>様々な</w:t>
      </w:r>
      <w:r w:rsidRPr="0041451E">
        <w:rPr>
          <w:rFonts w:ascii="Osaka−等幅" w:eastAsia="Osaka−等幅" w:hAnsi="Osaka−等幅" w:cs="Osaka−等幅" w:hint="eastAsia"/>
          <w:lang w:val="ja-JP"/>
        </w:rPr>
        <w:t>装置</w:t>
      </w:r>
      <w:r w:rsidR="00773C7B">
        <w:rPr>
          <w:rFonts w:ascii="Osaka−等幅" w:eastAsia="Osaka−等幅" w:hAnsi="Osaka−等幅" w:cs="Osaka−等幅" w:hint="eastAsia"/>
          <w:lang w:val="ja-JP"/>
        </w:rPr>
        <w:t>の</w:t>
      </w:r>
      <w:r w:rsidRPr="0041451E">
        <w:rPr>
          <w:rFonts w:ascii="Osaka−等幅" w:eastAsia="Osaka−等幅" w:hAnsi="Osaka−等幅" w:cs="Osaka−等幅" w:hint="eastAsia"/>
          <w:lang w:val="ja-JP"/>
        </w:rPr>
        <w:t>プラットフォームからデータ</w:t>
      </w:r>
      <w:r w:rsidR="005668B3">
        <w:rPr>
          <w:rFonts w:ascii="Osaka−等幅" w:eastAsia="Osaka−等幅" w:hAnsi="Osaka−等幅" w:cs="Osaka−等幅" w:hint="eastAsia"/>
          <w:lang w:val="ja-JP"/>
        </w:rPr>
        <w:t>の</w:t>
      </w:r>
      <w:r w:rsidRPr="0041451E">
        <w:rPr>
          <w:rFonts w:ascii="Osaka−等幅" w:eastAsia="Osaka−等幅" w:hAnsi="Osaka−等幅" w:cs="Osaka−等幅" w:hint="eastAsia"/>
          <w:lang w:val="ja-JP"/>
        </w:rPr>
        <w:t>インポート</w:t>
      </w:r>
      <w:r w:rsidR="005668B3">
        <w:rPr>
          <w:rFonts w:ascii="Osaka−等幅" w:eastAsia="Osaka−等幅" w:hAnsi="Osaka−等幅" w:cs="Osaka−等幅" w:hint="eastAsia"/>
          <w:lang w:val="ja-JP"/>
        </w:rPr>
        <w:t>が</w:t>
      </w:r>
      <w:r w:rsidR="00773C7B">
        <w:rPr>
          <w:rFonts w:ascii="Osaka−等幅" w:eastAsia="Osaka−等幅" w:hAnsi="Osaka−等幅" w:cs="Osaka−等幅" w:hint="eastAsia"/>
          <w:lang w:val="ja-JP"/>
        </w:rPr>
        <w:t>可能である</w:t>
      </w:r>
      <w:r w:rsidRPr="0041451E">
        <w:rPr>
          <w:rFonts w:ascii="Osaka−等幅" w:eastAsia="Osaka−等幅" w:hAnsi="Osaka−等幅" w:cs="Osaka−等幅" w:hint="eastAsia"/>
          <w:lang w:val="ja-JP"/>
        </w:rPr>
        <w:t>ことから、装置間の比較および大規模な複数施設における研究</w:t>
      </w:r>
      <w:r w:rsidR="005668B3">
        <w:rPr>
          <w:rFonts w:ascii="Osaka−等幅" w:eastAsia="Osaka−等幅" w:hAnsi="Osaka−等幅" w:cs="Osaka−等幅" w:hint="eastAsia"/>
          <w:lang w:val="ja-JP"/>
        </w:rPr>
        <w:t>が</w:t>
      </w:r>
      <w:r w:rsidRPr="0041451E">
        <w:rPr>
          <w:rFonts w:ascii="Osaka−等幅" w:eastAsia="Osaka−等幅" w:hAnsi="Osaka−等幅" w:cs="Osaka−等幅" w:hint="eastAsia"/>
          <w:lang w:val="ja-JP"/>
        </w:rPr>
        <w:t>格段にしやすくなり</w:t>
      </w:r>
      <w:r w:rsidR="00773C7B">
        <w:rPr>
          <w:rFonts w:ascii="Osaka−等幅" w:eastAsia="Osaka−等幅" w:hAnsi="Osaka−等幅" w:cs="Osaka−等幅" w:hint="eastAsia"/>
          <w:lang w:val="ja-JP"/>
        </w:rPr>
        <w:t>ます。</w:t>
      </w:r>
    </w:p>
    <w:p w14:paraId="4A89C0BE" w14:textId="77777777" w:rsidR="00C91DAA" w:rsidRPr="0041451E" w:rsidRDefault="00077967">
      <w:pPr>
        <w:pStyle w:val="Heading1"/>
        <w:spacing w:after="120"/>
        <w:rPr>
          <w:rFonts w:asciiTheme="minorHAnsi" w:eastAsia="MS Mincho" w:hAnsiTheme="minorHAnsi"/>
        </w:rPr>
      </w:pPr>
      <w:r w:rsidRPr="0041451E">
        <w:rPr>
          <w:rFonts w:ascii="Osaka−等幅" w:eastAsia="Osaka−等幅" w:hAnsi="Osaka−等幅" w:cs="Osaka−等幅" w:hint="eastAsia"/>
          <w:lang w:val="ja-JP"/>
        </w:rPr>
        <w:t>はじめに</w:t>
      </w:r>
    </w:p>
    <w:p w14:paraId="21B407ED" w14:textId="77777777" w:rsidR="00C91DAA" w:rsidRPr="0041451E" w:rsidRDefault="00077967">
      <w:pPr>
        <w:spacing w:after="120"/>
        <w:rPr>
          <w:rFonts w:asciiTheme="minorHAnsi" w:eastAsia="MS Mincho" w:hAnsiTheme="minorHAnsi"/>
        </w:rPr>
      </w:pPr>
      <w:r w:rsidRPr="0041451E">
        <w:rPr>
          <w:rFonts w:ascii="Osaka−等幅" w:eastAsia="Osaka−等幅" w:hAnsi="Osaka−等幅" w:cs="Osaka−等幅" w:hint="eastAsia"/>
          <w:lang w:val="ja-JP"/>
        </w:rPr>
        <w:t>チュートリアルを始める前に、次の</w:t>
      </w:r>
      <w:r w:rsidRPr="0041451E">
        <w:rPr>
          <w:rFonts w:asciiTheme="minorHAnsi" w:eastAsia="MS Mincho" w:hAnsiTheme="minorHAnsi"/>
          <w:lang w:val="ja-JP"/>
        </w:rPr>
        <w:t>zip</w:t>
      </w:r>
      <w:r w:rsidRPr="0041451E">
        <w:rPr>
          <w:rFonts w:ascii="Osaka−等幅" w:eastAsia="Osaka−等幅" w:hAnsi="Osaka−等幅" w:cs="Osaka−等幅" w:hint="eastAsia"/>
          <w:lang w:val="ja-JP"/>
        </w:rPr>
        <w:t>ファイルをダウンロードしてください。</w:t>
      </w:r>
    </w:p>
    <w:p w14:paraId="12A0CCD7" w14:textId="77777777" w:rsidR="00C91DAA" w:rsidRPr="0041451E" w:rsidRDefault="00AD7972">
      <w:pPr>
        <w:rPr>
          <w:rFonts w:asciiTheme="minorHAnsi" w:eastAsia="MS Mincho" w:hAnsiTheme="minorHAnsi"/>
        </w:rPr>
      </w:pPr>
      <w:hyperlink r:id="rId8" w:history="1">
        <w:r w:rsidR="00077967" w:rsidRPr="00AB21C5">
          <w:rPr>
            <w:rStyle w:val="Hyperlink"/>
            <w:rFonts w:asciiTheme="minorHAnsi" w:eastAsia="MS Mincho" w:hAnsiTheme="minorHAnsi"/>
          </w:rPr>
          <w:t>https://skyline.gs.washington.edu/tutorials/MS1Filtering_2.zip</w:t>
        </w:r>
      </w:hyperlink>
    </w:p>
    <w:p w14:paraId="3DDF215B"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中のファイルを、次のようにコンピュータ上のフォルダで解凍します。</w:t>
      </w:r>
    </w:p>
    <w:p w14:paraId="340F845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C:\Users\brendanx\Documents</w:t>
      </w:r>
    </w:p>
    <w:p w14:paraId="5253CC40"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により次の新しいフォルダが作成されます。</w:t>
      </w:r>
    </w:p>
    <w:p w14:paraId="73CF8F4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C:\Users\brendanx\Documents\MS1Filtering</w:t>
      </w:r>
    </w:p>
    <w:p w14:paraId="7CB7D946"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このチュートリアルに必要なすべてのファイルが含まれています。ここで</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起動すると、新しいドキュメントが表示されます。</w:t>
      </w:r>
    </w:p>
    <w:p w14:paraId="34174DD6" w14:textId="77777777" w:rsidR="00C91DAA" w:rsidRPr="0041451E" w:rsidRDefault="00130864">
      <w:pPr>
        <w:pStyle w:val="Heading1"/>
        <w:spacing w:after="120"/>
        <w:rPr>
          <w:rFonts w:asciiTheme="minorHAnsi" w:eastAsia="MS Mincho" w:hAnsiTheme="minorHAnsi"/>
        </w:rPr>
      </w:pPr>
      <w:r>
        <w:rPr>
          <w:rFonts w:ascii="Osaka−等幅" w:eastAsia="Osaka−等幅" w:hAnsi="Osaka−等幅" w:cs="Osaka−等幅" w:hint="eastAsia"/>
          <w:lang w:val="ja-JP"/>
        </w:rPr>
        <w:t>DDA法での</w:t>
      </w:r>
      <w:r w:rsidR="00077967" w:rsidRPr="0041451E">
        <w:rPr>
          <w:rFonts w:ascii="Osaka−等幅" w:eastAsia="Osaka−等幅" w:hAnsi="Osaka−等幅" w:cs="Osaka−等幅" w:hint="eastAsia"/>
          <w:lang w:val="ja-JP"/>
        </w:rPr>
        <w:t>ペプチド検索</w:t>
      </w:r>
      <w:r w:rsidR="00DC4526">
        <w:rPr>
          <w:rFonts w:ascii="Osaka−等幅" w:eastAsia="Osaka−等幅" w:hAnsi="Osaka−等幅" w:cs="Osaka−等幅" w:hint="eastAsia"/>
          <w:lang w:val="ja-JP"/>
        </w:rPr>
        <w:t>結果</w:t>
      </w:r>
      <w:r w:rsidR="00077967" w:rsidRPr="0041451E">
        <w:rPr>
          <w:rFonts w:ascii="Osaka−等幅" w:eastAsia="Osaka−等幅" w:hAnsi="Osaka−等幅" w:cs="Osaka−等幅" w:hint="eastAsia"/>
          <w:lang w:val="ja-JP"/>
        </w:rPr>
        <w:t>を</w:t>
      </w:r>
      <w:r w:rsidR="00077967" w:rsidRPr="0041451E">
        <w:rPr>
          <w:rFonts w:asciiTheme="majorHAnsi" w:eastAsia="MS Mincho" w:hAnsiTheme="majorHAnsi"/>
          <w:lang w:val="ja-JP"/>
        </w:rPr>
        <w:t>Skyline</w:t>
      </w:r>
      <w:r w:rsidR="00077967" w:rsidRPr="0041451E">
        <w:rPr>
          <w:rFonts w:ascii="Osaka−等幅" w:eastAsia="Osaka−等幅" w:hAnsi="Osaka−等幅" w:cs="Osaka−等幅" w:hint="eastAsia"/>
          <w:lang w:val="ja-JP"/>
        </w:rPr>
        <w:t>ドキュメントに</w:t>
      </w:r>
      <w:r w:rsidR="00DC4526">
        <w:rPr>
          <w:rFonts w:ascii="Osaka−等幅" w:eastAsia="Osaka−等幅" w:hAnsi="Osaka−等幅" w:cs="Osaka−等幅" w:hint="eastAsia"/>
          <w:lang w:val="ja-JP"/>
        </w:rPr>
        <w:t>取り込む</w:t>
      </w:r>
    </w:p>
    <w:p w14:paraId="7D11EADF" w14:textId="77777777" w:rsidR="00C91DAA" w:rsidRPr="0041451E" w:rsidRDefault="00130864">
      <w:pPr>
        <w:rPr>
          <w:rFonts w:asciiTheme="minorHAnsi" w:eastAsia="MS Mincho" w:hAnsiTheme="minorHAnsi"/>
        </w:rPr>
      </w:pPr>
      <w:r w:rsidRPr="0041451E" w:rsidDel="00130864">
        <w:rPr>
          <w:rFonts w:ascii="Osaka−等幅" w:eastAsia="Osaka−等幅" w:hAnsi="Osaka−等幅" w:cs="Osaka−等幅" w:hint="eastAsia"/>
          <w:lang w:val="ja-JP"/>
        </w:rPr>
        <w:t xml:space="preserve"> </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b/>
          <w:lang w:val="ja-JP"/>
        </w:rPr>
        <w:t>ペプチド検索をインポート</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lang w:val="ja-JP"/>
        </w:rPr>
        <w:t>ウィザードを利用する</w:t>
      </w:r>
      <w:r w:rsidR="00DC4526">
        <w:rPr>
          <w:rFonts w:ascii="Osaka−等幅" w:eastAsia="Osaka−等幅" w:hAnsi="Osaka−等幅" w:cs="Osaka−等幅" w:hint="eastAsia"/>
          <w:lang w:val="ja-JP"/>
        </w:rPr>
        <w:t>こと</w:t>
      </w:r>
      <w:r>
        <w:rPr>
          <w:rFonts w:ascii="Osaka−等幅" w:eastAsia="Osaka−等幅" w:hAnsi="Osaka−等幅" w:cs="Osaka−等幅" w:hint="eastAsia"/>
          <w:lang w:val="ja-JP"/>
        </w:rPr>
        <w:t>により、DDA</w:t>
      </w:r>
      <w:r>
        <w:rPr>
          <w:rFonts w:asciiTheme="minorHAnsi" w:eastAsia="MS Mincho" w:hAnsiTheme="minorHAnsi" w:hint="eastAsia"/>
          <w:lang w:val="ja-JP"/>
        </w:rPr>
        <w:t>法での</w:t>
      </w:r>
      <w:r w:rsidRPr="0041451E">
        <w:rPr>
          <w:rFonts w:ascii="Osaka−等幅" w:eastAsia="Osaka−等幅" w:hAnsi="Osaka−等幅" w:cs="Osaka−等幅" w:hint="eastAsia"/>
          <w:lang w:val="ja-JP"/>
        </w:rPr>
        <w:t>ペプチド検索</w:t>
      </w:r>
      <w:r>
        <w:rPr>
          <w:rFonts w:ascii="Osaka−等幅" w:eastAsia="Osaka−等幅" w:hAnsi="Osaka−等幅" w:cs="Osaka−等幅" w:hint="eastAsia"/>
          <w:lang w:val="ja-JP"/>
        </w:rPr>
        <w:t>結果</w:t>
      </w:r>
      <w:r w:rsidRPr="0041451E">
        <w:rPr>
          <w:rFonts w:ascii="Osaka−等幅" w:eastAsia="Osaka−等幅" w:hAnsi="Osaka−等幅" w:cs="Osaka−等幅" w:hint="eastAsia"/>
          <w:lang w:val="ja-JP"/>
        </w:rPr>
        <w:t>を</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に</w:t>
      </w:r>
      <w:r>
        <w:rPr>
          <w:rFonts w:ascii="Osaka−等幅" w:eastAsia="Osaka−等幅" w:hAnsi="Osaka−等幅" w:cs="Osaka−等幅" w:hint="eastAsia"/>
          <w:lang w:val="ja-JP"/>
        </w:rPr>
        <w:t>簡単に取り込むことができます。</w:t>
      </w:r>
    </w:p>
    <w:p w14:paraId="336C6EF0" w14:textId="77777777" w:rsidR="00C91DAA" w:rsidRPr="0041451E" w:rsidRDefault="00106941">
      <w:pPr>
        <w:rPr>
          <w:rFonts w:asciiTheme="minorHAnsi" w:eastAsia="MS Mincho" w:hAnsiTheme="minorHAnsi"/>
        </w:rPr>
      </w:pPr>
      <w:r>
        <w:rPr>
          <w:rFonts w:asciiTheme="minorHAnsi" w:eastAsia="MS Mincho" w:hAnsiTheme="minorHAnsi" w:hint="eastAsia"/>
          <w:lang w:val="ja-JP"/>
        </w:rPr>
        <w:t>以前に</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でフルスキャンデータの作業を行ったことがある場合は、</w:t>
      </w:r>
      <w:r>
        <w:rPr>
          <w:rFonts w:ascii="Osaka−等幅" w:eastAsia="Osaka−等幅" w:hAnsi="Osaka−等幅" w:cs="Osaka−等幅" w:hint="eastAsia"/>
          <w:lang w:val="ja-JP"/>
        </w:rPr>
        <w:t>以下の手順で</w:t>
      </w:r>
      <w:r w:rsidRPr="0041451E">
        <w:rPr>
          <w:rFonts w:ascii="Osaka−等幅" w:eastAsia="Osaka−等幅" w:hAnsi="Osaka−等幅" w:cs="Osaka−等幅" w:hint="eastAsia"/>
          <w:lang w:val="ja-JP"/>
        </w:rPr>
        <w:t>フルスキャン設定をリセットして</w:t>
      </w:r>
      <w:r>
        <w:rPr>
          <w:rFonts w:ascii="Osaka−等幅" w:eastAsia="Osaka−等幅" w:hAnsi="Osaka−等幅" w:cs="Osaka−等幅" w:hint="eastAsia"/>
          <w:lang w:val="ja-JP"/>
        </w:rPr>
        <w:t>から、</w:t>
      </w:r>
      <w:r w:rsidR="00077967" w:rsidRPr="0041451E">
        <w:rPr>
          <w:rFonts w:ascii="Osaka−等幅" w:eastAsia="Osaka−等幅" w:hAnsi="Osaka−等幅" w:cs="Osaka−等幅" w:hint="eastAsia"/>
          <w:lang w:val="ja-JP"/>
        </w:rPr>
        <w:t>このチュートリアル</w:t>
      </w:r>
      <w:r>
        <w:rPr>
          <w:rFonts w:ascii="Osaka−等幅" w:eastAsia="Osaka−等幅" w:hAnsi="Osaka−等幅" w:cs="Osaka−等幅" w:hint="eastAsia"/>
          <w:lang w:val="ja-JP"/>
        </w:rPr>
        <w:t>を進めて</w:t>
      </w:r>
      <w:r w:rsidR="00077967" w:rsidRPr="0041451E">
        <w:rPr>
          <w:rFonts w:ascii="Osaka−等幅" w:eastAsia="Osaka−等幅" w:hAnsi="Osaka−等幅" w:cs="Osaka−等幅" w:hint="eastAsia"/>
          <w:lang w:val="ja-JP"/>
        </w:rPr>
        <w:t>ください。</w:t>
      </w:r>
    </w:p>
    <w:p w14:paraId="61E8C5D3"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トランジションの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39FA2B49"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ルスキャン</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クリックします。</w:t>
      </w:r>
    </w:p>
    <w:p w14:paraId="4D5B5E1E"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1</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w:t>
      </w:r>
      <w:r w:rsidRPr="0041451E">
        <w:rPr>
          <w:rFonts w:asciiTheme="minorHAnsi" w:eastAsia="MS Mincho" w:hAnsiTheme="minorHAnsi"/>
          <w:lang w:val="ja-JP"/>
        </w:rPr>
        <w:t>[</w:t>
      </w:r>
      <w:r w:rsidRPr="0041451E">
        <w:rPr>
          <w:rFonts w:ascii="Osaka−等幅" w:eastAsia="Osaka−等幅" w:hAnsi="Osaka−等幅" w:cs="Osaka−等幅" w:hint="eastAsia"/>
          <w:b/>
          <w:lang w:val="ja-JP"/>
        </w:rPr>
        <w:t>含まれる同位体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を「なし」に設定します。</w:t>
      </w:r>
    </w:p>
    <w:p w14:paraId="4536937E"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MS</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w:t>
      </w:r>
      <w:r w:rsidRPr="0041451E">
        <w:rPr>
          <w:rFonts w:asciiTheme="minorHAnsi" w:eastAsia="MS Mincho" w:hAnsiTheme="minorHAnsi"/>
          <w:lang w:val="ja-JP"/>
        </w:rPr>
        <w:t>[</w:t>
      </w:r>
      <w:r w:rsidRPr="0041451E">
        <w:rPr>
          <w:rFonts w:ascii="Osaka−等幅" w:eastAsia="Osaka−等幅" w:hAnsi="Osaka−等幅" w:cs="Osaka−等幅" w:hint="eastAsia"/>
          <w:b/>
          <w:lang w:val="ja-JP"/>
        </w:rPr>
        <w:t>取得メソッド</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を「なし」に設定します。</w:t>
      </w:r>
    </w:p>
    <w:p w14:paraId="59C5268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トランジションの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ォームは次のように</w:t>
      </w:r>
      <w:r w:rsidR="00DC4526">
        <w:rPr>
          <w:rFonts w:ascii="Osaka−等幅" w:eastAsia="Osaka−等幅" w:hAnsi="Osaka−等幅" w:cs="Osaka−等幅" w:hint="eastAsia"/>
          <w:lang w:val="ja-JP"/>
        </w:rPr>
        <w:t>表示され</w:t>
      </w:r>
      <w:r w:rsidR="00DC4526"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7B632BFB" w14:textId="77777777" w:rsidR="003A446D" w:rsidRPr="0041451E" w:rsidRDefault="00F40A8F" w:rsidP="003A446D">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4B5ABC56" wp14:editId="72F8125F">
            <wp:extent cx="3914775" cy="5810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14775" cy="5810250"/>
                    </a:xfrm>
                    <a:prstGeom prst="rect">
                      <a:avLst/>
                    </a:prstGeom>
                  </pic:spPr>
                </pic:pic>
              </a:graphicData>
            </a:graphic>
          </wp:inline>
        </w:drawing>
      </w:r>
    </w:p>
    <w:p w14:paraId="269B2576"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また、同位体標識ペプチドの作業を行ったことがある場合は、</w:t>
      </w:r>
      <w:r w:rsidRPr="0041451E">
        <w:rPr>
          <w:rFonts w:asciiTheme="minorHAnsi" w:eastAsia="MS Mincho" w:hAnsiTheme="minorHAnsi"/>
          <w:lang w:val="ja-JP"/>
        </w:rPr>
        <w:t>[</w:t>
      </w:r>
      <w:r w:rsidRPr="0041451E">
        <w:rPr>
          <w:rFonts w:ascii="Osaka−等幅" w:eastAsia="Osaka−等幅" w:hAnsi="Osaka−等幅" w:cs="Osaka−等幅" w:hint="eastAsia"/>
          <w:b/>
          <w:lang w:val="ja-JP"/>
        </w:rPr>
        <w:t>ペプチド設定</w:t>
      </w:r>
      <w:r w:rsidRPr="0041451E">
        <w:rPr>
          <w:rFonts w:asciiTheme="minorHAnsi" w:eastAsia="MS Mincho" w:hAnsiTheme="minorHAnsi"/>
          <w:lang w:val="ja-JP"/>
        </w:rPr>
        <w:t xml:space="preserve"> –</w:t>
      </w:r>
      <w:r w:rsidRPr="0041451E">
        <w:rPr>
          <w:rFonts w:asciiTheme="minorHAnsi" w:eastAsia="MS Mincho" w:hAnsiTheme="minorHAnsi"/>
          <w:b/>
          <w:lang w:val="ja-JP"/>
        </w:rPr>
        <w:t xml:space="preserve"> </w:t>
      </w:r>
      <w:r w:rsidRPr="0041451E">
        <w:rPr>
          <w:rFonts w:ascii="Osaka−等幅" w:eastAsia="Osaka−等幅" w:hAnsi="Osaka−等幅" w:cs="Osaka−等幅" w:hint="eastAsia"/>
          <w:b/>
          <w:lang w:val="ja-JP"/>
        </w:rPr>
        <w:t>修飾</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選択してすべての同位体修飾をオフにしてください。</w:t>
      </w:r>
    </w:p>
    <w:p w14:paraId="28F8DB49"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以下</w:t>
      </w:r>
      <w:r w:rsidR="00DC4526">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新しいドキュメントを保存します。</w:t>
      </w:r>
    </w:p>
    <w:p w14:paraId="6E015AEE" w14:textId="77777777" w:rsidR="00C91DAA" w:rsidRPr="0041451E" w:rsidRDefault="00077967">
      <w:pPr>
        <w:pStyle w:val="ListParagraph"/>
        <w:numPr>
          <w:ilvl w:val="0"/>
          <w:numId w:val="31"/>
        </w:numPr>
        <w:rPr>
          <w:rFonts w:asciiTheme="minorHAnsi" w:eastAsia="MS Mincho" w:hAnsiTheme="minorHAnsi"/>
        </w:rPr>
      </w:pPr>
      <w:r w:rsidRPr="0041451E">
        <w:rPr>
          <w:rFonts w:ascii="Osaka−等幅" w:eastAsia="Osaka−等幅" w:hAnsi="Osaka−等幅" w:cs="Osaka−等幅" w:hint="eastAsia"/>
          <w:lang w:val="ja-JP"/>
        </w:rPr>
        <w:t>ツールバー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w:t>
      </w:r>
      <w:r w:rsidRPr="0041451E">
        <w:rPr>
          <w:rFonts w:asciiTheme="minorHAnsi" w:eastAsia="MS Mincho" w:hAnsiTheme="minorHAnsi"/>
          <w:lang w:val="ja-JP"/>
        </w:rPr>
        <w:t>Ctrl+S</w:t>
      </w:r>
      <w:r w:rsidRPr="0041451E">
        <w:rPr>
          <w:rFonts w:ascii="Osaka−等幅" w:eastAsia="Osaka−等幅" w:hAnsi="Osaka−等幅" w:cs="Osaka−等幅" w:hint="eastAsia"/>
          <w:lang w:val="ja-JP"/>
        </w:rPr>
        <w:t>）をクリックします。</w:t>
      </w:r>
    </w:p>
    <w:p w14:paraId="450A4D61" w14:textId="77777777" w:rsidR="00C91DAA" w:rsidRPr="0041451E" w:rsidRDefault="00077967">
      <w:pPr>
        <w:pStyle w:val="ListParagraph"/>
        <w:numPr>
          <w:ilvl w:val="0"/>
          <w:numId w:val="31"/>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に移動します。</w:t>
      </w:r>
    </w:p>
    <w:p w14:paraId="374751E3"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に「</w:t>
      </w:r>
      <w:r w:rsidRPr="0041451E">
        <w:rPr>
          <w:rFonts w:asciiTheme="minorHAnsi" w:eastAsia="MS Mincho" w:hAnsiTheme="minorHAnsi"/>
          <w:lang w:val="ja-JP"/>
        </w:rPr>
        <w:t>Ms1FilterTutorial.sky</w:t>
      </w:r>
      <w:r w:rsidRPr="0041451E">
        <w:rPr>
          <w:rFonts w:ascii="Osaka−等幅" w:eastAsia="Osaka−等幅" w:hAnsi="Osaka−等幅" w:cs="Osaka−等幅" w:hint="eastAsia"/>
          <w:lang w:val="ja-JP"/>
        </w:rPr>
        <w:t>」と入力します。</w:t>
      </w:r>
    </w:p>
    <w:p w14:paraId="461D4E87"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6D5A5B7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w:t>
      </w:r>
      <w:r w:rsidR="00DC4526">
        <w:rPr>
          <w:rFonts w:ascii="Osaka−等幅" w:eastAsia="Osaka−等幅" w:hAnsi="Osaka−等幅" w:cs="Osaka−等幅" w:hint="eastAsia"/>
          <w:lang w:val="ja-JP"/>
        </w:rPr>
        <w:t>を</w:t>
      </w:r>
      <w:r w:rsidRPr="0041451E">
        <w:rPr>
          <w:rFonts w:ascii="Osaka−等幅" w:eastAsia="Osaka−等幅" w:hAnsi="Osaka−等幅" w:cs="Osaka−等幅" w:hint="eastAsia"/>
          <w:lang w:val="ja-JP"/>
        </w:rPr>
        <w:t>以下のように開始</w:t>
      </w:r>
      <w:r w:rsidR="00DC4526">
        <w:rPr>
          <w:rFonts w:ascii="Osaka−等幅" w:eastAsia="Osaka−等幅" w:hAnsi="Osaka−等幅" w:cs="Osaka−等幅" w:hint="eastAsia"/>
          <w:lang w:val="ja-JP"/>
        </w:rPr>
        <w:t>し</w:t>
      </w:r>
      <w:r w:rsidR="00DC4526"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3E730C6A"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5EB01CD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に以下のようなフォームが表示されます。</w:t>
      </w:r>
    </w:p>
    <w:p w14:paraId="254F583F" w14:textId="77777777" w:rsidR="001316EC" w:rsidRPr="0041451E" w:rsidRDefault="00F40A8F" w:rsidP="00AF17F0">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1E5AC44" wp14:editId="530E79F4">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81450" cy="4524375"/>
                    </a:xfrm>
                    <a:prstGeom prst="rect">
                      <a:avLst/>
                    </a:prstGeom>
                  </pic:spPr>
                </pic:pic>
              </a:graphicData>
            </a:graphic>
          </wp:inline>
        </w:drawing>
      </w:r>
    </w:p>
    <w:p w14:paraId="6FF93131"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このウィザードを使用して、</w:t>
      </w:r>
      <w:r w:rsidR="00106941" w:rsidRPr="0041451E">
        <w:rPr>
          <w:rFonts w:ascii="Osaka−等幅" w:eastAsia="Osaka−等幅" w:hAnsi="Osaka−等幅" w:cs="Osaka−等幅" w:hint="eastAsia"/>
          <w:lang w:val="ja-JP"/>
        </w:rPr>
        <w:t>スペクトルライブラリを作成します。</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サポート</w:t>
      </w:r>
      <w:r w:rsidR="00106941">
        <w:rPr>
          <w:rFonts w:ascii="Osaka−等幅" w:eastAsia="Osaka−等幅" w:hAnsi="Osaka−等幅" w:cs="Osaka−等幅" w:hint="eastAsia"/>
          <w:lang w:val="ja-JP"/>
        </w:rPr>
        <w:t>してい</w:t>
      </w:r>
      <w:r w:rsidRPr="0041451E">
        <w:rPr>
          <w:rFonts w:ascii="Osaka−等幅" w:eastAsia="Osaka−等幅" w:hAnsi="Osaka−等幅" w:cs="Osaka−等幅" w:hint="eastAsia"/>
          <w:lang w:val="ja-JP"/>
        </w:rPr>
        <w:t>るペプチド検索エンジンの</w:t>
      </w:r>
      <w:r w:rsidRPr="0041451E">
        <w:rPr>
          <w:rFonts w:asciiTheme="minorHAnsi" w:eastAsia="MS Mincho" w:hAnsiTheme="minorHAnsi"/>
          <w:lang w:val="ja-JP"/>
        </w:rPr>
        <w:t>1</w:t>
      </w:r>
      <w:r w:rsidRPr="0041451E">
        <w:rPr>
          <w:rFonts w:ascii="Osaka−等幅" w:eastAsia="Osaka−等幅" w:hAnsi="Osaka−等幅" w:cs="Osaka−等幅" w:hint="eastAsia"/>
          <w:lang w:val="ja-JP"/>
        </w:rPr>
        <w:t>つの出力</w:t>
      </w:r>
      <w:r w:rsidR="00DC4526">
        <w:rPr>
          <w:rFonts w:ascii="Osaka−等幅" w:eastAsia="Osaka−等幅" w:hAnsi="Osaka−等幅" w:cs="Osaka−等幅" w:hint="eastAsia"/>
          <w:lang w:val="ja-JP"/>
        </w:rPr>
        <w:t>結果</w:t>
      </w:r>
      <w:r w:rsidR="00106941">
        <w:rPr>
          <w:rFonts w:ascii="Osaka−等幅" w:eastAsia="Osaka−等幅" w:hAnsi="Osaka−等幅" w:cs="Osaka−等幅" w:hint="eastAsia"/>
          <w:lang w:val="ja-JP"/>
        </w:rPr>
        <w:t>を利用します。</w:t>
      </w:r>
      <w:r w:rsidRPr="0041451E">
        <w:rPr>
          <w:rFonts w:ascii="Osaka−等幅" w:eastAsia="Osaka−等幅" w:hAnsi="Osaka−等幅" w:cs="Osaka−等幅" w:hint="eastAsia"/>
          <w:lang w:val="ja-JP"/>
        </w:rPr>
        <w:t>サポートされている検索パイプラインの</w:t>
      </w:r>
      <w:r w:rsidR="00DC4526">
        <w:rPr>
          <w:rFonts w:ascii="Osaka−等幅" w:eastAsia="Osaka−等幅" w:hAnsi="Osaka−等幅" w:cs="Osaka−等幅" w:hint="eastAsia"/>
          <w:lang w:val="ja-JP"/>
        </w:rPr>
        <w:t>詳細</w:t>
      </w:r>
      <w:r w:rsidR="00DC4526" w:rsidRPr="0041451E" w:rsidDel="00DC4526">
        <w:rPr>
          <w:rFonts w:asciiTheme="minorHAnsi" w:eastAsia="MS Mincho" w:hAnsiTheme="minorHAnsi"/>
          <w:lang w:val="ja-JP"/>
        </w:rPr>
        <w:t xml:space="preserve"> </w:t>
      </w:r>
      <w:r w:rsidRPr="0041451E">
        <w:rPr>
          <w:rFonts w:ascii="Osaka−等幅" w:eastAsia="Osaka−等幅" w:hAnsi="Osaka−等幅" w:cs="Osaka−等幅" w:hint="eastAsia"/>
          <w:lang w:val="ja-JP"/>
        </w:rPr>
        <w:t>については、「</w:t>
      </w:r>
      <w:hyperlink r:id="rId11" w:history="1">
        <w:r w:rsidRPr="0041451E">
          <w:rPr>
            <w:rStyle w:val="Hyperlink"/>
            <w:rFonts w:ascii="Osaka−等幅" w:eastAsia="Osaka−等幅" w:hAnsi="Osaka−等幅" w:cs="Osaka−等幅" w:hint="eastAsia"/>
            <w:lang w:val="ja-JP"/>
          </w:rPr>
          <w:t>ターゲットメソッドの編集</w:t>
        </w:r>
      </w:hyperlink>
      <w:r w:rsidRPr="0041451E">
        <w:rPr>
          <w:rFonts w:ascii="Osaka−等幅" w:eastAsia="Osaka−等幅" w:hAnsi="Osaka−等幅" w:cs="Osaka−等幅" w:hint="eastAsia"/>
          <w:lang w:val="ja-JP"/>
        </w:rPr>
        <w:t>」チュートリアルを参照してください。注</w:t>
      </w:r>
      <w:r w:rsidRPr="0041451E">
        <w:rPr>
          <w:rFonts w:asciiTheme="minorHAnsi" w:eastAsia="MS Mincho" w:hAnsiTheme="minorHAnsi"/>
          <w:lang w:val="ja-JP"/>
        </w:rPr>
        <w:t>: zip</w:t>
      </w:r>
      <w:r w:rsidRPr="0041451E">
        <w:rPr>
          <w:rFonts w:ascii="Osaka−等幅" w:eastAsia="Osaka−等幅" w:hAnsi="Osaka−等幅" w:cs="Osaka−等幅" w:hint="eastAsia"/>
          <w:lang w:val="ja-JP"/>
        </w:rPr>
        <w:t>ファイルのダウンロードを</w:t>
      </w:r>
      <w:r w:rsidR="00DC4526">
        <w:rPr>
          <w:rFonts w:ascii="Osaka−等幅" w:eastAsia="Osaka−等幅" w:hAnsi="Osaka−等幅" w:cs="Osaka−等幅" w:hint="eastAsia"/>
          <w:lang w:val="ja-JP"/>
        </w:rPr>
        <w:t>適度</w:t>
      </w:r>
      <w:r w:rsidRPr="0041451E">
        <w:rPr>
          <w:rFonts w:ascii="Osaka−等幅" w:eastAsia="Osaka−等幅" w:hAnsi="Osaka−等幅" w:cs="Osaka−等幅" w:hint="eastAsia"/>
          <w:lang w:val="ja-JP"/>
        </w:rPr>
        <w:t>なサイズに</w:t>
      </w:r>
      <w:r w:rsidR="00DC4526">
        <w:rPr>
          <w:rFonts w:ascii="Osaka−等幅" w:eastAsia="Osaka−等幅" w:hAnsi="Osaka−等幅" w:cs="Osaka−等幅" w:hint="eastAsia"/>
          <w:lang w:val="ja-JP"/>
        </w:rPr>
        <w:t>抑える</w:t>
      </w:r>
      <w:r w:rsidRPr="0041451E">
        <w:rPr>
          <w:rFonts w:ascii="Osaka−等幅" w:eastAsia="Osaka−等幅" w:hAnsi="Osaka−等幅" w:cs="Osaka−等幅" w:hint="eastAsia"/>
          <w:lang w:val="ja-JP"/>
        </w:rPr>
        <w:t>ため、このチュートリアル</w:t>
      </w:r>
      <w:r w:rsidR="00DC4526">
        <w:rPr>
          <w:rFonts w:ascii="Osaka−等幅" w:eastAsia="Osaka−等幅" w:hAnsi="Osaka−等幅" w:cs="Osaka−等幅" w:hint="eastAsia"/>
          <w:lang w:val="ja-JP"/>
        </w:rPr>
        <w:t>で使用するファイルは</w:t>
      </w:r>
      <w:r w:rsidRPr="0041451E">
        <w:rPr>
          <w:rFonts w:ascii="Osaka−等幅" w:eastAsia="Osaka−等幅" w:hAnsi="Osaka−等幅" w:cs="Osaka−等幅" w:hint="eastAsia"/>
          <w:lang w:val="ja-JP"/>
        </w:rPr>
        <w:t>必要最低限の情報</w:t>
      </w:r>
      <w:r w:rsidR="00DC4526">
        <w:rPr>
          <w:rFonts w:ascii="Osaka−等幅" w:eastAsia="Osaka−等幅" w:hAnsi="Osaka−等幅" w:cs="Osaka−等幅" w:hint="eastAsia"/>
          <w:lang w:val="ja-JP"/>
        </w:rPr>
        <w:t>のみを含む縮小</w:t>
      </w:r>
      <w:r w:rsidRPr="0041451E">
        <w:rPr>
          <w:rFonts w:ascii="Osaka−等幅" w:eastAsia="Osaka−等幅" w:hAnsi="Osaka−等幅" w:cs="Osaka−等幅" w:hint="eastAsia"/>
          <w:lang w:val="ja-JP"/>
        </w:rPr>
        <w:t>ファイルを使用します。</w:t>
      </w:r>
    </w:p>
    <w:p w14:paraId="45E10981"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以下を行って、含まれる検索結果をライブラリに追加します。</w:t>
      </w:r>
    </w:p>
    <w:p w14:paraId="6536787F"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を追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75B989C8" w14:textId="77777777" w:rsidR="00C91DAA" w:rsidRPr="0041451E" w:rsidRDefault="00077967">
      <w:pPr>
        <w:pStyle w:val="ListParagraph"/>
        <w:numPr>
          <w:ilvl w:val="0"/>
          <w:numId w:val="19"/>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の中の</w:t>
      </w:r>
      <w:r w:rsidR="006B5938">
        <w:rPr>
          <w:rFonts w:ascii="Osaka−等幅" w:eastAsia="Osaka−等幅" w:hAnsi="Osaka−等幅" w:cs="Osaka−等幅" w:hint="eastAsia"/>
          <w:lang w:val="ja-JP"/>
        </w:rPr>
        <w:t xml:space="preserve"> </w:t>
      </w:r>
      <w:r w:rsidRPr="0041451E">
        <w:rPr>
          <w:rFonts w:asciiTheme="minorHAnsi" w:eastAsia="MS Mincho" w:hAnsiTheme="minorHAnsi"/>
          <w:lang w:val="ja-JP"/>
        </w:rPr>
        <w:t>.group.xml</w:t>
      </w:r>
      <w:r w:rsidRPr="0041451E">
        <w:rPr>
          <w:rFonts w:ascii="Osaka−等幅" w:eastAsia="Osaka−等幅" w:hAnsi="Osaka−等幅" w:cs="Osaka−等幅" w:hint="eastAsia"/>
          <w:lang w:val="ja-JP"/>
        </w:rPr>
        <w:t>ファイルを</w:t>
      </w:r>
      <w:r w:rsidR="00DC4526">
        <w:rPr>
          <w:rFonts w:ascii="Osaka−等幅" w:eastAsia="Osaka−等幅" w:hAnsi="Osaka−等幅" w:cs="Osaka−等幅" w:hint="eastAsia"/>
          <w:lang w:val="ja-JP"/>
        </w:rPr>
        <w:t>両方とも</w:t>
      </w:r>
      <w:r w:rsidRPr="0041451E">
        <w:rPr>
          <w:rFonts w:ascii="Osaka−等幅" w:eastAsia="Osaka−等幅" w:hAnsi="Osaka−等幅" w:cs="Osaka−等幅" w:hint="eastAsia"/>
          <w:lang w:val="ja-JP"/>
        </w:rPr>
        <w:t>選択します。</w:t>
      </w:r>
    </w:p>
    <w:p w14:paraId="69E7C234"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7B122B2A"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フォームは以下のように</w:t>
      </w:r>
      <w:r w:rsidR="00DC4526">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030EE824" w14:textId="77777777" w:rsidR="001316EC"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D6969E4" wp14:editId="00105162">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81450" cy="4524375"/>
                    </a:xfrm>
                    <a:prstGeom prst="rect">
                      <a:avLst/>
                    </a:prstGeom>
                  </pic:spPr>
                </pic:pic>
              </a:graphicData>
            </a:graphic>
          </wp:inline>
        </w:drawing>
      </w:r>
    </w:p>
    <w:p w14:paraId="6DEC668C"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2126EEEB" w14:textId="77777777" w:rsidR="00C91DAA" w:rsidRPr="00AB21C5" w:rsidRDefault="00077967">
      <w:pPr>
        <w:rPr>
          <w:rFonts w:ascii="Osaka−等幅" w:eastAsia="Osaka−等幅" w:hAnsi="Osaka−等幅" w:cs="Osaka−等幅"/>
          <w:lang w:val="ja-JP"/>
        </w:rPr>
      </w:pPr>
      <w:r w:rsidRPr="0041451E">
        <w:rPr>
          <w:rFonts w:asciiTheme="minorHAnsi" w:eastAsia="MS Mincho" w:hAnsiTheme="minorHAnsi"/>
          <w:lang w:val="ja-JP"/>
        </w:rPr>
        <w:t>Skyline</w:t>
      </w:r>
      <w:r w:rsidR="006B5938">
        <w:rPr>
          <w:rFonts w:ascii="Osaka−等幅" w:eastAsia="Osaka−等幅" w:hAnsi="Osaka−等幅" w:cs="Osaka−等幅" w:hint="eastAsia"/>
          <w:lang w:val="ja-JP"/>
        </w:rPr>
        <w:t>は</w:t>
      </w:r>
      <w:r w:rsidRPr="0041451E">
        <w:rPr>
          <w:rFonts w:ascii="Osaka−等幅" w:eastAsia="Osaka−等幅" w:hAnsi="Osaka−等幅" w:cs="Osaka−等幅" w:hint="eastAsia"/>
          <w:lang w:val="ja-JP"/>
        </w:rPr>
        <w:t>、</w:t>
      </w:r>
      <w:r w:rsidRPr="0041451E">
        <w:rPr>
          <w:rFonts w:asciiTheme="minorHAnsi" w:eastAsia="MS Mincho" w:hAnsiTheme="minorHAnsi"/>
          <w:lang w:val="ja-JP"/>
        </w:rPr>
        <w:t>Ms1FilterTutorial.sky</w:t>
      </w:r>
      <w:r w:rsidRPr="0041451E">
        <w:rPr>
          <w:rFonts w:ascii="Osaka−等幅" w:eastAsia="Osaka−等幅" w:hAnsi="Osaka−等幅" w:cs="Osaka−等幅" w:hint="eastAsia"/>
          <w:lang w:val="ja-JP"/>
        </w:rPr>
        <w:t>ドキュメントに関連する新しいスペクトルライブラリ</w:t>
      </w:r>
      <w:r w:rsidR="00727690">
        <w:rPr>
          <w:rFonts w:ascii="Osaka−等幅" w:eastAsia="Osaka−等幅" w:hAnsi="Osaka−等幅" w:cs="Osaka−等幅" w:hint="eastAsia"/>
          <w:lang w:val="ja-JP"/>
        </w:rPr>
        <w:t>の</w:t>
      </w:r>
      <w:r w:rsidRPr="0041451E">
        <w:rPr>
          <w:rFonts w:ascii="Osaka−等幅" w:eastAsia="Osaka−等幅" w:hAnsi="Osaka−等幅" w:cs="Osaka−等幅" w:hint="eastAsia"/>
          <w:lang w:val="ja-JP"/>
        </w:rPr>
        <w:t>構築</w:t>
      </w:r>
      <w:r w:rsidR="00727690">
        <w:rPr>
          <w:rFonts w:ascii="Osaka−等幅" w:eastAsia="Osaka−等幅" w:hAnsi="Osaka−等幅" w:cs="Osaka−等幅" w:hint="eastAsia"/>
          <w:lang w:val="ja-JP"/>
        </w:rPr>
        <w:t>を開始し</w:t>
      </w:r>
      <w:r w:rsidRPr="0041451E">
        <w:rPr>
          <w:rFonts w:ascii="Osaka−等幅" w:eastAsia="Osaka−等幅" w:hAnsi="Osaka−等幅" w:cs="Osaka−等幅" w:hint="eastAsia"/>
          <w:lang w:val="ja-JP"/>
        </w:rPr>
        <w:t>、その進行状況を表示します。</w:t>
      </w:r>
      <w:r w:rsidR="00FA3CE0" w:rsidRPr="0041451E" w:rsidDel="00FA3CE0">
        <w:rPr>
          <w:rFonts w:asciiTheme="minorHAnsi" w:eastAsia="MS Mincho" w:hAnsiTheme="minorHAnsi"/>
          <w:lang w:val="ja-JP"/>
        </w:rPr>
        <w:t xml:space="preserve"> </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w:t>
      </w:r>
      <w:r w:rsidR="00FA3CE0">
        <w:rPr>
          <w:rFonts w:ascii="Osaka−等幅" w:eastAsia="Osaka−等幅" w:hAnsi="Osaka−等幅" w:cs="Osaka−等幅" w:hint="eastAsia"/>
          <w:lang w:val="ja-JP"/>
        </w:rPr>
        <w:t>中</w:t>
      </w:r>
      <w:r w:rsidRPr="0041451E">
        <w:rPr>
          <w:rFonts w:ascii="Osaka−等幅" w:eastAsia="Osaka−等幅" w:hAnsi="Osaka−等幅" w:cs="Osaka−等幅" w:hint="eastAsia"/>
          <w:lang w:val="ja-JP"/>
        </w:rPr>
        <w:t>に、</w:t>
      </w:r>
      <w:r w:rsidR="00727690">
        <w:rPr>
          <w:rFonts w:ascii="Osaka−等幅" w:eastAsia="Osaka−等幅" w:hAnsi="Osaka−等幅" w:cs="Osaka−等幅" w:hint="eastAsia"/>
          <w:lang w:val="ja-JP"/>
        </w:rPr>
        <w:t>新しく構築された</w:t>
      </w:r>
      <w:r w:rsidR="00727690" w:rsidRPr="0041451E">
        <w:rPr>
          <w:rFonts w:ascii="Osaka−等幅" w:eastAsia="Osaka−等幅" w:hAnsi="Osaka−等幅" w:cs="Osaka−等幅" w:hint="eastAsia"/>
          <w:lang w:val="ja-JP"/>
        </w:rPr>
        <w:t>スペクトルライブラリ</w:t>
      </w:r>
      <w:r w:rsidR="00727690">
        <w:rPr>
          <w:rFonts w:ascii="Osaka−等幅" w:eastAsia="Osaka−等幅" w:hAnsi="Osaka−等幅" w:cs="Osaka−等幅" w:hint="eastAsia"/>
          <w:lang w:val="ja-JP"/>
        </w:rPr>
        <w:t>が</w:t>
      </w:r>
      <w:r w:rsidR="00727690" w:rsidRPr="0041451E">
        <w:rPr>
          <w:rFonts w:ascii="Osaka−等幅" w:eastAsia="Osaka−等幅" w:hAnsi="Osaka−等幅" w:cs="Osaka−等幅" w:hint="eastAsia"/>
          <w:lang w:val="ja-JP"/>
        </w:rPr>
        <w:t>保存</w:t>
      </w:r>
      <w:r w:rsidR="00727690">
        <w:rPr>
          <w:rFonts w:ascii="Osaka−等幅" w:eastAsia="Osaka−等幅" w:hAnsi="Osaka−等幅" w:cs="Osaka−等幅" w:hint="eastAsia"/>
          <w:lang w:val="ja-JP"/>
        </w:rPr>
        <w:t>され、</w:t>
      </w:r>
      <w:r w:rsidRPr="0041451E">
        <w:rPr>
          <w:rFonts w:ascii="Osaka−等幅" w:eastAsia="Osaka−等幅" w:hAnsi="Osaka−等幅" w:cs="Osaka−等幅" w:hint="eastAsia"/>
          <w:lang w:val="ja-JP"/>
        </w:rPr>
        <w:t>以下の</w:t>
      </w:r>
      <w:r w:rsidRPr="0041451E">
        <w:rPr>
          <w:rFonts w:asciiTheme="minorHAnsi" w:eastAsia="MS Mincho" w:hAnsiTheme="minorHAnsi"/>
          <w:lang w:val="ja-JP"/>
        </w:rPr>
        <w:t>2</w:t>
      </w:r>
      <w:r w:rsidRPr="0041451E">
        <w:rPr>
          <w:rFonts w:ascii="Osaka−等幅" w:eastAsia="Osaka−等幅" w:hAnsi="Osaka−等幅" w:cs="Osaka−等幅" w:hint="eastAsia"/>
          <w:lang w:val="ja-JP"/>
        </w:rPr>
        <w:t>つの新しいファイルが表示されます。</w:t>
      </w:r>
    </w:p>
    <w:p w14:paraId="6DA860B2" w14:textId="77777777" w:rsidR="00C91DAA" w:rsidRPr="0041451E" w:rsidRDefault="00077967">
      <w:pPr>
        <w:numPr>
          <w:ilvl w:val="0"/>
          <w:numId w:val="12"/>
        </w:numPr>
        <w:spacing w:after="0"/>
        <w:rPr>
          <w:rFonts w:asciiTheme="minorHAnsi" w:eastAsia="MS Mincho" w:hAnsiTheme="minorHAnsi"/>
        </w:rPr>
      </w:pPr>
      <w:r w:rsidRPr="0041451E">
        <w:rPr>
          <w:rFonts w:ascii="Osaka−等幅" w:eastAsia="Osaka−等幅" w:hAnsi="Osaka−等幅" w:cs="Osaka−等幅" w:hint="eastAsia"/>
          <w:lang w:val="ja-JP"/>
        </w:rPr>
        <w:t>非冗長ライブラリ「</w:t>
      </w:r>
      <w:r w:rsidRPr="0041451E">
        <w:rPr>
          <w:rFonts w:asciiTheme="minorHAnsi" w:eastAsia="MS Mincho" w:hAnsiTheme="minorHAnsi"/>
          <w:lang w:val="ja-JP"/>
        </w:rPr>
        <w:t>MS1FilteringTutorial.blib</w:t>
      </w:r>
      <w:r w:rsidRPr="0041451E">
        <w:rPr>
          <w:rFonts w:ascii="Osaka−等幅" w:eastAsia="Osaka−等幅" w:hAnsi="Osaka−等幅" w:cs="Osaka−等幅" w:hint="eastAsia"/>
          <w:lang w:val="ja-JP"/>
        </w:rPr>
        <w:t>」</w:t>
      </w:r>
      <w:r w:rsidR="00727690">
        <w:rPr>
          <w:rFonts w:ascii="Osaka−等幅" w:eastAsia="Osaka−等幅" w:hAnsi="Osaka−等幅" w:cs="Osaka−等幅" w:hint="eastAsia"/>
          <w:lang w:val="ja-JP"/>
        </w:rPr>
        <w:t>、</w:t>
      </w:r>
      <w:r w:rsidR="00727690" w:rsidRPr="0041451E">
        <w:rPr>
          <w:rFonts w:ascii="Osaka−等幅" w:eastAsia="Osaka−等幅" w:hAnsi="Osaka−等幅" w:cs="Osaka−等幅" w:hint="eastAsia"/>
          <w:lang w:val="ja-JP"/>
        </w:rPr>
        <w:t>最良の一致スペクトルが含まれてい</w:t>
      </w:r>
      <w:r w:rsidR="00727690">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6F9276C3" w14:textId="77777777" w:rsidR="00C91DAA" w:rsidRPr="0041451E" w:rsidRDefault="00077967">
      <w:pPr>
        <w:numPr>
          <w:ilvl w:val="0"/>
          <w:numId w:val="12"/>
        </w:numPr>
        <w:rPr>
          <w:rFonts w:asciiTheme="minorHAnsi" w:eastAsia="MS Mincho" w:hAnsiTheme="minorHAnsi"/>
        </w:rPr>
      </w:pPr>
      <w:r w:rsidRPr="0041451E">
        <w:rPr>
          <w:rFonts w:ascii="Osaka−等幅" w:eastAsia="Osaka−等幅" w:hAnsi="Osaka−等幅" w:cs="Osaka−等幅" w:hint="eastAsia"/>
          <w:lang w:val="ja-JP"/>
        </w:rPr>
        <w:t>冗長ライブラリ「</w:t>
      </w:r>
      <w:r w:rsidRPr="0041451E">
        <w:rPr>
          <w:rFonts w:asciiTheme="minorHAnsi" w:eastAsia="MS Mincho" w:hAnsiTheme="minorHAnsi"/>
          <w:lang w:val="ja-JP"/>
        </w:rPr>
        <w:t>MS1FilteringTutorial.redundant.blib</w:t>
      </w:r>
      <w:r w:rsidRPr="0041451E">
        <w:rPr>
          <w:rFonts w:ascii="Osaka−等幅" w:eastAsia="Osaka−等幅" w:hAnsi="Osaka−等幅" w:cs="Osaka−等幅" w:hint="eastAsia"/>
          <w:lang w:val="ja-JP"/>
        </w:rPr>
        <w:t>」</w:t>
      </w:r>
      <w:r w:rsidR="00727690">
        <w:rPr>
          <w:rFonts w:ascii="Osaka−等幅" w:eastAsia="Osaka−等幅" w:hAnsi="Osaka−等幅" w:cs="Osaka−等幅" w:hint="eastAsia"/>
          <w:lang w:val="ja-JP"/>
        </w:rPr>
        <w:t>、</w:t>
      </w:r>
      <w:r w:rsidR="00727690" w:rsidRPr="0041451E">
        <w:rPr>
          <w:rFonts w:ascii="Osaka−等幅" w:eastAsia="Osaka−等幅" w:hAnsi="Osaka−等幅" w:cs="Osaka−等幅" w:hint="eastAsia"/>
          <w:lang w:val="ja-JP"/>
        </w:rPr>
        <w:t>すべての一致スペクトルが含まれてい</w:t>
      </w:r>
      <w:r w:rsidR="00B36A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60E2F878" w14:textId="77777777" w:rsidR="00D059A9" w:rsidRPr="0041451E" w:rsidRDefault="00D059A9" w:rsidP="00D059A9">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0D0ED254" wp14:editId="0CA79D10">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34025" cy="428625"/>
                    </a:xfrm>
                    <a:prstGeom prst="rect">
                      <a:avLst/>
                    </a:prstGeom>
                  </pic:spPr>
                </pic:pic>
              </a:graphicData>
            </a:graphic>
          </wp:inline>
        </w:drawing>
      </w:r>
    </w:p>
    <w:p w14:paraId="7E630781"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また、ファイル「</w:t>
      </w:r>
      <w:r w:rsidRPr="0041451E">
        <w:rPr>
          <w:rFonts w:asciiTheme="minorHAnsi" w:eastAsia="MS Mincho" w:hAnsiTheme="minorHAnsi"/>
          <w:lang w:val="ja-JP"/>
        </w:rPr>
        <w:t>MS1FilterTutorial.slc</w:t>
      </w:r>
      <w:r w:rsidRPr="0041451E">
        <w:rPr>
          <w:rFonts w:ascii="Osaka−等幅" w:eastAsia="Osaka−等幅" w:hAnsi="Osaka−等幅" w:cs="Osaka−等幅" w:hint="eastAsia"/>
          <w:lang w:val="ja-JP"/>
        </w:rPr>
        <w:t>」も</w:t>
      </w:r>
      <w:r w:rsidR="00FA3CE0">
        <w:rPr>
          <w:rFonts w:ascii="Osaka−等幅" w:eastAsia="Osaka−等幅" w:hAnsi="Osaka−等幅" w:cs="Osaka−等幅" w:hint="eastAsia"/>
          <w:lang w:val="ja-JP"/>
        </w:rPr>
        <w:t>表示さ</w:t>
      </w:r>
      <w:r w:rsidR="00FA3CE0" w:rsidRPr="0041451E">
        <w:rPr>
          <w:rFonts w:ascii="Osaka−等幅" w:eastAsia="Osaka−等幅" w:hAnsi="Osaka−等幅" w:cs="Osaka−等幅" w:hint="eastAsia"/>
          <w:lang w:val="ja-JP"/>
        </w:rPr>
        <w:t>れます</w:t>
      </w:r>
      <w:r w:rsidRPr="0041451E">
        <w:rPr>
          <w:rFonts w:ascii="Osaka−等幅" w:eastAsia="Osaka−等幅" w:hAnsi="Osaka−等幅" w:cs="Osaka−等幅" w:hint="eastAsia"/>
          <w:lang w:val="ja-JP"/>
        </w:rPr>
        <w:t>。これはライブラリ</w:t>
      </w:r>
      <w:r w:rsidR="00B36A1E">
        <w:rPr>
          <w:rFonts w:ascii="Osaka−等幅" w:eastAsia="Osaka−等幅" w:hAnsi="Osaka−等幅" w:cs="Osaka−等幅" w:hint="eastAsia"/>
          <w:lang w:val="ja-JP"/>
        </w:rPr>
        <w:t>の</w:t>
      </w:r>
      <w:r w:rsidRPr="0041451E">
        <w:rPr>
          <w:rFonts w:ascii="Osaka−等幅" w:eastAsia="Osaka−等幅" w:hAnsi="Osaka−等幅" w:cs="Osaka−等幅" w:hint="eastAsia"/>
          <w:lang w:val="ja-JP"/>
        </w:rPr>
        <w:t>読み込み時間を改善する</w:t>
      </w:r>
      <w:r w:rsidR="00B36A1E">
        <w:rPr>
          <w:rFonts w:ascii="Osaka−等幅" w:eastAsia="Osaka−等幅" w:hAnsi="Osaka−等幅" w:cs="Osaka−等幅" w:hint="eastAsia"/>
          <w:lang w:val="ja-JP"/>
        </w:rPr>
        <w:t>ための</w:t>
      </w:r>
      <w:r w:rsidRPr="0041451E">
        <w:rPr>
          <w:rFonts w:ascii="Osaka−等幅" w:eastAsia="Osaka−等幅" w:hAnsi="Osaka−等幅" w:cs="Osaka−等幅" w:hint="eastAsia"/>
          <w:lang w:val="ja-JP"/>
        </w:rPr>
        <w:t>「</w:t>
      </w:r>
      <w:r w:rsidRPr="0041451E">
        <w:rPr>
          <w:rFonts w:asciiTheme="minorHAnsi" w:eastAsia="MS Mincho" w:hAnsiTheme="minorHAnsi"/>
          <w:lang w:val="ja-JP"/>
        </w:rPr>
        <w:t>Skylin</w:t>
      </w:r>
      <w:r w:rsidR="00B36A1E">
        <w:rPr>
          <w:rFonts w:ascii="Osaka−等幅" w:eastAsia="Osaka−等幅" w:hAnsi="Osaka−等幅" w:cs="Osaka−等幅" w:hint="eastAsia"/>
          <w:lang w:val="ja-JP"/>
        </w:rPr>
        <w:t>e Library Cache</w:t>
      </w:r>
      <w:r w:rsidRPr="0041451E">
        <w:rPr>
          <w:rFonts w:ascii="Osaka−等幅" w:eastAsia="Osaka−等幅" w:hAnsi="Osaka−等幅" w:cs="Osaka−等幅" w:hint="eastAsia"/>
          <w:lang w:val="ja-JP"/>
        </w:rPr>
        <w:t>」ファイルです。これは</w:t>
      </w:r>
      <w:r w:rsidR="00DC4526">
        <w:rPr>
          <w:rFonts w:ascii="Osaka−等幅" w:eastAsia="Osaka−等幅" w:hAnsi="Osaka−等幅" w:cs="Osaka−等幅" w:hint="eastAsia"/>
          <w:lang w:val="ja-JP"/>
        </w:rPr>
        <w:t>削除しても構いません</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必要に応じて再作成します。</w:t>
      </w:r>
    </w:p>
    <w:p w14:paraId="3823DFFE"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過去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スペクトルライブラリを構築したことがある場合、随意に名前を付けて好きなところに保存してきたかもしれません。この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w:t>
      </w:r>
      <w:r w:rsidR="00FA3CE0">
        <w:rPr>
          <w:rFonts w:ascii="Osaka−等幅" w:eastAsia="Osaka−等幅" w:hAnsi="Osaka−等幅" w:cs="Osaka−等幅" w:hint="eastAsia"/>
          <w:lang w:val="ja-JP"/>
        </w:rPr>
        <w:t>その</w:t>
      </w:r>
      <w:r w:rsidRPr="0041451E">
        <w:rPr>
          <w:rFonts w:ascii="Osaka−等幅" w:eastAsia="Osaka−等幅" w:hAnsi="Osaka−等幅" w:cs="Osaka−等幅" w:hint="eastAsia"/>
          <w:lang w:val="ja-JP"/>
        </w:rPr>
        <w:t>ドキュメント</w:t>
      </w:r>
      <w:r w:rsidR="00FA3CE0">
        <w:rPr>
          <w:rFonts w:ascii="Osaka−等幅" w:eastAsia="Osaka−等幅" w:hAnsi="Osaka−等幅" w:cs="Osaka−等幅" w:hint="eastAsia"/>
          <w:lang w:val="ja-JP"/>
        </w:rPr>
        <w:t>専用の</w:t>
      </w:r>
      <w:r w:rsidRPr="0041451E">
        <w:rPr>
          <w:rFonts w:ascii="Osaka−等幅" w:eastAsia="Osaka−等幅" w:hAnsi="Osaka−等幅" w:cs="Osaka−等幅" w:hint="eastAsia"/>
          <w:lang w:val="ja-JP"/>
        </w:rPr>
        <w:t>スペクトルキャッシュとしてライブラリを作成します。これは、ドキュメント</w:t>
      </w:r>
      <w:r w:rsidR="00FA3CE0">
        <w:rPr>
          <w:rFonts w:ascii="Osaka−等幅" w:eastAsia="Osaka−等幅" w:hAnsi="Osaka−等幅" w:cs="Osaka−等幅" w:hint="eastAsia"/>
          <w:lang w:val="ja-JP"/>
        </w:rPr>
        <w:t>専用の</w:t>
      </w:r>
      <w:r w:rsidRPr="0041451E">
        <w:rPr>
          <w:rFonts w:ascii="Osaka−等幅" w:eastAsia="Osaka−等幅" w:hAnsi="Osaka−等幅" w:cs="Osaka−等幅" w:hint="eastAsia"/>
          <w:lang w:val="ja-JP"/>
        </w:rPr>
        <w:t>クロマトグラムを保存する</w:t>
      </w:r>
      <w:r w:rsidR="004D15A7">
        <w:rPr>
          <w:rFonts w:ascii="Osaka−等幅" w:eastAsia="Osaka−等幅" w:hAnsi="Osaka−等幅" w:cs="Osaka−等幅" w:hint="eastAsia"/>
          <w:lang w:val="ja-JP"/>
        </w:rPr>
        <w:t>の</w:t>
      </w:r>
      <w:r w:rsidRPr="0041451E">
        <w:rPr>
          <w:rFonts w:ascii="Osaka−等幅" w:eastAsia="Osaka−等幅" w:hAnsi="Osaka−等幅" w:cs="Osaka−等幅" w:hint="eastAsia"/>
          <w:lang w:val="ja-JP"/>
        </w:rPr>
        <w:t>と非常によく</w:t>
      </w:r>
      <w:r w:rsidR="004D15A7">
        <w:rPr>
          <w:rFonts w:ascii="Osaka−等幅" w:eastAsia="Osaka−等幅" w:hAnsi="Osaka−等幅" w:cs="Osaka−等幅" w:hint="eastAsia"/>
          <w:lang w:val="ja-JP"/>
        </w:rPr>
        <w:t>似た方法です</w:t>
      </w:r>
      <w:r w:rsidRPr="0041451E">
        <w:rPr>
          <w:rFonts w:ascii="Osaka−等幅" w:eastAsia="Osaka−等幅" w:hAnsi="Osaka−等幅" w:cs="Osaka−等幅" w:hint="eastAsia"/>
          <w:lang w:val="ja-JP"/>
        </w:rPr>
        <w:t>。クロマトグラムデータで行ってきたのと同様に、後</w:t>
      </w:r>
      <w:r w:rsidR="004D15A7">
        <w:rPr>
          <w:rFonts w:ascii="Osaka−等幅" w:eastAsia="Osaka−等幅" w:hAnsi="Osaka−等幅" w:cs="Osaka−等幅" w:hint="eastAsia"/>
          <w:lang w:val="ja-JP"/>
        </w:rPr>
        <w:t>ほどさらに</w:t>
      </w:r>
      <w:r w:rsidRPr="0041451E">
        <w:rPr>
          <w:rFonts w:ascii="Osaka−等幅" w:eastAsia="Osaka−等幅" w:hAnsi="Osaka−等幅" w:cs="Osaka−等幅" w:hint="eastAsia"/>
          <w:lang w:val="ja-JP"/>
        </w:rPr>
        <w:t>検索結果を追加</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し、検索結果を削除することも</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14:paraId="5354DE20"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ライブラリ構築が完了すると、</w:t>
      </w:r>
      <w:r w:rsidR="004D15A7">
        <w:rPr>
          <w:rFonts w:ascii="Osaka−等幅" w:eastAsia="Osaka−等幅" w:hAnsi="Osaka−等幅" w:cs="Osaka−等幅" w:hint="eastAsia"/>
          <w:lang w:val="ja-JP"/>
        </w:rPr>
        <w:t>以下のように</w:t>
      </w:r>
      <w:r w:rsidRPr="0041451E">
        <w:rPr>
          <w:rFonts w:ascii="Osaka−等幅" w:eastAsia="Osaka−等幅" w:hAnsi="Osaka−等幅" w:cs="Osaka−等幅" w:hint="eastAsia"/>
          <w:lang w:val="ja-JP"/>
        </w:rPr>
        <w:t>ウィザード</w:t>
      </w:r>
      <w:r w:rsidR="004D15A7" w:rsidRPr="0041451E" w:rsidDel="004D15A7">
        <w:rPr>
          <w:rFonts w:asciiTheme="minorHAnsi" w:eastAsia="MS Mincho" w:hAnsiTheme="minorHAnsi"/>
          <w:lang w:val="ja-JP"/>
        </w:rPr>
        <w:t xml:space="preserve"> </w:t>
      </w:r>
      <w:r w:rsidRPr="0041451E">
        <w:rPr>
          <w:rFonts w:ascii="Osaka−等幅" w:eastAsia="Osaka−等幅" w:hAnsi="Osaka−等幅" w:cs="Osaka−等幅" w:hint="eastAsia"/>
          <w:lang w:val="ja-JP"/>
        </w:rPr>
        <w:t>のページが表示されます。</w:t>
      </w:r>
    </w:p>
    <w:p w14:paraId="79DA5D12" w14:textId="77777777" w:rsidR="00895BB3"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154126F5" wp14:editId="7F803280">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81450" cy="4524375"/>
                    </a:xfrm>
                    <a:prstGeom prst="rect">
                      <a:avLst/>
                    </a:prstGeom>
                  </pic:spPr>
                </pic:pic>
              </a:graphicData>
            </a:graphic>
          </wp:inline>
        </w:drawing>
      </w:r>
    </w:p>
    <w:p w14:paraId="49316783" w14:textId="77777777" w:rsidR="00C91DAA" w:rsidRPr="00AB21C5" w:rsidRDefault="00A038BF">
      <w:pPr>
        <w:rPr>
          <w:rFonts w:asciiTheme="minorHAnsi" w:eastAsia="MS Mincho" w:hAnsiTheme="minorHAnsi"/>
          <w:highlight w:val="yellow"/>
          <w:lang w:val="ja-JP"/>
        </w:rPr>
      </w:pPr>
      <w:r w:rsidRPr="00AB21C5">
        <w:rPr>
          <w:rFonts w:asciiTheme="minorHAnsi" w:eastAsia="MS Mincho" w:hAnsiTheme="minorHAnsi"/>
          <w:lang w:val="ja-JP"/>
        </w:rPr>
        <w:t>Skyline</w:t>
      </w:r>
      <w:r w:rsidRPr="00AB21C5">
        <w:rPr>
          <w:rFonts w:asciiTheme="minorHAnsi" w:eastAsia="MS Mincho" w:hAnsiTheme="minorHAnsi" w:hint="eastAsia"/>
          <w:lang w:val="ja-JP"/>
        </w:rPr>
        <w:t>がクロマトグラムを抽出する際に、</w:t>
      </w:r>
      <w:r w:rsidR="00517C4F" w:rsidRPr="00AB21C5">
        <w:rPr>
          <w:rFonts w:asciiTheme="minorHAnsi" w:eastAsia="MS Mincho" w:hAnsiTheme="minorHAnsi" w:hint="eastAsia"/>
          <w:lang w:val="ja-JP"/>
        </w:rPr>
        <w:t>同定した</w:t>
      </w:r>
      <w:r w:rsidR="00517C4F" w:rsidRPr="00AB21C5">
        <w:rPr>
          <w:rFonts w:asciiTheme="minorHAnsi" w:eastAsia="MS Mincho" w:hAnsiTheme="minorHAnsi"/>
          <w:lang w:val="ja-JP"/>
        </w:rPr>
        <w:t>MS/MS</w:t>
      </w:r>
      <w:r w:rsidR="00517C4F" w:rsidRPr="00AB21C5">
        <w:rPr>
          <w:rFonts w:asciiTheme="minorHAnsi" w:eastAsia="MS Mincho" w:hAnsiTheme="minorHAnsi" w:hint="eastAsia"/>
          <w:lang w:val="ja-JP"/>
        </w:rPr>
        <w:t>スペクトルをクロマトグラム上に位置付ける</w:t>
      </w:r>
      <w:r w:rsidRPr="00AB21C5">
        <w:rPr>
          <w:rFonts w:asciiTheme="minorHAnsi" w:eastAsia="MS Mincho" w:hAnsiTheme="minorHAnsi" w:hint="eastAsia"/>
          <w:lang w:val="ja-JP"/>
        </w:rPr>
        <w:t>ための</w:t>
      </w:r>
      <w:r w:rsidR="00517C4F" w:rsidRPr="00AB21C5">
        <w:rPr>
          <w:rFonts w:asciiTheme="minorHAnsi" w:eastAsia="MS Mincho" w:hAnsiTheme="minorHAnsi" w:hint="eastAsia"/>
          <w:lang w:val="ja-JP"/>
        </w:rPr>
        <w:t>保持時間情報</w:t>
      </w:r>
      <w:r w:rsidRPr="00AB21C5">
        <w:rPr>
          <w:rFonts w:asciiTheme="minorHAnsi" w:eastAsia="MS Mincho" w:hAnsiTheme="minorHAnsi" w:hint="eastAsia"/>
          <w:lang w:val="ja-JP"/>
        </w:rPr>
        <w:t>が必要となります。</w:t>
      </w:r>
      <w:r w:rsidRPr="00AB21C5">
        <w:rPr>
          <w:rFonts w:ascii="Osaka−等幅" w:eastAsia="Osaka−等幅" w:hAnsi="Osaka−等幅" w:cs="Osaka−等幅" w:hint="eastAsia"/>
          <w:lang w:val="ja-JP"/>
        </w:rPr>
        <w:t>今回は、ライブラリ構築に利用したスペクトルのソースファイルと</w:t>
      </w:r>
      <w:r>
        <w:rPr>
          <w:rFonts w:ascii="Osaka−等幅" w:eastAsia="Osaka−等幅" w:hAnsi="Osaka−等幅" w:cs="Osaka−等幅" w:hint="eastAsia"/>
          <w:lang w:val="ja-JP"/>
        </w:rPr>
        <w:t>一致する</w:t>
      </w:r>
      <w:r w:rsidRPr="00AB21C5">
        <w:rPr>
          <w:rFonts w:asciiTheme="minorHAnsi" w:eastAsia="MS Mincho" w:hAnsiTheme="minorHAnsi"/>
          <w:lang w:val="ja-JP"/>
        </w:rPr>
        <w:t>WIFF</w:t>
      </w:r>
      <w:r w:rsidRPr="00AB21C5">
        <w:rPr>
          <w:rFonts w:ascii="Osaka−等幅" w:eastAsia="Osaka−等幅" w:hAnsi="Osaka−等幅" w:cs="Osaka−等幅" w:hint="eastAsia"/>
          <w:lang w:val="ja-JP"/>
        </w:rPr>
        <w:t>データファイルが見つかっていますので、</w:t>
      </w:r>
      <w:r w:rsidRPr="00AB21C5">
        <w:rPr>
          <w:rFonts w:asciiTheme="minorHAnsi" w:eastAsia="MS Mincho" w:hAnsiTheme="minorHAnsi" w:hint="eastAsia"/>
          <w:lang w:val="ja-JP"/>
        </w:rPr>
        <w:t>当該ライブラリは、これらの情報を有していると思われます。</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がクロマトグラム抽出に適したデータファイル</w:t>
      </w:r>
      <w:r w:rsidR="00110BA8">
        <w:rPr>
          <w:rFonts w:ascii="Osaka−等幅" w:eastAsia="Osaka−等幅" w:hAnsi="Osaka−等幅" w:cs="Osaka−等幅" w:hint="eastAsia"/>
          <w:lang w:val="ja-JP"/>
        </w:rPr>
        <w:t>を</w:t>
      </w:r>
      <w:r w:rsidR="00DB4A3A" w:rsidRPr="0041451E">
        <w:rPr>
          <w:rFonts w:ascii="Osaka−等幅" w:eastAsia="Osaka−等幅" w:hAnsi="Osaka−等幅" w:cs="Osaka−等幅" w:hint="eastAsia"/>
          <w:lang w:val="ja-JP"/>
        </w:rPr>
        <w:t>見つ</w:t>
      </w:r>
      <w:r w:rsidR="00110BA8">
        <w:rPr>
          <w:rFonts w:ascii="Osaka−等幅" w:eastAsia="Osaka−等幅" w:hAnsi="Osaka−等幅" w:cs="Osaka−等幅" w:hint="eastAsia"/>
          <w:lang w:val="ja-JP"/>
        </w:rPr>
        <w:t>けることができない</w:t>
      </w:r>
      <w:r w:rsidR="00077967" w:rsidRPr="0041451E">
        <w:rPr>
          <w:rFonts w:ascii="Osaka−等幅" w:eastAsia="Osaka−等幅" w:hAnsi="Osaka−等幅" w:cs="Osaka−等幅" w:hint="eastAsia"/>
          <w:lang w:val="ja-JP"/>
        </w:rPr>
        <w:t>場合</w:t>
      </w:r>
      <w:r w:rsidR="00E9343B">
        <w:rPr>
          <w:rFonts w:ascii="Osaka−等幅" w:eastAsia="Osaka−等幅" w:hAnsi="Osaka−等幅" w:cs="Osaka−等幅" w:hint="eastAsia"/>
          <w:lang w:val="ja-JP"/>
        </w:rPr>
        <w:t>に</w:t>
      </w:r>
      <w:r w:rsidR="00DB4A3A">
        <w:rPr>
          <w:rFonts w:ascii="Osaka−等幅" w:eastAsia="Osaka−等幅" w:hAnsi="Osaka−等幅" w:cs="Osaka−等幅" w:hint="eastAsia"/>
          <w:lang w:val="ja-JP"/>
        </w:rPr>
        <w:t>は</w:t>
      </w:r>
      <w:r w:rsidR="00077967" w:rsidRPr="0041451E">
        <w:rPr>
          <w:rFonts w:ascii="Osaka−等幅" w:eastAsia="Osaka−等幅" w:hAnsi="Osaka−等幅" w:cs="Osaka−等幅" w:hint="eastAsia"/>
          <w:lang w:val="ja-JP"/>
        </w:rPr>
        <w:t>、それを探すようユーザーに指示</w:t>
      </w:r>
      <w:r w:rsidR="00E9343B">
        <w:rPr>
          <w:rFonts w:ascii="Osaka−等幅" w:eastAsia="Osaka−等幅" w:hAnsi="Osaka−等幅" w:cs="Osaka−等幅" w:hint="eastAsia"/>
          <w:lang w:val="ja-JP"/>
        </w:rPr>
        <w:t>を</w:t>
      </w:r>
      <w:r w:rsidR="00077967" w:rsidRPr="0041451E">
        <w:rPr>
          <w:rFonts w:ascii="Osaka−等幅" w:eastAsia="Osaka−等幅" w:hAnsi="Osaka−等幅" w:cs="Osaka−等幅" w:hint="eastAsia"/>
          <w:lang w:val="ja-JP"/>
        </w:rPr>
        <w:t>出</w:t>
      </w:r>
      <w:r w:rsidR="00E9343B">
        <w:rPr>
          <w:rFonts w:ascii="Osaka−等幅" w:eastAsia="Osaka−等幅" w:hAnsi="Osaka−等幅" w:cs="Osaka−等幅" w:hint="eastAsia"/>
          <w:lang w:val="ja-JP"/>
        </w:rPr>
        <w:t>し</w:t>
      </w:r>
      <w:r w:rsidR="00077967" w:rsidRPr="0041451E">
        <w:rPr>
          <w:rFonts w:ascii="Osaka−等幅" w:eastAsia="Osaka−等幅" w:hAnsi="Osaka−等幅" w:cs="Osaka−等幅" w:hint="eastAsia"/>
          <w:lang w:val="ja-JP"/>
        </w:rPr>
        <w:t>ます。</w:t>
      </w:r>
      <w:r w:rsidR="00DB4A3A">
        <w:rPr>
          <w:rFonts w:ascii="Osaka−等幅" w:eastAsia="Osaka−等幅" w:hAnsi="Osaka−等幅" w:cs="Osaka−等幅" w:hint="eastAsia"/>
          <w:lang w:val="ja-JP"/>
        </w:rPr>
        <w:t>読み込んだ</w:t>
      </w:r>
      <w:r w:rsidR="00077967" w:rsidRPr="0041451E">
        <w:rPr>
          <w:rFonts w:ascii="Osaka−等幅" w:eastAsia="Osaka−等幅" w:hAnsi="Osaka−等幅" w:cs="Osaka−等幅" w:hint="eastAsia"/>
          <w:lang w:val="ja-JP"/>
        </w:rPr>
        <w:t>ペプチド検索ファイル</w:t>
      </w:r>
      <w:r w:rsidR="00DB4A3A">
        <w:rPr>
          <w:rFonts w:ascii="Osaka−等幅" w:eastAsia="Osaka−等幅" w:hAnsi="Osaka−等幅" w:cs="Osaka−等幅" w:hint="eastAsia"/>
          <w:lang w:val="ja-JP"/>
        </w:rPr>
        <w:t>中に</w:t>
      </w:r>
      <w:r w:rsidR="00077967" w:rsidRPr="0041451E">
        <w:rPr>
          <w:rFonts w:ascii="Osaka−等幅" w:eastAsia="Osaka−等幅" w:hAnsi="Osaka−等幅" w:cs="Osaka−等幅" w:hint="eastAsia"/>
          <w:lang w:val="ja-JP"/>
        </w:rPr>
        <w:t>保持時間</w:t>
      </w:r>
      <w:r w:rsidR="00DB4A3A">
        <w:rPr>
          <w:rFonts w:ascii="Osaka−等幅" w:eastAsia="Osaka−等幅" w:hAnsi="Osaka−等幅" w:cs="Osaka−等幅" w:hint="eastAsia"/>
          <w:lang w:val="ja-JP"/>
        </w:rPr>
        <w:t>の</w:t>
      </w:r>
      <w:r w:rsidR="00077967" w:rsidRPr="0041451E">
        <w:rPr>
          <w:rFonts w:ascii="Osaka−等幅" w:eastAsia="Osaka−等幅" w:hAnsi="Osaka−等幅" w:cs="Osaka−等幅" w:hint="eastAsia"/>
          <w:lang w:val="ja-JP"/>
        </w:rPr>
        <w:t>情報</w:t>
      </w:r>
      <w:r w:rsidR="00DB4A3A">
        <w:rPr>
          <w:rFonts w:ascii="Osaka−等幅" w:eastAsia="Osaka−等幅" w:hAnsi="Osaka−等幅" w:cs="Osaka−等幅" w:hint="eastAsia"/>
          <w:lang w:val="ja-JP"/>
        </w:rPr>
        <w:t>が見つからない</w:t>
      </w:r>
      <w:r w:rsidR="00077967" w:rsidRPr="0041451E">
        <w:rPr>
          <w:rFonts w:ascii="Osaka−等幅" w:eastAsia="Osaka−等幅" w:hAnsi="Osaka−等幅" w:cs="Osaka−等幅" w:hint="eastAsia"/>
          <w:lang w:val="ja-JP"/>
        </w:rPr>
        <w:t>場合は、</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からその旨通知されます。</w:t>
      </w:r>
      <w:r w:rsidR="00C2524F">
        <w:rPr>
          <w:rFonts w:ascii="Osaka−等幅" w:eastAsia="Osaka−等幅" w:hAnsi="Osaka−等幅" w:cs="Osaka−等幅" w:hint="eastAsia"/>
          <w:lang w:val="ja-JP"/>
        </w:rPr>
        <w:t>Skylineにより、</w:t>
      </w:r>
      <w:r w:rsidR="00C2524F" w:rsidRPr="0041451E">
        <w:rPr>
          <w:rFonts w:ascii="Osaka−等幅" w:eastAsia="Osaka−等幅" w:hAnsi="Osaka−等幅" w:cs="Osaka−等幅" w:hint="eastAsia"/>
          <w:lang w:val="ja-JP"/>
        </w:rPr>
        <w:t>ペプチド検索結果ファイルから</w:t>
      </w:r>
      <w:r w:rsidR="00077967" w:rsidRPr="0041451E">
        <w:rPr>
          <w:rFonts w:ascii="Osaka−等幅" w:eastAsia="Osaka−等幅" w:hAnsi="Osaka−等幅" w:cs="Osaka−等幅" w:hint="eastAsia"/>
          <w:lang w:val="ja-JP"/>
        </w:rPr>
        <w:t>スペクトルソースファイル</w:t>
      </w:r>
      <w:r w:rsidR="00AA406B">
        <w:rPr>
          <w:rFonts w:ascii="Osaka−等幅" w:eastAsia="Osaka−等幅" w:hAnsi="Osaka−等幅" w:cs="Osaka−等幅" w:hint="eastAsia"/>
          <w:lang w:val="ja-JP"/>
        </w:rPr>
        <w:t>や</w:t>
      </w:r>
      <w:r w:rsidR="00077967" w:rsidRPr="0041451E">
        <w:rPr>
          <w:rFonts w:ascii="Osaka−等幅" w:eastAsia="Osaka−等幅" w:hAnsi="Osaka−等幅" w:cs="Osaka−等幅" w:hint="eastAsia"/>
          <w:lang w:val="ja-JP"/>
        </w:rPr>
        <w:t>保持時間</w:t>
      </w:r>
      <w:r w:rsidR="00C2524F">
        <w:rPr>
          <w:rFonts w:ascii="Osaka−等幅" w:eastAsia="Osaka−等幅" w:hAnsi="Osaka−等幅" w:cs="Osaka−等幅" w:hint="eastAsia"/>
          <w:lang w:val="ja-JP"/>
        </w:rPr>
        <w:t>情報を抽出する</w:t>
      </w:r>
      <w:r w:rsidR="00AA406B">
        <w:rPr>
          <w:rFonts w:ascii="Osaka−等幅" w:eastAsia="Osaka−等幅" w:hAnsi="Osaka−等幅" w:cs="Osaka−等幅" w:hint="eastAsia"/>
          <w:lang w:val="ja-JP"/>
        </w:rPr>
        <w:t>際に</w:t>
      </w:r>
      <w:r w:rsidR="00517C4F">
        <w:rPr>
          <w:rFonts w:ascii="Osaka−等幅" w:eastAsia="Osaka−等幅" w:hAnsi="Osaka−等幅" w:cs="Osaka−等幅" w:hint="eastAsia"/>
          <w:lang w:val="ja-JP"/>
        </w:rPr>
        <w:t>生じる</w:t>
      </w:r>
      <w:r w:rsidR="00AA406B">
        <w:rPr>
          <w:rFonts w:ascii="Osaka−等幅" w:eastAsia="Osaka−等幅" w:hAnsi="Osaka−等幅" w:cs="Osaka−等幅" w:hint="eastAsia"/>
          <w:lang w:val="ja-JP"/>
        </w:rPr>
        <w:t>問題の</w:t>
      </w:r>
      <w:r w:rsidR="00077967" w:rsidRPr="0041451E">
        <w:rPr>
          <w:rFonts w:ascii="Osaka−等幅" w:eastAsia="Osaka−等幅" w:hAnsi="Osaka−等幅" w:cs="Osaka−等幅" w:hint="eastAsia"/>
          <w:lang w:val="ja-JP"/>
        </w:rPr>
        <w:t>トラブルシューティングについては、後述の「ラ</w:t>
      </w:r>
      <w:r w:rsidR="00077967" w:rsidRPr="0041451E">
        <w:rPr>
          <w:rFonts w:ascii="Osaka−等幅" w:eastAsia="Osaka−等幅" w:hAnsi="Osaka−等幅" w:cs="Osaka−等幅" w:hint="eastAsia"/>
          <w:lang w:val="ja-JP"/>
        </w:rPr>
        <w:lastRenderedPageBreak/>
        <w:t>イブラリ保持時間情報を検証する」セクションを参照してください。このチュートリアルを</w:t>
      </w:r>
      <w:r w:rsidR="00AA406B">
        <w:rPr>
          <w:rFonts w:ascii="Osaka−等幅" w:eastAsia="Osaka−等幅" w:hAnsi="Osaka−等幅" w:cs="Osaka−等幅" w:hint="eastAsia"/>
          <w:lang w:val="ja-JP"/>
        </w:rPr>
        <w:t>続ける</w:t>
      </w:r>
      <w:r w:rsidR="00077967" w:rsidRPr="0041451E">
        <w:rPr>
          <w:rFonts w:ascii="Osaka−等幅" w:eastAsia="Osaka−等幅" w:hAnsi="Osaka−等幅" w:cs="Osaka−等幅" w:hint="eastAsia"/>
          <w:lang w:val="ja-JP"/>
        </w:rPr>
        <w:t>には</w:t>
      </w:r>
      <w:r w:rsidR="00AA406B">
        <w:rPr>
          <w:rFonts w:ascii="Osaka−等幅" w:eastAsia="Osaka−等幅" w:hAnsi="Osaka−等幅" w:cs="Osaka−等幅" w:hint="eastAsia"/>
          <w:lang w:val="ja-JP"/>
        </w:rPr>
        <w:t xml:space="preserve">、　</w:t>
      </w:r>
    </w:p>
    <w:p w14:paraId="075CDCB1"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108B2C7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41451E">
        <w:rPr>
          <w:rFonts w:asciiTheme="minorHAnsi" w:eastAsia="MS Mincho" w:hAnsiTheme="minorHAnsi"/>
          <w:lang w:val="ja-JP"/>
        </w:rPr>
        <w:t>WIFF</w:t>
      </w:r>
      <w:r w:rsidRPr="0041451E">
        <w:rPr>
          <w:rFonts w:ascii="Osaka−等幅" w:eastAsia="Osaka−等幅" w:hAnsi="Osaka−等幅" w:cs="Osaka−等幅" w:hint="eastAsia"/>
          <w:lang w:val="ja-JP"/>
        </w:rPr>
        <w:t>ファイルに</w:t>
      </w:r>
      <w:r w:rsidR="00F30EED">
        <w:rPr>
          <w:rFonts w:ascii="Osaka−等幅" w:eastAsia="Osaka−等幅" w:hAnsi="Osaka−等幅" w:cs="Osaka−等幅" w:hint="eastAsia"/>
          <w:lang w:val="ja-JP"/>
        </w:rPr>
        <w:t>共通の</w:t>
      </w:r>
      <w:r w:rsidR="00D37838">
        <w:rPr>
          <w:rFonts w:ascii="Osaka−等幅" w:eastAsia="Osaka−等幅" w:hAnsi="Osaka−等幅" w:cs="Osaka−等幅" w:hint="eastAsia"/>
          <w:lang w:val="ja-JP"/>
        </w:rPr>
        <w:t>接頭辞（</w:t>
      </w:r>
      <w:r w:rsidRPr="0041451E">
        <w:rPr>
          <w:rFonts w:ascii="Osaka−等幅" w:eastAsia="Osaka−等幅" w:hAnsi="Osaka−等幅" w:cs="Osaka−等幅" w:hint="eastAsia"/>
          <w:lang w:val="ja-JP"/>
        </w:rPr>
        <w:t>プリフィックス</w:t>
      </w:r>
      <w:r w:rsidR="00D37838">
        <w:rPr>
          <w:rFonts w:ascii="Osaka−等幅" w:eastAsia="Osaka−等幅" w:hAnsi="Osaka−等幅" w:cs="Osaka−等幅" w:hint="eastAsia"/>
          <w:lang w:val="ja-JP"/>
        </w:rPr>
        <w:t>）</w:t>
      </w:r>
      <w:r w:rsidRPr="0041451E">
        <w:rPr>
          <w:rFonts w:ascii="Osaka−等幅" w:eastAsia="Osaka−等幅" w:hAnsi="Osaka−等幅" w:cs="Osaka−等幅" w:hint="eastAsia"/>
          <w:lang w:val="ja-JP"/>
        </w:rPr>
        <w:t>をどのように取り扱うかを尋ねるフォームが現れます。</w:t>
      </w:r>
    </w:p>
    <w:p w14:paraId="4634E974" w14:textId="77777777" w:rsidR="00895BB3" w:rsidRPr="0041451E" w:rsidRDefault="00F40A8F" w:rsidP="00895BB3">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741E5AAB" wp14:editId="4B8937CC">
            <wp:extent cx="2981325" cy="22764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981325" cy="2276475"/>
                    </a:xfrm>
                    <a:prstGeom prst="rect">
                      <a:avLst/>
                    </a:prstGeom>
                  </pic:spPr>
                </pic:pic>
              </a:graphicData>
            </a:graphic>
          </wp:inline>
        </w:drawing>
      </w:r>
    </w:p>
    <w:p w14:paraId="76ECF163"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削除</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7AF5528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修飾を追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ページに進みます。ここ</w:t>
      </w:r>
      <w:r w:rsidR="00876DFA">
        <w:rPr>
          <w:rFonts w:ascii="Osaka−等幅" w:eastAsia="Osaka−等幅" w:hAnsi="Osaka−等幅" w:cs="Osaka−等幅" w:hint="eastAsia"/>
          <w:lang w:val="ja-JP"/>
        </w:rPr>
        <w:t>で</w:t>
      </w:r>
      <w:r w:rsidRPr="0041451E">
        <w:rPr>
          <w:rFonts w:ascii="Osaka−等幅" w:eastAsia="Osaka−等幅" w:hAnsi="Osaka−等幅" w:cs="Osaka−等幅" w:hint="eastAsia"/>
          <w:lang w:val="ja-JP"/>
        </w:rPr>
        <w:t>は、</w:t>
      </w:r>
      <w:r w:rsidR="00F30EED" w:rsidRPr="0041451E">
        <w:rPr>
          <w:rFonts w:ascii="Osaka−等幅" w:eastAsia="Osaka−等幅" w:hAnsi="Osaka−等幅" w:cs="Osaka−等幅" w:hint="eastAsia"/>
          <w:lang w:val="ja-JP"/>
        </w:rPr>
        <w:t>検索結果で</w:t>
      </w:r>
      <w:r w:rsidR="00F30EED">
        <w:rPr>
          <w:rFonts w:ascii="Osaka−等幅" w:eastAsia="Osaka−等幅" w:hAnsi="Osaka−等幅" w:cs="Osaka−等幅" w:hint="eastAsia"/>
          <w:lang w:val="ja-JP"/>
        </w:rPr>
        <w:t>は</w:t>
      </w:r>
      <w:r w:rsidR="00F30EED" w:rsidRPr="0041451E">
        <w:rPr>
          <w:rFonts w:ascii="Osaka−等幅" w:eastAsia="Osaka−等幅" w:hAnsi="Osaka−等幅" w:cs="Osaka−等幅" w:hint="eastAsia"/>
          <w:lang w:val="ja-JP"/>
        </w:rPr>
        <w:t>見つかった</w:t>
      </w:r>
      <w:r w:rsidR="00F30EED">
        <w:rPr>
          <w:rFonts w:ascii="Osaka−等幅" w:eastAsia="Osaka−等幅" w:hAnsi="Osaka−等幅" w:cs="Osaka−等幅" w:hint="eastAsia"/>
          <w:lang w:val="ja-JP"/>
        </w:rPr>
        <w:t>が、</w:t>
      </w:r>
      <w:r w:rsidRPr="0041451E">
        <w:rPr>
          <w:rFonts w:ascii="Osaka−等幅" w:eastAsia="Osaka−等幅" w:hAnsi="Osaka−等幅" w:cs="Osaka−等幅" w:hint="eastAsia"/>
          <w:lang w:val="ja-JP"/>
        </w:rPr>
        <w:t>ドキュメントにはまだない</w:t>
      </w:r>
      <w:r w:rsidR="00F30EED" w:rsidRPr="0041451E" w:rsidDel="00F30EED">
        <w:rPr>
          <w:rFonts w:asciiTheme="minorHAnsi" w:eastAsia="MS Mincho" w:hAnsiTheme="minorHAnsi"/>
          <w:lang w:val="ja-JP"/>
        </w:rPr>
        <w:t xml:space="preserve"> </w:t>
      </w:r>
      <w:r w:rsidRPr="0041451E">
        <w:rPr>
          <w:rFonts w:ascii="Osaka−等幅" w:eastAsia="Osaka−等幅" w:hAnsi="Osaka−等幅" w:cs="Osaka−等幅" w:hint="eastAsia"/>
          <w:lang w:val="ja-JP"/>
        </w:rPr>
        <w:t>アミノ酸修飾が</w:t>
      </w:r>
      <w:r w:rsidR="00F30EED">
        <w:rPr>
          <w:rFonts w:ascii="Osaka−等幅" w:eastAsia="Osaka−等幅" w:hAnsi="Osaka−等幅" w:cs="Osaka−等幅" w:hint="eastAsia"/>
          <w:lang w:val="ja-JP"/>
        </w:rPr>
        <w:t>すべて</w:t>
      </w:r>
      <w:r w:rsidRPr="0041451E">
        <w:rPr>
          <w:rFonts w:ascii="Osaka−等幅" w:eastAsia="Osaka−等幅" w:hAnsi="Osaka−等幅" w:cs="Osaka−等幅" w:hint="eastAsia"/>
          <w:lang w:val="ja-JP"/>
        </w:rPr>
        <w:t>リストアップされています。場合によっては、検索で見つかったアミノ酸、質量の組み合わせに一致する</w:t>
      </w:r>
      <w:r w:rsidR="00275A4E" w:rsidRPr="0041451E">
        <w:rPr>
          <w:rFonts w:ascii="Osaka−等幅" w:eastAsia="Osaka−等幅" w:hAnsi="Osaka−等幅" w:cs="Osaka−等幅" w:hint="eastAsia"/>
          <w:lang w:val="ja-JP"/>
        </w:rPr>
        <w:t>特定の修飾</w:t>
      </w:r>
      <w:r w:rsidR="00275A4E">
        <w:rPr>
          <w:rFonts w:ascii="Osaka−等幅" w:eastAsia="Osaka−等幅" w:hAnsi="Osaka−等幅" w:cs="Osaka−等幅" w:hint="eastAsia"/>
          <w:lang w:val="ja-JP"/>
        </w:rPr>
        <w:t>で</w:t>
      </w:r>
      <w:r w:rsidRPr="0041451E">
        <w:rPr>
          <w:rFonts w:asciiTheme="minorHAnsi" w:eastAsia="MS Mincho" w:hAnsiTheme="minorHAnsi"/>
          <w:lang w:val="ja-JP"/>
        </w:rPr>
        <w:t>Unimod</w:t>
      </w:r>
      <w:r w:rsidRPr="0041451E">
        <w:rPr>
          <w:rFonts w:ascii="Osaka−等幅" w:eastAsia="Osaka−等幅" w:hAnsi="Osaka−等幅" w:cs="Osaka−等幅" w:hint="eastAsia"/>
          <w:lang w:val="ja-JP"/>
        </w:rPr>
        <w:t>サイト</w:t>
      </w:r>
      <w:r w:rsidR="00275A4E">
        <w:rPr>
          <w:rFonts w:ascii="Osaka−等幅" w:eastAsia="Osaka−等幅" w:hAnsi="Osaka−等幅" w:cs="Osaka−等幅" w:hint="eastAsia"/>
          <w:lang w:val="ja-JP"/>
        </w:rPr>
        <w:t>にあるものを</w:t>
      </w:r>
      <w:r w:rsidRPr="0041451E">
        <w:rPr>
          <w:rFonts w:ascii="Osaka−等幅" w:eastAsia="Osaka−等幅" w:hAnsi="Osaka−等幅" w:cs="Osaka−等幅" w:hint="eastAsia"/>
          <w:lang w:val="ja-JP"/>
        </w:rPr>
        <w:t>提案</w:t>
      </w:r>
      <w:r w:rsidR="00275A4E">
        <w:rPr>
          <w:rFonts w:ascii="Osaka−等幅" w:eastAsia="Osaka−等幅" w:hAnsi="Osaka−等幅" w:cs="Osaka−等幅" w:hint="eastAsia"/>
          <w:lang w:val="ja-JP"/>
        </w:rPr>
        <w:t>します</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p>
    <w:p w14:paraId="306C1714"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チュートリアルで必要な修飾は、「</w:t>
      </w:r>
      <w:r w:rsidRPr="0041451E">
        <w:rPr>
          <w:rFonts w:asciiTheme="minorHAnsi" w:eastAsia="MS Mincho" w:hAnsiTheme="minorHAnsi"/>
          <w:lang w:val="ja-JP"/>
        </w:rPr>
        <w:t>Phospho (ST)</w:t>
      </w:r>
      <w:r w:rsidRPr="0041451E">
        <w:rPr>
          <w:rFonts w:ascii="Osaka−等幅" w:eastAsia="Osaka−等幅" w:hAnsi="Osaka−等幅" w:cs="Osaka−等幅" w:hint="eastAsia"/>
          <w:lang w:val="ja-JP"/>
        </w:rPr>
        <w:t>」、「</w:t>
      </w:r>
      <w:r w:rsidRPr="0041451E">
        <w:rPr>
          <w:rFonts w:asciiTheme="minorHAnsi" w:eastAsia="MS Mincho" w:hAnsiTheme="minorHAnsi"/>
          <w:lang w:val="ja-JP"/>
        </w:rPr>
        <w:t>Phospho (Y)</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Oxidation (M)</w:t>
      </w:r>
      <w:r w:rsidRPr="0041451E">
        <w:rPr>
          <w:rFonts w:ascii="Osaka−等幅" w:eastAsia="Osaka−等幅" w:hAnsi="Osaka−等幅" w:cs="Osaka−等幅" w:hint="eastAsia"/>
          <w:lang w:val="ja-JP"/>
        </w:rPr>
        <w:t>」のみです。リストでこれらのチェックをオンに</w:t>
      </w:r>
      <w:r w:rsidR="00275A4E">
        <w:rPr>
          <w:rFonts w:ascii="Osaka−等幅" w:eastAsia="Osaka−等幅" w:hAnsi="Osaka−等幅" w:cs="Osaka−等幅" w:hint="eastAsia"/>
          <w:lang w:val="ja-JP"/>
        </w:rPr>
        <w:t>すると</w:t>
      </w:r>
      <w:r w:rsidRPr="0041451E">
        <w:rPr>
          <w:rFonts w:ascii="Osaka−等幅" w:eastAsia="Osaka−等幅" w:hAnsi="Osaka−等幅" w:cs="Osaka−等幅" w:hint="eastAsia"/>
          <w:lang w:val="ja-JP"/>
        </w:rPr>
        <w:t>、ウィザード</w:t>
      </w:r>
      <w:r w:rsidR="00486463">
        <w:rPr>
          <w:rFonts w:ascii="Osaka−等幅" w:eastAsia="Osaka−等幅" w:hAnsi="Osaka−等幅" w:cs="Osaka−等幅" w:hint="eastAsia"/>
          <w:lang w:val="ja-JP"/>
        </w:rPr>
        <w:t>で</w:t>
      </w:r>
      <w:r w:rsidRPr="0041451E">
        <w:rPr>
          <w:rFonts w:ascii="Osaka−等幅" w:eastAsia="Osaka−等幅" w:hAnsi="Osaka−等幅" w:cs="Osaka−等幅" w:hint="eastAsia"/>
          <w:lang w:val="ja-JP"/>
        </w:rPr>
        <w:t>は</w:t>
      </w:r>
      <w:r w:rsidR="00486463">
        <w:rPr>
          <w:rFonts w:ascii="Osaka−等幅" w:eastAsia="Osaka−等幅" w:hAnsi="Osaka−等幅" w:cs="Osaka−等幅" w:hint="eastAsia"/>
          <w:lang w:val="ja-JP"/>
        </w:rPr>
        <w:t>以下のよう</w:t>
      </w:r>
      <w:r w:rsidRPr="0041451E">
        <w:rPr>
          <w:rFonts w:ascii="Osaka−等幅" w:eastAsia="Osaka−等幅" w:hAnsi="Osaka−等幅" w:cs="Osaka−等幅" w:hint="eastAsia"/>
          <w:lang w:val="ja-JP"/>
        </w:rPr>
        <w:t>に</w:t>
      </w:r>
      <w:r w:rsidR="00275A4E">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3DBE34DB" w14:textId="77777777" w:rsidR="00BD1C70" w:rsidRPr="0041451E" w:rsidRDefault="00F40A8F" w:rsidP="006A69AA">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A2E79AE" wp14:editId="13FEE99F">
            <wp:extent cx="3981450" cy="4524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81450" cy="4524375"/>
                    </a:xfrm>
                    <a:prstGeom prst="rect">
                      <a:avLst/>
                    </a:prstGeom>
                  </pic:spPr>
                </pic:pic>
              </a:graphicData>
            </a:graphic>
          </wp:inline>
        </w:drawing>
      </w:r>
    </w:p>
    <w:p w14:paraId="44FE8030" w14:textId="77777777" w:rsidR="00C91DAA" w:rsidRPr="00AB21C5" w:rsidRDefault="00077967">
      <w:pPr>
        <w:rPr>
          <w:rFonts w:asciiTheme="minorHAnsi" w:eastAsia="MS Mincho" w:hAnsiTheme="minorHAnsi"/>
          <w:lang w:val="ja-JP"/>
        </w:rPr>
      </w:pPr>
      <w:r w:rsidRPr="0041451E">
        <w:rPr>
          <w:rFonts w:ascii="Osaka−等幅" w:eastAsia="Osaka−等幅" w:hAnsi="Osaka−等幅" w:cs="Osaka−等幅" w:hint="eastAsia"/>
          <w:lang w:val="ja-JP"/>
        </w:rPr>
        <w:t>ドキュメント</w:t>
      </w:r>
      <w:r w:rsidR="00EE71FE">
        <w:rPr>
          <w:rFonts w:ascii="Osaka−等幅" w:eastAsia="Osaka−等幅" w:hAnsi="Osaka−等幅" w:cs="Osaka−等幅" w:hint="eastAsia"/>
          <w:lang w:val="ja-JP"/>
        </w:rPr>
        <w:t>によっては</w:t>
      </w:r>
      <w:r w:rsidRPr="0041451E">
        <w:rPr>
          <w:rFonts w:ascii="Osaka−等幅" w:eastAsia="Osaka−等幅" w:hAnsi="Osaka−等幅" w:cs="Osaka−等幅" w:hint="eastAsia"/>
          <w:lang w:val="ja-JP"/>
        </w:rPr>
        <w:t>、これらの修飾（例</w:t>
      </w:r>
      <w:r w:rsidRPr="0041451E">
        <w:rPr>
          <w:rFonts w:asciiTheme="minorHAnsi" w:eastAsia="MS Mincho" w:hAnsiTheme="minorHAnsi"/>
          <w:lang w:val="ja-JP"/>
        </w:rPr>
        <w:t>: Oxidation (M)</w:t>
      </w:r>
      <w:r w:rsidRPr="0041451E">
        <w:rPr>
          <w:rFonts w:ascii="Osaka−等幅" w:eastAsia="Osaka−等幅" w:hAnsi="Osaka−等幅" w:cs="Osaka−等幅" w:hint="eastAsia"/>
          <w:lang w:val="ja-JP"/>
        </w:rPr>
        <w:t>）</w:t>
      </w:r>
      <w:r w:rsidR="00EE71FE">
        <w:rPr>
          <w:rFonts w:ascii="Osaka−等幅" w:eastAsia="Osaka−等幅" w:hAnsi="Osaka−等幅" w:cs="Osaka−等幅" w:hint="eastAsia"/>
          <w:lang w:val="ja-JP"/>
        </w:rPr>
        <w:t>のうちいくつかは、すでに</w:t>
      </w:r>
      <w:r w:rsidRPr="0041451E">
        <w:rPr>
          <w:rFonts w:ascii="Osaka−等幅" w:eastAsia="Osaka−等幅" w:hAnsi="Osaka−等幅" w:cs="Osaka−等幅" w:hint="eastAsia"/>
          <w:lang w:val="ja-JP"/>
        </w:rPr>
        <w:t>定義されている</w:t>
      </w:r>
      <w:r w:rsidR="00EE71FE" w:rsidRPr="0041451E" w:rsidDel="00EE71FE">
        <w:rPr>
          <w:rFonts w:asciiTheme="minorHAnsi" w:eastAsia="MS Mincho" w:hAnsiTheme="minorHAnsi"/>
          <w:lang w:val="ja-JP"/>
        </w:rPr>
        <w:t xml:space="preserve"> </w:t>
      </w:r>
      <w:r w:rsidR="00275A4E">
        <w:rPr>
          <w:rFonts w:ascii="Osaka−等幅" w:eastAsia="Osaka−等幅" w:hAnsi="Osaka−等幅" w:cs="Osaka−等幅" w:hint="eastAsia"/>
          <w:lang w:val="ja-JP"/>
        </w:rPr>
        <w:t>かもしれません</w:t>
      </w:r>
      <w:r w:rsidRPr="0041451E">
        <w:rPr>
          <w:rFonts w:ascii="Osaka−等幅" w:eastAsia="Osaka−等幅" w:hAnsi="Osaka−等幅" w:cs="Osaka−等幅" w:hint="eastAsia"/>
          <w:lang w:val="ja-JP"/>
        </w:rPr>
        <w:t>。その場合、表示されるリストは</w:t>
      </w:r>
      <w:r w:rsidR="00275A4E">
        <w:rPr>
          <w:rFonts w:ascii="Osaka−等幅" w:eastAsia="Osaka−等幅" w:hAnsi="Osaka−等幅" w:cs="Osaka−等幅" w:hint="eastAsia"/>
          <w:lang w:val="ja-JP"/>
        </w:rPr>
        <w:t>異なるでしょう</w:t>
      </w:r>
      <w:r w:rsidRPr="0041451E">
        <w:rPr>
          <w:rFonts w:ascii="Osaka−等幅" w:eastAsia="Osaka−等幅" w:hAnsi="Osaka−等幅" w:cs="Osaka−等幅" w:hint="eastAsia"/>
          <w:lang w:val="ja-JP"/>
        </w:rPr>
        <w:t>。</w:t>
      </w:r>
    </w:p>
    <w:p w14:paraId="728887FA"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7AD57A27"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w:t>
      </w:r>
      <w:r w:rsidRPr="0041451E">
        <w:rPr>
          <w:rFonts w:asciiTheme="minorHAnsi" w:eastAsia="MS Mincho" w:hAnsiTheme="minorHAnsi"/>
          <w:lang w:val="ja-JP"/>
        </w:rPr>
        <w:t xml:space="preserve"> [</w:t>
      </w:r>
      <w:r w:rsidRPr="0041451E">
        <w:rPr>
          <w:rFonts w:asciiTheme="minorHAnsi" w:eastAsia="MS Mincho" w:hAnsiTheme="minorHAnsi"/>
          <w:b/>
          <w:lang w:val="ja-JP"/>
        </w:rPr>
        <w:t>MS1</w:t>
      </w:r>
      <w:r w:rsidRPr="0041451E">
        <w:rPr>
          <w:rFonts w:ascii="Osaka−等幅" w:eastAsia="Osaka−等幅" w:hAnsi="Osaka−等幅" w:cs="Osaka−等幅" w:hint="eastAsia"/>
          <w:b/>
          <w:lang w:val="ja-JP"/>
        </w:rPr>
        <w:t>フルスキャン設定を指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ページに進み、</w:t>
      </w:r>
      <w:r w:rsidR="00275A4E">
        <w:rPr>
          <w:rFonts w:ascii="Osaka−等幅" w:eastAsia="Osaka−等幅" w:hAnsi="Osaka−等幅" w:cs="Osaka−等幅" w:hint="eastAsia"/>
          <w:lang w:val="ja-JP"/>
        </w:rPr>
        <w:t>次のようにします。</w:t>
      </w:r>
    </w:p>
    <w:p w14:paraId="6ABC1F94" w14:textId="77777777" w:rsidR="00C91DAA" w:rsidRPr="0041451E" w:rsidRDefault="00077967">
      <w:pPr>
        <w:pStyle w:val="ListParagraph"/>
        <w:numPr>
          <w:ilvl w:val="0"/>
          <w:numId w:val="20"/>
        </w:numPr>
        <w:rPr>
          <w:rFonts w:asciiTheme="minorHAnsi" w:eastAsia="MS Mincho" w:hAnsiTheme="minorHAnsi"/>
        </w:rPr>
      </w:pPr>
      <w:r w:rsidRPr="0041451E">
        <w:rPr>
          <w:rFonts w:ascii="Osaka−等幅" w:eastAsia="Osaka−等幅" w:hAnsi="Osaka−等幅" w:cs="Osaka−等幅" w:hint="eastAsia"/>
          <w:lang w:val="ja-JP"/>
        </w:rPr>
        <w:t>フィールド</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プリカーサー電荷</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に「</w:t>
      </w:r>
      <w:r w:rsidRPr="0041451E">
        <w:rPr>
          <w:rFonts w:asciiTheme="minorHAnsi" w:eastAsia="MS Mincho" w:hAnsiTheme="minorHAnsi"/>
          <w:lang w:val="ja-JP"/>
        </w:rPr>
        <w:t>2, 3, 4</w:t>
      </w:r>
      <w:r w:rsidRPr="0041451E">
        <w:rPr>
          <w:rFonts w:ascii="Osaka−等幅" w:eastAsia="Osaka−等幅" w:hAnsi="Osaka−等幅" w:cs="Osaka−等幅" w:hint="eastAsia"/>
          <w:lang w:val="ja-JP"/>
        </w:rPr>
        <w:t>」と入力します。</w:t>
      </w:r>
    </w:p>
    <w:p w14:paraId="4E1462E2"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ページ</w:t>
      </w:r>
      <w:r w:rsidR="00275A4E">
        <w:rPr>
          <w:rFonts w:ascii="Osaka−等幅" w:eastAsia="Osaka−等幅" w:hAnsi="Osaka−等幅" w:cs="Osaka−等幅" w:hint="eastAsia"/>
          <w:lang w:val="ja-JP"/>
        </w:rPr>
        <w:t>にある</w:t>
      </w:r>
      <w:r w:rsidRPr="0041451E">
        <w:rPr>
          <w:rFonts w:ascii="Osaka−等幅" w:eastAsia="Osaka−等幅" w:hAnsi="Osaka−等幅" w:cs="Osaka−等幅" w:hint="eastAsia"/>
          <w:lang w:val="ja-JP"/>
        </w:rPr>
        <w:t>他のフィールドは</w:t>
      </w:r>
      <w:r w:rsidR="00EE71FE">
        <w:rPr>
          <w:rFonts w:ascii="Osaka−等幅" w:eastAsia="Osaka−等幅" w:hAnsi="Osaka−等幅" w:cs="Osaka−等幅" w:hint="eastAsia"/>
          <w:lang w:val="ja-JP"/>
        </w:rPr>
        <w:t>すべて</w:t>
      </w:r>
      <w:r w:rsidRPr="0041451E">
        <w:rPr>
          <w:rFonts w:ascii="Osaka−等幅" w:eastAsia="Osaka−等幅" w:hAnsi="Osaka−等幅" w:cs="Osaka−等幅" w:hint="eastAsia"/>
          <w:lang w:val="ja-JP"/>
        </w:rPr>
        <w:t>、このチュートリアル用に使用可能な規定値にし、ウィザードを以下のような設定にします。</w:t>
      </w:r>
    </w:p>
    <w:p w14:paraId="7F224413" w14:textId="77777777" w:rsidR="00827971" w:rsidRPr="0041451E" w:rsidRDefault="00F40A8F" w:rsidP="00827971">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35553155" wp14:editId="2052690A">
            <wp:extent cx="3981450" cy="4524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14:paraId="609A942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1</w:t>
      </w:r>
      <w:r w:rsidRPr="0041451E">
        <w:rPr>
          <w:rFonts w:ascii="Osaka−等幅" w:eastAsia="Osaka−等幅" w:hAnsi="Osaka−等幅" w:cs="Osaka−等幅" w:hint="eastAsia"/>
          <w:b/>
          <w:lang w:val="ja-JP"/>
        </w:rPr>
        <w:t>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は、デフォルト設定は以下のようになります。</w:t>
      </w:r>
    </w:p>
    <w:p w14:paraId="25324A67"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含まれる同位体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数」</w:t>
      </w:r>
      <w:r w:rsidR="005837B2">
        <w:rPr>
          <w:rFonts w:ascii="Osaka−等幅" w:eastAsia="Osaka−等幅" w:hAnsi="Osaka−等幅" w:cs="Osaka−等幅" w:hint="eastAsia"/>
          <w:lang w:val="ja-JP"/>
        </w:rPr>
        <w:t>を</w:t>
      </w:r>
      <w:r w:rsidRPr="0041451E">
        <w:rPr>
          <w:rFonts w:ascii="Osaka−等幅" w:eastAsia="Osaka−等幅" w:hAnsi="Osaka−等幅" w:cs="Osaka−等幅" w:hint="eastAsia"/>
          <w:lang w:val="ja-JP"/>
        </w:rPr>
        <w:t>選択</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ます。</w:t>
      </w:r>
    </w:p>
    <w:p w14:paraId="155D07AB"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ピーク</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は「</w:t>
      </w:r>
      <w:r w:rsidRPr="0041451E">
        <w:rPr>
          <w:rFonts w:asciiTheme="minorHAnsi" w:eastAsia="MS Mincho" w:hAnsiTheme="minorHAnsi"/>
          <w:lang w:val="ja-JP"/>
        </w:rPr>
        <w:t>3</w:t>
      </w:r>
      <w:r w:rsidRPr="0041451E">
        <w:rPr>
          <w:rFonts w:ascii="Osaka−等幅" w:eastAsia="Osaka−等幅" w:hAnsi="Osaka−等幅" w:cs="Osaka−等幅" w:hint="eastAsia"/>
          <w:lang w:val="ja-JP"/>
        </w:rPr>
        <w:t>」を選択し、最初の</w:t>
      </w:r>
      <w:r w:rsidRPr="0041451E">
        <w:rPr>
          <w:rFonts w:asciiTheme="minorHAnsi" w:eastAsia="MS Mincho" w:hAnsiTheme="minorHAnsi"/>
          <w:lang w:val="ja-JP"/>
        </w:rPr>
        <w:t>3</w:t>
      </w:r>
      <w:r w:rsidRPr="0041451E">
        <w:rPr>
          <w:rFonts w:ascii="Osaka−等幅" w:eastAsia="Osaka−等幅" w:hAnsi="Osaka−等幅" w:cs="Osaka−等幅" w:hint="eastAsia"/>
          <w:lang w:val="ja-JP"/>
        </w:rPr>
        <w:t>つの同位体ピーク（</w:t>
      </w:r>
      <w:r w:rsidRPr="0041451E">
        <w:rPr>
          <w:rFonts w:asciiTheme="minorHAnsi" w:eastAsia="MS Mincho" w:hAnsiTheme="minorHAnsi"/>
          <w:lang w:val="ja-JP"/>
        </w:rPr>
        <w:t>M</w:t>
      </w:r>
      <w:r w:rsidRPr="0041451E">
        <w:rPr>
          <w:rFonts w:ascii="Osaka−等幅" w:eastAsia="Osaka−等幅" w:hAnsi="Osaka−等幅" w:cs="Osaka−等幅" w:hint="eastAsia"/>
          <w:lang w:val="ja-JP"/>
        </w:rPr>
        <w:t>、</w:t>
      </w:r>
      <w:r w:rsidRPr="0041451E">
        <w:rPr>
          <w:rFonts w:asciiTheme="minorHAnsi" w:eastAsia="MS Mincho" w:hAnsiTheme="minorHAnsi"/>
          <w:lang w:val="ja-JP"/>
        </w:rPr>
        <w:t>M+1</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M+2</w:t>
      </w:r>
      <w:r w:rsidRPr="0041451E">
        <w:rPr>
          <w:rFonts w:ascii="Osaka−等幅" w:eastAsia="Osaka−等幅" w:hAnsi="Osaka−等幅" w:cs="Osaka−等幅" w:hint="eastAsia"/>
          <w:lang w:val="ja-JP"/>
        </w:rPr>
        <w:t>）が</w:t>
      </w:r>
      <w:r w:rsidR="00EE71FE">
        <w:rPr>
          <w:rFonts w:ascii="Osaka−等幅" w:eastAsia="Osaka−等幅" w:hAnsi="Osaka−等幅" w:cs="Osaka−等幅" w:hint="eastAsia"/>
          <w:lang w:val="ja-JP"/>
        </w:rPr>
        <w:t>、</w:t>
      </w:r>
      <w:r w:rsidR="00EE71FE" w:rsidRPr="0041451E">
        <w:rPr>
          <w:rFonts w:ascii="Osaka−等幅" w:eastAsia="Osaka−等幅" w:hAnsi="Osaka−等幅" w:cs="Osaka−等幅" w:hint="eastAsia"/>
          <w:lang w:val="ja-JP"/>
        </w:rPr>
        <w:t>この高分解能データから</w:t>
      </w:r>
      <w:r w:rsidR="00EE71FE">
        <w:rPr>
          <w:rFonts w:ascii="Osaka−等幅" w:eastAsia="Osaka−等幅" w:hAnsi="Osaka−等幅" w:cs="Osaka−等幅" w:hint="eastAsia"/>
          <w:lang w:val="ja-JP"/>
        </w:rPr>
        <w:t>選択</w:t>
      </w:r>
      <w:r w:rsidRPr="0041451E">
        <w:rPr>
          <w:rFonts w:ascii="Osaka−等幅" w:eastAsia="Osaka−等幅" w:hAnsi="Osaka−等幅" w:cs="Osaka−等幅" w:hint="eastAsia"/>
          <w:lang w:val="ja-JP"/>
        </w:rPr>
        <w:t>されるようにします。</w:t>
      </w:r>
    </w:p>
    <w:p w14:paraId="2CFBF214"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プリカーサー質量分析装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は、「</w:t>
      </w:r>
      <w:r w:rsidRPr="0041451E">
        <w:rPr>
          <w:rFonts w:asciiTheme="minorHAnsi" w:eastAsia="MS Mincho" w:hAnsiTheme="minorHAnsi"/>
          <w:lang w:val="ja-JP"/>
        </w:rPr>
        <w:t>TOF</w:t>
      </w:r>
      <w:r w:rsidRPr="0041451E">
        <w:rPr>
          <w:rFonts w:ascii="Osaka−等幅" w:eastAsia="Osaka−等幅" w:hAnsi="Osaka−等幅" w:cs="Osaka−等幅" w:hint="eastAsia"/>
          <w:lang w:val="ja-JP"/>
        </w:rPr>
        <w:t>」</w:t>
      </w:r>
      <w:r w:rsidR="005837B2">
        <w:rPr>
          <w:rFonts w:ascii="Osaka−等幅" w:eastAsia="Osaka−等幅" w:hAnsi="Osaka−等幅" w:cs="Osaka−等幅" w:hint="eastAsia"/>
          <w:lang w:val="ja-JP"/>
        </w:rPr>
        <w:t>を</w:t>
      </w:r>
      <w:r w:rsidRPr="0041451E">
        <w:rPr>
          <w:rFonts w:ascii="Osaka−等幅" w:eastAsia="Osaka−等幅" w:hAnsi="Osaka−等幅" w:cs="Osaka−等幅" w:hint="eastAsia"/>
          <w:lang w:val="ja-JP"/>
        </w:rPr>
        <w:t>選択</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ます（</w:t>
      </w:r>
      <w:r w:rsidRPr="0041451E">
        <w:rPr>
          <w:rFonts w:asciiTheme="minorHAnsi" w:eastAsia="MS Mincho" w:hAnsiTheme="minorHAnsi"/>
          <w:lang w:val="ja-JP"/>
        </w:rPr>
        <w:t>QSTAR Elite</w:t>
      </w:r>
      <w:r w:rsidRPr="0041451E">
        <w:rPr>
          <w:rFonts w:ascii="Osaka−等幅" w:eastAsia="Osaka−等幅" w:hAnsi="Osaka−等幅" w:cs="Osaka−等幅" w:hint="eastAsia"/>
          <w:lang w:val="ja-JP"/>
        </w:rPr>
        <w:t>で</w:t>
      </w:r>
      <w:r w:rsidR="005837B2">
        <w:rPr>
          <w:rFonts w:ascii="Osaka−等幅" w:eastAsia="Osaka−等幅" w:hAnsi="Osaka−等幅" w:cs="Osaka−等幅" w:hint="eastAsia"/>
          <w:lang w:val="ja-JP"/>
        </w:rPr>
        <w:t>データを</w:t>
      </w:r>
      <w:r w:rsidRPr="0041451E">
        <w:rPr>
          <w:rFonts w:ascii="Osaka−等幅" w:eastAsia="Osaka−等幅" w:hAnsi="Osaka−等幅" w:cs="Osaka−等幅" w:hint="eastAsia"/>
          <w:lang w:val="ja-JP"/>
        </w:rPr>
        <w:t>取得</w:t>
      </w:r>
      <w:r w:rsidR="005837B2">
        <w:rPr>
          <w:rFonts w:ascii="Osaka−等幅" w:eastAsia="Osaka−等幅" w:hAnsi="Osaka−等幅" w:cs="Osaka−等幅" w:hint="eastAsia"/>
          <w:lang w:val="ja-JP"/>
        </w:rPr>
        <w:t>し</w:t>
      </w:r>
      <w:r w:rsidRPr="0041451E">
        <w:rPr>
          <w:rFonts w:ascii="Osaka−等幅" w:eastAsia="Osaka−等幅" w:hAnsi="Osaka−等幅" w:cs="Osaka−等幅" w:hint="eastAsia"/>
          <w:lang w:val="ja-JP"/>
        </w:rPr>
        <w:t>たため）。</w:t>
      </w:r>
    </w:p>
    <w:p w14:paraId="5882C3A1" w14:textId="77777777" w:rsidR="00C91DAA" w:rsidRPr="0041451E" w:rsidRDefault="00077967">
      <w:pPr>
        <w:pStyle w:val="ListParagraph"/>
        <w:numPr>
          <w:ilvl w:val="0"/>
          <w:numId w:val="13"/>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分解能</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のデフォルト値は「</w:t>
      </w:r>
      <w:r w:rsidRPr="0041451E">
        <w:rPr>
          <w:rFonts w:asciiTheme="minorHAnsi" w:eastAsia="MS Mincho" w:hAnsiTheme="minorHAnsi"/>
          <w:lang w:val="ja-JP"/>
        </w:rPr>
        <w:t>10,000</w:t>
      </w:r>
      <w:r w:rsidRPr="0041451E">
        <w:rPr>
          <w:rFonts w:ascii="Osaka−等幅" w:eastAsia="Osaka−等幅" w:hAnsi="Osaka−等幅" w:cs="Osaka−等幅" w:hint="eastAsia"/>
          <w:lang w:val="ja-JP"/>
        </w:rPr>
        <w:t>」です。</w:t>
      </w:r>
      <w:r w:rsidR="005837B2">
        <w:rPr>
          <w:rFonts w:ascii="Osaka−等幅" w:eastAsia="Osaka−等幅" w:hAnsi="Osaka−等幅" w:cs="Osaka−等幅" w:hint="eastAsia"/>
          <w:lang w:val="ja-JP"/>
        </w:rPr>
        <w:t>このフィールドにより、</w:t>
      </w:r>
      <w:r w:rsidRPr="0041451E">
        <w:rPr>
          <w:rFonts w:ascii="Osaka−等幅" w:eastAsia="Osaka−等幅" w:hAnsi="Osaka−等幅" w:cs="Osaka−等幅" w:hint="eastAsia"/>
          <w:lang w:val="ja-JP"/>
        </w:rPr>
        <w:t>各プリカーサー</w:t>
      </w:r>
      <w:r w:rsidRPr="0041451E">
        <w:rPr>
          <w:rFonts w:asciiTheme="minorHAnsi" w:eastAsia="MS Mincho" w:hAnsiTheme="minorHAnsi"/>
          <w:i/>
          <w:lang w:val="ja-JP"/>
        </w:rPr>
        <w:t>m/z</w:t>
      </w:r>
      <w:r w:rsidR="003166B0">
        <w:rPr>
          <w:rFonts w:asciiTheme="minorHAnsi" w:eastAsia="MS Mincho" w:hAnsiTheme="minorHAnsi" w:hint="eastAsia"/>
          <w:lang w:val="ja-JP"/>
        </w:rPr>
        <w:t>に対する</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ウィンドウ幅</w:t>
      </w:r>
      <w:r w:rsidR="005837B2">
        <w:rPr>
          <w:rFonts w:ascii="Osaka−等幅" w:eastAsia="Osaka−等幅" w:hAnsi="Osaka−等幅" w:cs="Osaka−等幅" w:hint="eastAsia"/>
          <w:lang w:val="ja-JP"/>
        </w:rPr>
        <w:t>を</w:t>
      </w:r>
      <w:r w:rsidR="00FE5398">
        <w:rPr>
          <w:rFonts w:ascii="Osaka−等幅" w:eastAsia="Osaka−等幅" w:hAnsi="Osaka−等幅" w:cs="Osaka−等幅" w:hint="eastAsia"/>
          <w:lang w:val="ja-JP"/>
        </w:rPr>
        <w:t>規定します。</w:t>
      </w:r>
      <w:r w:rsidRPr="0041451E">
        <w:rPr>
          <w:rFonts w:asciiTheme="minorHAnsi" w:eastAsia="MS Mincho" w:hAnsiTheme="minorHAnsi"/>
          <w:lang w:val="ja-JP"/>
        </w:rPr>
        <w:t>Skyline</w:t>
      </w:r>
      <w:r w:rsidR="003166B0">
        <w:rPr>
          <w:rFonts w:asciiTheme="minorHAnsi" w:eastAsia="MS Mincho" w:hAnsiTheme="minorHAnsi" w:hint="eastAsia"/>
          <w:lang w:val="ja-JP"/>
        </w:rPr>
        <w:t>では</w:t>
      </w:r>
      <w:r w:rsidR="003166B0">
        <w:rPr>
          <w:rFonts w:ascii="Osaka−等幅" w:eastAsia="Osaka−等幅" w:hAnsi="Osaka−等幅" w:cs="Osaka−等幅" w:hint="eastAsia"/>
          <w:lang w:val="ja-JP"/>
        </w:rPr>
        <w:t>、</w:t>
      </w:r>
      <w:r w:rsidRPr="0041451E">
        <w:rPr>
          <w:rFonts w:ascii="Osaka−等幅" w:eastAsia="Osaka−等幅" w:hAnsi="Osaka−等幅" w:cs="Osaka−等幅" w:hint="eastAsia"/>
          <w:lang w:val="ja-JP"/>
        </w:rPr>
        <w:t>この値を</w:t>
      </w:r>
      <w:r w:rsidR="00EE71FE">
        <w:rPr>
          <w:rFonts w:ascii="Osaka−等幅" w:eastAsia="Osaka−等幅" w:hAnsi="Osaka−等幅" w:cs="Osaka−等幅" w:hint="eastAsia"/>
          <w:lang w:val="ja-JP"/>
        </w:rPr>
        <w:t>用い</w:t>
      </w:r>
      <w:r w:rsidR="003166B0">
        <w:rPr>
          <w:rFonts w:ascii="Osaka−等幅" w:eastAsia="Osaka−等幅" w:hAnsi="Osaka−等幅" w:cs="Osaka−等幅" w:hint="eastAsia"/>
          <w:lang w:val="ja-JP"/>
        </w:rPr>
        <w:t>て</w:t>
      </w:r>
      <w:r w:rsidRPr="0041451E">
        <w:rPr>
          <w:rFonts w:asciiTheme="minorHAnsi" w:eastAsia="MS Mincho" w:hAnsiTheme="minorHAnsi"/>
          <w:i/>
          <w:lang w:val="ja-JP"/>
        </w:rPr>
        <w:t>m/z</w:t>
      </w:r>
      <w:r w:rsidR="005837B2">
        <w:rPr>
          <w:rFonts w:ascii="Osaka−等幅" w:eastAsia="Osaka−等幅" w:hAnsi="Osaka−等幅" w:cs="Osaka−等幅" w:hint="eastAsia"/>
          <w:lang w:val="ja-JP"/>
        </w:rPr>
        <w:t>軸</w:t>
      </w:r>
      <w:r w:rsidRPr="0041451E">
        <w:rPr>
          <w:rFonts w:ascii="Osaka−等幅" w:eastAsia="Osaka−等幅" w:hAnsi="Osaka−等幅" w:cs="Osaka−等幅" w:hint="eastAsia"/>
          <w:lang w:val="ja-JP"/>
        </w:rPr>
        <w:t>のピーク半値幅（</w:t>
      </w:r>
      <w:r w:rsidRPr="0041451E">
        <w:rPr>
          <w:rFonts w:asciiTheme="minorHAnsi" w:eastAsia="MS Mincho" w:hAnsiTheme="minorHAnsi"/>
          <w:lang w:val="ja-JP"/>
        </w:rPr>
        <w:t>FWHM</w:t>
      </w:r>
      <w:r w:rsidRPr="0041451E">
        <w:rPr>
          <w:rFonts w:ascii="Osaka−等幅" w:eastAsia="Osaka−等幅" w:hAnsi="Osaka−等幅" w:cs="Osaka−等幅" w:hint="eastAsia"/>
          <w:lang w:val="ja-JP"/>
        </w:rPr>
        <w:t>）を予測し</w:t>
      </w:r>
      <w:r w:rsidR="003166B0">
        <w:rPr>
          <w:rFonts w:ascii="Osaka−等幅" w:eastAsia="Osaka−等幅" w:hAnsi="Osaka−等幅" w:cs="Osaka−等幅" w:hint="eastAsia"/>
          <w:lang w:val="ja-JP"/>
        </w:rPr>
        <w:t>、</w:t>
      </w:r>
      <w:r w:rsidRPr="0041451E">
        <w:rPr>
          <w:rFonts w:ascii="Osaka−等幅" w:eastAsia="Osaka−等幅" w:hAnsi="Osaka−等幅" w:cs="Osaka−等幅" w:hint="eastAsia"/>
          <w:lang w:val="ja-JP"/>
        </w:rPr>
        <w:t>また、以下に示すように、</w:t>
      </w:r>
      <w:r w:rsidR="003166B0">
        <w:rPr>
          <w:rFonts w:ascii="Osaka−等幅" w:eastAsia="Osaka−等幅" w:hAnsi="Osaka−等幅" w:cs="Osaka−等幅" w:hint="eastAsia"/>
          <w:lang w:val="ja-JP"/>
        </w:rPr>
        <w:t>Skylineでは、</w:t>
      </w:r>
      <w:r w:rsidRPr="0041451E">
        <w:rPr>
          <w:rFonts w:ascii="Osaka−等幅" w:eastAsia="Osaka−等幅" w:hAnsi="Osaka−等幅" w:cs="Osaka−等幅" w:hint="eastAsia"/>
          <w:lang w:val="ja-JP"/>
        </w:rPr>
        <w:t>その</w:t>
      </w:r>
      <w:r w:rsidRPr="0041451E">
        <w:rPr>
          <w:rFonts w:asciiTheme="minorHAnsi" w:eastAsia="MS Mincho" w:hAnsiTheme="minorHAnsi"/>
          <w:lang w:val="ja-JP"/>
        </w:rPr>
        <w:t>FWHM</w:t>
      </w:r>
      <w:r w:rsidRPr="0041451E">
        <w:rPr>
          <w:rFonts w:ascii="Osaka−等幅" w:eastAsia="Osaka−等幅" w:hAnsi="Osaka−等幅" w:cs="Osaka−等幅" w:hint="eastAsia"/>
          <w:lang w:val="ja-JP"/>
        </w:rPr>
        <w:t>値</w:t>
      </w:r>
      <w:r w:rsidR="00FE5398">
        <w:rPr>
          <w:rFonts w:ascii="Osaka−等幅" w:eastAsia="Osaka−等幅" w:hAnsi="Osaka−等幅" w:cs="Osaka−等幅" w:hint="eastAsia"/>
          <w:lang w:val="ja-JP"/>
        </w:rPr>
        <w:t>の２倍の値</w:t>
      </w:r>
      <w:r w:rsidRPr="0041451E">
        <w:rPr>
          <w:rFonts w:ascii="Osaka−等幅" w:eastAsia="Osaka−等幅" w:hAnsi="Osaka−等幅" w:cs="Osaka−等幅" w:hint="eastAsia"/>
          <w:lang w:val="ja-JP"/>
        </w:rPr>
        <w:t>をフィルタウィンドウとして使用します。（注：その他のデータセットおよび実験については、装置の</w:t>
      </w:r>
      <w:r w:rsidR="00EE71FE">
        <w:rPr>
          <w:rFonts w:ascii="Osaka−等幅" w:eastAsia="Osaka−等幅" w:hAnsi="Osaka−等幅" w:cs="Osaka−等幅" w:hint="eastAsia"/>
          <w:lang w:val="ja-JP"/>
        </w:rPr>
        <w:t>性能</w:t>
      </w:r>
      <w:r w:rsidRPr="0041451E">
        <w:rPr>
          <w:rFonts w:ascii="Osaka−等幅" w:eastAsia="Osaka−等幅" w:hAnsi="Osaka−等幅" w:cs="Osaka−等幅" w:hint="eastAsia"/>
          <w:lang w:val="ja-JP"/>
        </w:rPr>
        <w:t>により分解能を調整</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14:paraId="2B97D394" w14:textId="77777777" w:rsidR="00DA3DF0" w:rsidRPr="0041451E" w:rsidRDefault="002E5E55" w:rsidP="00DA3DF0">
      <w:pPr>
        <w:pStyle w:val="ListParagraph"/>
        <w:ind w:left="0"/>
        <w:contextualSpacing w:val="0"/>
        <w:rPr>
          <w:rFonts w:asciiTheme="minorHAnsi" w:eastAsia="MS Mincho" w:hAnsiTheme="minorHAnsi"/>
        </w:rPr>
      </w:pPr>
      <w:r>
        <w:rPr>
          <w:rFonts w:asciiTheme="minorHAnsi" w:eastAsia="MS Mincho" w:hAnsiTheme="minorHAnsi"/>
          <w:noProof/>
          <w:lang w:eastAsia="en-US" w:bidi="bo-CN"/>
        </w:rPr>
        <w:lastRenderedPageBreak/>
        <w:drawing>
          <wp:inline distT="0" distB="0" distL="0" distR="0" wp14:anchorId="14947256" wp14:editId="1DF30E95">
            <wp:extent cx="5144770" cy="3697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4770" cy="3697605"/>
                    </a:xfrm>
                    <a:prstGeom prst="rect">
                      <a:avLst/>
                    </a:prstGeom>
                    <a:noFill/>
                    <a:ln>
                      <a:noFill/>
                    </a:ln>
                  </pic:spPr>
                </pic:pic>
              </a:graphicData>
            </a:graphic>
          </wp:inline>
        </w:drawing>
      </w:r>
    </w:p>
    <w:p w14:paraId="7A9C914E" w14:textId="77777777" w:rsidR="00876DFA" w:rsidRDefault="00876DFA">
      <w:pPr>
        <w:pStyle w:val="ListParagraph"/>
        <w:spacing w:after="0"/>
        <w:ind w:left="0"/>
        <w:contextualSpacing w:val="0"/>
        <w:rPr>
          <w:rFonts w:ascii="Osaka−等幅" w:eastAsia="Osaka−等幅" w:hAnsi="Osaka−等幅" w:cs="Osaka−等幅"/>
          <w:lang w:val="ja-JP"/>
        </w:rPr>
      </w:pPr>
      <w:r>
        <w:rPr>
          <w:rFonts w:ascii="Osaka−等幅" w:eastAsia="Osaka−等幅" w:hAnsi="Osaka−等幅" w:cs="Osaka−等幅" w:hint="eastAsia"/>
          <w:lang w:val="ja-JP"/>
        </w:rPr>
        <w:t>Skylineで表示されるクロマトグラムは、以下</w:t>
      </w:r>
      <w:r w:rsidR="00402058">
        <w:rPr>
          <w:rFonts w:ascii="Osaka−等幅" w:eastAsia="Osaka−等幅" w:hAnsi="Osaka−等幅" w:cs="Osaka−等幅" w:hint="eastAsia"/>
          <w:lang w:val="ja-JP"/>
        </w:rPr>
        <w:t>に示す</w:t>
      </w:r>
      <w:r>
        <w:rPr>
          <w:rFonts w:ascii="Osaka−等幅" w:eastAsia="Osaka−等幅" w:hAnsi="Osaka−等幅" w:cs="Osaka−等幅" w:hint="eastAsia"/>
          <w:lang w:val="ja-JP"/>
        </w:rPr>
        <w:t>ように、抽出</w:t>
      </w:r>
      <w:r w:rsidR="00402058">
        <w:rPr>
          <w:rFonts w:ascii="Osaka−等幅" w:eastAsia="Osaka−等幅" w:hAnsi="Osaka−等幅" w:cs="Osaka−等幅" w:hint="eastAsia"/>
          <w:lang w:val="ja-JP"/>
        </w:rPr>
        <w:t>し</w:t>
      </w:r>
      <w:r>
        <w:rPr>
          <w:rFonts w:ascii="Osaka−等幅" w:eastAsia="Osaka−等幅" w:hAnsi="Osaka−等幅" w:cs="Osaka−等幅" w:hint="eastAsia"/>
          <w:lang w:val="ja-JP"/>
        </w:rPr>
        <w:t>た一連のシグナル強度を時間軸に対して繋ぎ合わせたものです。</w:t>
      </w:r>
    </w:p>
    <w:p w14:paraId="637F548C" w14:textId="77777777" w:rsidR="00DA3DF0" w:rsidRPr="0041451E" w:rsidRDefault="002E5E55" w:rsidP="00DA3DF0">
      <w:pPr>
        <w:rPr>
          <w:rFonts w:asciiTheme="minorHAnsi" w:eastAsia="MS Mincho" w:hAnsiTheme="minorHAnsi"/>
        </w:rPr>
      </w:pPr>
      <w:r>
        <w:rPr>
          <w:rFonts w:asciiTheme="minorHAnsi" w:eastAsia="MS Mincho" w:hAnsiTheme="minorHAnsi"/>
          <w:noProof/>
          <w:lang w:eastAsia="en-US" w:bidi="bo-CN"/>
        </w:rPr>
        <w:drawing>
          <wp:inline distT="0" distB="0" distL="0" distR="0" wp14:anchorId="10832C98" wp14:editId="13527B1E">
            <wp:extent cx="4237990" cy="2950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37990" cy="2950210"/>
                    </a:xfrm>
                    <a:prstGeom prst="rect">
                      <a:avLst/>
                    </a:prstGeom>
                    <a:noFill/>
                    <a:ln>
                      <a:noFill/>
                    </a:ln>
                  </pic:spPr>
                </pic:pic>
              </a:graphicData>
            </a:graphic>
          </wp:inline>
        </w:drawing>
      </w:r>
    </w:p>
    <w:p w14:paraId="26DB586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持時間のフィルタ</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セクションでは、</w:t>
      </w:r>
      <w:r w:rsidRPr="0041451E">
        <w:rPr>
          <w:rFonts w:asciiTheme="minorHAnsi" w:eastAsia="MS Mincho" w:hAnsiTheme="minorHAnsi"/>
          <w:lang w:val="ja-JP"/>
        </w:rPr>
        <w:t>[</w:t>
      </w:r>
      <w:r w:rsidRPr="0041451E">
        <w:rPr>
          <w:rFonts w:asciiTheme="minorHAnsi" w:eastAsia="MS Mincho" w:hAnsiTheme="minorHAnsi"/>
          <w:b/>
          <w:lang w:val="ja-JP"/>
        </w:rPr>
        <w:t xml:space="preserve">MS/MS ID </w:t>
      </w:r>
      <w:r w:rsidRPr="0041451E">
        <w:rPr>
          <w:rFonts w:ascii="Osaka−等幅" w:eastAsia="Osaka−等幅" w:hAnsi="Osaka−等幅" w:cs="Osaka−等幅" w:hint="eastAsia"/>
          <w:b/>
          <w:lang w:val="ja-JP"/>
        </w:rPr>
        <w:t>の</w:t>
      </w:r>
      <w:r w:rsidRPr="0041451E">
        <w:rPr>
          <w:rFonts w:asciiTheme="minorHAnsi" w:eastAsia="MS Mincho" w:hAnsiTheme="minorHAnsi"/>
          <w:b/>
          <w:lang w:val="ja-JP"/>
        </w:rPr>
        <w:t xml:space="preserve"> [5] </w:t>
      </w:r>
      <w:r w:rsidRPr="0041451E">
        <w:rPr>
          <w:rFonts w:ascii="Osaka−等幅" w:eastAsia="Osaka−等幅" w:hAnsi="Osaka−等幅" w:cs="Osaka−等幅" w:hint="eastAsia"/>
          <w:b/>
          <w:lang w:val="ja-JP"/>
        </w:rPr>
        <w:t>分以内のスキャンのみを使用</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w:t>
      </w:r>
      <w:r w:rsidR="00402058">
        <w:rPr>
          <w:rFonts w:ascii="Osaka−等幅" w:eastAsia="Osaka−等幅" w:hAnsi="Osaka−等幅" w:cs="Osaka−等幅" w:hint="eastAsia"/>
          <w:lang w:val="ja-JP"/>
        </w:rPr>
        <w:t>していることに</w:t>
      </w:r>
      <w:r w:rsidRPr="0041451E">
        <w:rPr>
          <w:rFonts w:ascii="Osaka−等幅" w:eastAsia="Osaka−等幅" w:hAnsi="Osaka−等幅" w:cs="Osaka−等幅" w:hint="eastAsia"/>
          <w:lang w:val="ja-JP"/>
        </w:rPr>
        <w:t>注意し</w:t>
      </w:r>
      <w:r w:rsidR="00402058">
        <w:rPr>
          <w:rFonts w:ascii="Osaka−等幅" w:eastAsia="Osaka−等幅" w:hAnsi="Osaka−等幅" w:cs="Osaka−等幅" w:hint="eastAsia"/>
          <w:lang w:val="ja-JP"/>
        </w:rPr>
        <w:t>てください</w:t>
      </w:r>
      <w:r w:rsidRPr="0041451E">
        <w:rPr>
          <w:rFonts w:ascii="Osaka−等幅" w:eastAsia="Osaka−等幅" w:hAnsi="Osaka−等幅" w:cs="Osaka−等幅" w:hint="eastAsia"/>
          <w:lang w:val="ja-JP"/>
        </w:rPr>
        <w:t>。これは、</w:t>
      </w:r>
      <w:r w:rsidR="00665B91">
        <w:rPr>
          <w:rFonts w:ascii="Osaka−等幅" w:eastAsia="Osaka−等幅" w:hAnsi="Osaka−等幅" w:cs="Osaka−等幅" w:hint="eastAsia"/>
          <w:lang w:val="ja-JP"/>
        </w:rPr>
        <w:t xml:space="preserve">MS/MS </w:t>
      </w:r>
      <w:r w:rsidR="00402058">
        <w:rPr>
          <w:rFonts w:ascii="Osaka−等幅" w:eastAsia="Osaka−等幅" w:hAnsi="Osaka−等幅" w:cs="Osaka−等幅"/>
          <w:lang w:val="ja-JP"/>
        </w:rPr>
        <w:t>I</w:t>
      </w:r>
      <w:r w:rsidR="00402058">
        <w:rPr>
          <w:rFonts w:ascii="Osaka−等幅" w:eastAsia="Osaka−等幅" w:hAnsi="Osaka−等幅" w:cs="Osaka−等幅" w:hint="eastAsia"/>
          <w:lang w:val="ja-JP"/>
        </w:rPr>
        <w:t>Dが</w:t>
      </w:r>
      <w:r w:rsidRPr="0041451E">
        <w:rPr>
          <w:rFonts w:asciiTheme="minorHAnsi" w:eastAsia="MS Mincho" w:hAnsiTheme="minorHAnsi"/>
          <w:lang w:val="ja-JP"/>
        </w:rPr>
        <w:t>1</w:t>
      </w:r>
      <w:r w:rsidR="00402058">
        <w:rPr>
          <w:rFonts w:asciiTheme="minorHAnsi" w:eastAsia="MS Mincho" w:hAnsiTheme="minorHAnsi" w:hint="eastAsia"/>
          <w:lang w:val="ja-JP"/>
        </w:rPr>
        <w:t>回</w:t>
      </w:r>
      <w:r w:rsidR="00402058">
        <w:rPr>
          <w:rFonts w:ascii="Osaka−等幅" w:eastAsia="Osaka−等幅" w:hAnsi="Osaka−等幅" w:cs="Osaka−等幅" w:hint="eastAsia"/>
          <w:lang w:val="ja-JP"/>
        </w:rPr>
        <w:t>だけの</w:t>
      </w:r>
      <w:r w:rsidRPr="0041451E">
        <w:rPr>
          <w:rFonts w:ascii="Osaka−等幅" w:eastAsia="Osaka−等幅" w:hAnsi="Osaka−等幅" w:cs="Osaka−等幅" w:hint="eastAsia"/>
          <w:lang w:val="ja-JP"/>
        </w:rPr>
        <w:t>ペプチドについて</w:t>
      </w:r>
      <w:r w:rsidR="00821059">
        <w:rPr>
          <w:rFonts w:ascii="Osaka−等幅" w:eastAsia="Osaka−等幅" w:hAnsi="Osaka−等幅" w:cs="Osaka−等幅" w:hint="eastAsia"/>
          <w:lang w:val="ja-JP"/>
        </w:rPr>
        <w:t>は</w:t>
      </w:r>
      <w:r w:rsidRPr="0041451E">
        <w:rPr>
          <w:rFonts w:ascii="Osaka−等幅" w:eastAsia="Osaka−等幅" w:hAnsi="Osaka−等幅" w:cs="Osaka−等幅" w:hint="eastAsia"/>
          <w:lang w:val="ja-JP"/>
        </w:rPr>
        <w:t>、その</w:t>
      </w:r>
      <w:r w:rsidRPr="0041451E">
        <w:rPr>
          <w:rFonts w:asciiTheme="minorHAnsi" w:eastAsia="MS Mincho" w:hAnsiTheme="minorHAnsi"/>
          <w:lang w:val="ja-JP"/>
        </w:rPr>
        <w:t>ID</w:t>
      </w:r>
      <w:r w:rsidRPr="0041451E">
        <w:rPr>
          <w:rFonts w:ascii="Osaka−等幅" w:eastAsia="Osaka−等幅" w:hAnsi="Osaka−等幅" w:cs="Osaka−等幅" w:hint="eastAsia"/>
          <w:lang w:val="ja-JP"/>
        </w:rPr>
        <w:t>の</w:t>
      </w:r>
      <w:r w:rsidR="00821059">
        <w:rPr>
          <w:rFonts w:ascii="Osaka−等幅" w:eastAsia="Osaka−等幅" w:hAnsi="Osaka−等幅" w:cs="Osaka−等幅" w:hint="eastAsia"/>
          <w:lang w:val="ja-JP"/>
        </w:rPr>
        <w:t>前後あわせて</w:t>
      </w:r>
      <w:r w:rsidRPr="0041451E">
        <w:rPr>
          <w:rFonts w:asciiTheme="minorHAnsi" w:eastAsia="MS Mincho" w:hAnsiTheme="minorHAnsi"/>
          <w:lang w:val="ja-JP"/>
        </w:rPr>
        <w:t>10</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クロマトグラム</w:t>
      </w:r>
      <w:r w:rsidR="00821059">
        <w:rPr>
          <w:rFonts w:ascii="Osaka−等幅" w:eastAsia="Osaka−等幅" w:hAnsi="Osaka−等幅" w:cs="Osaka−等幅" w:hint="eastAsia"/>
          <w:lang w:val="ja-JP"/>
        </w:rPr>
        <w:t>を</w:t>
      </w:r>
      <w:r w:rsidRPr="0041451E">
        <w:rPr>
          <w:rFonts w:asciiTheme="minorHAnsi" w:eastAsia="MS Mincho" w:hAnsiTheme="minorHAnsi"/>
          <w:lang w:val="ja-JP"/>
        </w:rPr>
        <w:t>Skyline</w:t>
      </w:r>
      <w:r w:rsidR="00821059">
        <w:rPr>
          <w:rFonts w:ascii="Osaka−等幅" w:eastAsia="Osaka−等幅" w:hAnsi="Osaka−等幅" w:cs="Osaka−等幅" w:hint="eastAsia"/>
          <w:lang w:val="ja-JP"/>
        </w:rPr>
        <w:t>が</w:t>
      </w:r>
      <w:r w:rsidRPr="0041451E">
        <w:rPr>
          <w:rFonts w:ascii="Osaka−等幅" w:eastAsia="Osaka−等幅" w:hAnsi="Osaka−等幅" w:cs="Osaka−等幅" w:hint="eastAsia"/>
          <w:lang w:val="ja-JP"/>
        </w:rPr>
        <w:t>抽出</w:t>
      </w:r>
      <w:r w:rsidR="00821059">
        <w:rPr>
          <w:rFonts w:ascii="Osaka−等幅" w:eastAsia="Osaka−等幅" w:hAnsi="Osaka−等幅" w:cs="Osaka−等幅" w:hint="eastAsia"/>
          <w:lang w:val="ja-JP"/>
        </w:rPr>
        <w:t>する</w:t>
      </w:r>
      <w:r w:rsidRPr="0041451E">
        <w:rPr>
          <w:rFonts w:ascii="Osaka−等幅" w:eastAsia="Osaka−等幅" w:hAnsi="Osaka−等幅" w:cs="Osaka−等幅" w:hint="eastAsia"/>
          <w:lang w:val="ja-JP"/>
        </w:rPr>
        <w:t>ことを意味します。</w:t>
      </w:r>
      <w:r w:rsidRPr="0041451E">
        <w:rPr>
          <w:rFonts w:asciiTheme="minorHAnsi" w:eastAsia="MS Mincho" w:hAnsiTheme="minorHAnsi"/>
          <w:lang w:val="ja-JP"/>
        </w:rPr>
        <w:t>3</w:t>
      </w:r>
      <w:r w:rsidRPr="0041451E">
        <w:rPr>
          <w:rFonts w:ascii="Osaka−等幅" w:eastAsia="Osaka−等幅" w:hAnsi="Osaka−等幅" w:cs="Osaka−等幅" w:hint="eastAsia"/>
          <w:lang w:val="ja-JP"/>
        </w:rPr>
        <w:t>分</w:t>
      </w:r>
      <w:r w:rsidR="00665B91">
        <w:rPr>
          <w:rFonts w:ascii="Osaka−等幅" w:eastAsia="Osaka−等幅" w:hAnsi="Osaka−等幅" w:cs="Osaka−等幅" w:hint="eastAsia"/>
          <w:lang w:val="ja-JP"/>
        </w:rPr>
        <w:t>間</w:t>
      </w:r>
      <w:r w:rsidR="00821059">
        <w:rPr>
          <w:rFonts w:ascii="Osaka−等幅" w:eastAsia="Osaka−等幅" w:hAnsi="Osaka−等幅" w:cs="Osaka−等幅" w:hint="eastAsia"/>
          <w:lang w:val="ja-JP"/>
        </w:rPr>
        <w:t>に</w:t>
      </w:r>
      <w:r w:rsidR="00665B91">
        <w:rPr>
          <w:rFonts w:ascii="Osaka−等幅" w:eastAsia="Osaka−等幅" w:hAnsi="Osaka−等幅" w:cs="Osaka−等幅" w:hint="eastAsia"/>
          <w:lang w:val="ja-JP"/>
        </w:rPr>
        <w:t xml:space="preserve">わたって複数回MS/MS </w:t>
      </w:r>
      <w:r w:rsidRPr="0041451E">
        <w:rPr>
          <w:rFonts w:asciiTheme="minorHAnsi" w:eastAsia="MS Mincho" w:hAnsiTheme="minorHAnsi"/>
          <w:lang w:val="ja-JP"/>
        </w:rPr>
        <w:t>ID</w:t>
      </w:r>
      <w:r w:rsidR="00665B91">
        <w:rPr>
          <w:rFonts w:ascii="Osaka−等幅" w:eastAsia="Osaka−等幅" w:hAnsi="Osaka−等幅" w:cs="Osaka−等幅" w:hint="eastAsia"/>
          <w:lang w:val="ja-JP"/>
        </w:rPr>
        <w:t>が得られ続けた</w:t>
      </w:r>
      <w:r w:rsidR="00821059">
        <w:rPr>
          <w:rFonts w:ascii="Osaka−等幅" w:eastAsia="Osaka−等幅" w:hAnsi="Osaka−等幅" w:cs="Osaka−等幅" w:hint="eastAsia"/>
          <w:lang w:val="ja-JP"/>
        </w:rPr>
        <w:t>ペプチドについては</w:t>
      </w:r>
      <w:r w:rsidRPr="0041451E">
        <w:rPr>
          <w:rFonts w:ascii="Osaka−等幅" w:eastAsia="Osaka−等幅" w:hAnsi="Osaka−等幅" w:cs="Osaka−等幅" w:hint="eastAsia"/>
          <w:lang w:val="ja-JP"/>
        </w:rPr>
        <w:t>、</w:t>
      </w:r>
      <w:r w:rsidR="00665B91">
        <w:rPr>
          <w:rFonts w:ascii="Osaka−等幅" w:eastAsia="Osaka−等幅" w:hAnsi="Osaka−等幅" w:cs="Osaka−等幅" w:hint="eastAsia"/>
          <w:lang w:val="ja-JP"/>
        </w:rPr>
        <w:t>これらの</w:t>
      </w:r>
      <w:r w:rsidRPr="0041451E">
        <w:rPr>
          <w:rFonts w:asciiTheme="minorHAnsi" w:eastAsia="MS Mincho" w:hAnsiTheme="minorHAnsi"/>
          <w:lang w:val="ja-JP"/>
        </w:rPr>
        <w:t>ID</w:t>
      </w:r>
      <w:r w:rsidRPr="0041451E">
        <w:rPr>
          <w:rFonts w:ascii="Osaka−等幅" w:eastAsia="Osaka−等幅" w:hAnsi="Osaka−等幅" w:cs="Osaka−等幅" w:hint="eastAsia"/>
          <w:lang w:val="ja-JP"/>
        </w:rPr>
        <w:t>の</w:t>
      </w:r>
      <w:r w:rsidR="00821059">
        <w:rPr>
          <w:rFonts w:ascii="Osaka−等幅" w:eastAsia="Osaka−等幅" w:hAnsi="Osaka−等幅" w:cs="Osaka−等幅" w:hint="eastAsia"/>
          <w:lang w:val="ja-JP"/>
        </w:rPr>
        <w:t>両</w:t>
      </w:r>
      <w:r w:rsidR="00821059" w:rsidRPr="0041451E">
        <w:rPr>
          <w:rFonts w:ascii="Osaka−等幅" w:eastAsia="Osaka−等幅" w:hAnsi="Osaka−等幅" w:cs="Osaka−等幅" w:hint="eastAsia"/>
          <w:lang w:val="ja-JP"/>
        </w:rPr>
        <w:t>側</w:t>
      </w:r>
      <w:r w:rsidRPr="0041451E">
        <w:rPr>
          <w:rFonts w:ascii="Osaka−等幅" w:eastAsia="Osaka−等幅" w:hAnsi="Osaka−等幅" w:cs="Osaka−等幅" w:hint="eastAsia"/>
          <w:lang w:val="ja-JP"/>
        </w:rPr>
        <w:t>に</w:t>
      </w:r>
      <w:r w:rsidRPr="0041451E">
        <w:rPr>
          <w:rFonts w:asciiTheme="minorHAnsi" w:eastAsia="MS Mincho" w:hAnsiTheme="minorHAnsi"/>
          <w:lang w:val="ja-JP"/>
        </w:rPr>
        <w:t>5</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ずつ</w:t>
      </w:r>
      <w:r w:rsidRPr="0041451E">
        <w:rPr>
          <w:rFonts w:ascii="Osaka−等幅" w:eastAsia="Osaka−等幅" w:hAnsi="Osaka−等幅" w:cs="Osaka−等幅" w:hint="eastAsia"/>
          <w:lang w:val="ja-JP"/>
        </w:rPr>
        <w:t>が</w:t>
      </w:r>
      <w:r w:rsidRPr="0041451E">
        <w:rPr>
          <w:rFonts w:ascii="Osaka−等幅" w:eastAsia="Osaka−等幅" w:hAnsi="Osaka−等幅" w:cs="Osaka−等幅" w:hint="eastAsia"/>
          <w:lang w:val="ja-JP"/>
        </w:rPr>
        <w:lastRenderedPageBreak/>
        <w:t>追加された</w:t>
      </w:r>
      <w:r w:rsidR="00821059">
        <w:rPr>
          <w:rFonts w:ascii="Osaka−等幅" w:eastAsia="Osaka−等幅" w:hAnsi="Osaka−等幅" w:cs="Osaka−等幅" w:hint="eastAsia"/>
          <w:lang w:val="ja-JP"/>
        </w:rPr>
        <w:t>計</w:t>
      </w:r>
      <w:r w:rsidRPr="0041451E">
        <w:rPr>
          <w:rFonts w:asciiTheme="minorHAnsi" w:eastAsia="MS Mincho" w:hAnsiTheme="minorHAnsi"/>
          <w:lang w:val="ja-JP"/>
        </w:rPr>
        <w:t>13</w:t>
      </w:r>
      <w:r w:rsidRPr="0041451E">
        <w:rPr>
          <w:rFonts w:ascii="Osaka−等幅" w:eastAsia="Osaka−等幅" w:hAnsi="Osaka−等幅" w:cs="Osaka−等幅" w:hint="eastAsia"/>
          <w:lang w:val="ja-JP"/>
        </w:rPr>
        <w:t>分</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クロマトグラム</w:t>
      </w:r>
      <w:r w:rsidR="00821059">
        <w:rPr>
          <w:rFonts w:ascii="Osaka−等幅" w:eastAsia="Osaka−等幅" w:hAnsi="Osaka−等幅" w:cs="Osaka−等幅" w:hint="eastAsia"/>
          <w:lang w:val="ja-JP"/>
        </w:rPr>
        <w:t>を</w:t>
      </w:r>
      <w:r w:rsidRPr="0041451E">
        <w:rPr>
          <w:rFonts w:asciiTheme="minorHAnsi" w:eastAsia="MS Mincho" w:hAnsiTheme="minorHAnsi"/>
          <w:lang w:val="ja-JP"/>
        </w:rPr>
        <w:t>Skyline</w:t>
      </w:r>
      <w:r w:rsidR="00821059">
        <w:rPr>
          <w:rFonts w:ascii="Osaka−等幅" w:eastAsia="Osaka−等幅" w:hAnsi="Osaka−等幅" w:cs="Osaka−等幅" w:hint="eastAsia"/>
          <w:lang w:val="ja-JP"/>
        </w:rPr>
        <w:t>が</w:t>
      </w:r>
      <w:r w:rsidRPr="0041451E">
        <w:rPr>
          <w:rFonts w:ascii="Osaka−等幅" w:eastAsia="Osaka−等幅" w:hAnsi="Osaka−等幅" w:cs="Osaka−等幅" w:hint="eastAsia"/>
          <w:lang w:val="ja-JP"/>
        </w:rPr>
        <w:t>抽出</w:t>
      </w:r>
      <w:r w:rsidR="00821059">
        <w:rPr>
          <w:rFonts w:ascii="Osaka−等幅" w:eastAsia="Osaka−等幅" w:hAnsi="Osaka−等幅" w:cs="Osaka−等幅" w:hint="eastAsia"/>
          <w:lang w:val="ja-JP"/>
        </w:rPr>
        <w:t>します</w:t>
      </w:r>
      <w:r w:rsidRPr="0041451E">
        <w:rPr>
          <w:rFonts w:ascii="Osaka−等幅" w:eastAsia="Osaka−等幅" w:hAnsi="Osaka−等幅" w:cs="Osaka−等幅" w:hint="eastAsia"/>
          <w:lang w:val="ja-JP"/>
        </w:rPr>
        <w:t>。</w:t>
      </w:r>
      <w:r w:rsidR="00821059">
        <w:rPr>
          <w:rFonts w:ascii="Osaka−等幅" w:eastAsia="Osaka−等幅" w:hAnsi="Osaka−等幅" w:cs="Osaka−等幅" w:hint="eastAsia"/>
          <w:lang w:val="ja-JP"/>
        </w:rPr>
        <w:t>ある測定で</w:t>
      </w:r>
      <w:r w:rsidRPr="0041451E">
        <w:rPr>
          <w:rFonts w:ascii="Osaka−等幅" w:eastAsia="Osaka−等幅" w:hAnsi="Osaka−等幅" w:cs="Osaka−等幅" w:hint="eastAsia"/>
          <w:lang w:val="ja-JP"/>
        </w:rPr>
        <w:t>特定のペプチドの</w:t>
      </w:r>
      <w:r w:rsidRPr="0041451E">
        <w:rPr>
          <w:rFonts w:asciiTheme="minorHAnsi" w:eastAsia="MS Mincho" w:hAnsiTheme="minorHAnsi"/>
          <w:lang w:val="ja-JP"/>
        </w:rPr>
        <w:t>ID</w:t>
      </w:r>
      <w:r w:rsidR="00821059">
        <w:rPr>
          <w:rFonts w:ascii="Osaka−等幅" w:eastAsia="Osaka−等幅" w:hAnsi="Osaka−等幅" w:cs="Osaka−等幅" w:hint="eastAsia"/>
          <w:lang w:val="ja-JP"/>
        </w:rPr>
        <w:t>が全くない</w:t>
      </w:r>
      <w:r w:rsidRPr="0041451E">
        <w:rPr>
          <w:rFonts w:ascii="Osaka−等幅" w:eastAsia="Osaka−等幅" w:hAnsi="Osaka−等幅" w:cs="Osaka−等幅" w:hint="eastAsia"/>
          <w:lang w:val="ja-JP"/>
        </w:rPr>
        <w:t>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他の</w:t>
      </w:r>
      <w:r w:rsidR="00821059">
        <w:rPr>
          <w:rFonts w:ascii="Osaka−等幅" w:eastAsia="Osaka−等幅" w:hAnsi="Osaka−等幅" w:cs="Osaka−等幅" w:hint="eastAsia"/>
          <w:lang w:val="ja-JP"/>
        </w:rPr>
        <w:t>測定で</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Pr="0041451E">
        <w:rPr>
          <w:rFonts w:ascii="Osaka−等幅" w:eastAsia="Osaka−等幅" w:hAnsi="Osaka−等幅" w:cs="Osaka−等幅" w:hint="eastAsia"/>
          <w:lang w:val="ja-JP"/>
        </w:rPr>
        <w:t>の保持時間</w:t>
      </w:r>
      <w:r w:rsidR="00821059">
        <w:rPr>
          <w:rFonts w:ascii="Osaka−等幅" w:eastAsia="Osaka−等幅" w:hAnsi="Osaka−等幅" w:cs="Osaka−等幅" w:hint="eastAsia"/>
          <w:lang w:val="ja-JP"/>
        </w:rPr>
        <w:t>を並べ比較して</w:t>
      </w:r>
      <w:r w:rsidRPr="0041451E">
        <w:rPr>
          <w:rFonts w:ascii="Osaka−等幅" w:eastAsia="Osaka−等幅" w:hAnsi="Osaka−等幅" w:cs="Osaka−等幅" w:hint="eastAsia"/>
          <w:lang w:val="ja-JP"/>
        </w:rPr>
        <w:t>クロマトグラムを抽出する時間</w:t>
      </w:r>
      <w:r w:rsidR="00821059">
        <w:rPr>
          <w:rFonts w:ascii="Osaka−等幅" w:eastAsia="Osaka−等幅" w:hAnsi="Osaka−等幅" w:cs="Osaka−等幅" w:hint="eastAsia"/>
          <w:lang w:val="ja-JP"/>
        </w:rPr>
        <w:t>の</w:t>
      </w:r>
      <w:r w:rsidRPr="0041451E">
        <w:rPr>
          <w:rFonts w:ascii="Osaka−等幅" w:eastAsia="Osaka−等幅" w:hAnsi="Osaka−等幅" w:cs="Osaka−等幅" w:hint="eastAsia"/>
          <w:lang w:val="ja-JP"/>
        </w:rPr>
        <w:t>範囲を</w:t>
      </w:r>
      <w:r w:rsidR="00821059">
        <w:rPr>
          <w:rFonts w:ascii="Osaka−等幅" w:eastAsia="Osaka−等幅" w:hAnsi="Osaka−等幅" w:cs="Osaka−等幅" w:hint="eastAsia"/>
          <w:lang w:val="ja-JP"/>
        </w:rPr>
        <w:t>決め</w:t>
      </w:r>
      <w:r w:rsidRPr="0041451E">
        <w:rPr>
          <w:rFonts w:ascii="Osaka−等幅" w:eastAsia="Osaka−等幅" w:hAnsi="Osaka−等幅" w:cs="Osaka−等幅" w:hint="eastAsia"/>
          <w:lang w:val="ja-JP"/>
        </w:rPr>
        <w:t>ます。</w:t>
      </w:r>
    </w:p>
    <w:p w14:paraId="47DB1D37"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次へ</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3BFCB0DB" w14:textId="77777777" w:rsidR="00C91DAA" w:rsidRPr="0041451E" w:rsidRDefault="00CC3035">
      <w:pPr>
        <w:rPr>
          <w:rFonts w:asciiTheme="minorHAnsi" w:eastAsia="MS Mincho" w:hAnsiTheme="minorHAnsi"/>
        </w:rPr>
      </w:pPr>
      <w:r>
        <w:rPr>
          <w:rFonts w:ascii="Osaka−等幅" w:eastAsia="Osaka−等幅" w:hAnsi="Osaka−等幅" w:cs="Osaka−等幅" w:hint="eastAsia"/>
          <w:lang w:val="ja-JP"/>
        </w:rPr>
        <w:t>すると</w:t>
      </w:r>
      <w:r w:rsidR="00077967" w:rsidRPr="0041451E">
        <w:rPr>
          <w:rFonts w:ascii="Osaka−等幅" w:eastAsia="Osaka−等幅" w:hAnsi="Osaka−等幅" w:cs="Osaka−等幅" w:hint="eastAsia"/>
          <w:lang w:val="ja-JP"/>
        </w:rPr>
        <w:t>、ウィザードの</w:t>
      </w:r>
      <w:r w:rsidR="00077967" w:rsidRPr="0041451E">
        <w:rPr>
          <w:rFonts w:asciiTheme="minorHAnsi" w:eastAsia="MS Mincho" w:hAnsiTheme="minorHAnsi"/>
          <w:lang w:val="ja-JP"/>
        </w:rPr>
        <w:t xml:space="preserve"> [</w:t>
      </w:r>
      <w:r w:rsidR="00077967" w:rsidRPr="0041451E">
        <w:rPr>
          <w:rFonts w:asciiTheme="minorHAnsi" w:eastAsia="MS Mincho" w:hAnsiTheme="minorHAnsi"/>
          <w:b/>
          <w:lang w:val="ja-JP"/>
        </w:rPr>
        <w:t>FASTA</w:t>
      </w:r>
      <w:r w:rsidR="00077967" w:rsidRPr="0041451E">
        <w:rPr>
          <w:rFonts w:ascii="Osaka−等幅" w:eastAsia="Osaka−等幅" w:hAnsi="Osaka−等幅" w:cs="Osaka−等幅" w:hint="eastAsia"/>
          <w:b/>
          <w:lang w:val="ja-JP"/>
        </w:rPr>
        <w:t>をインポート</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lang w:val="ja-JP"/>
        </w:rPr>
        <w:t>ページに移行します。</w:t>
      </w:r>
      <w:r w:rsidR="00077967" w:rsidRPr="0041451E">
        <w:rPr>
          <w:rFonts w:asciiTheme="minorHAnsi" w:eastAsia="MS Mincho" w:hAnsiTheme="minorHAnsi"/>
          <w:lang w:val="ja-JP"/>
        </w:rPr>
        <w:t>SwissProt</w:t>
      </w:r>
      <w:r>
        <w:rPr>
          <w:rFonts w:ascii="Osaka−等幅" w:eastAsia="Osaka−等幅" w:hAnsi="Osaka−等幅" w:cs="Osaka−等幅" w:hint="eastAsia"/>
        </w:rPr>
        <w:t>のヒト</w:t>
      </w:r>
      <w:r w:rsidR="00077967" w:rsidRPr="0041451E">
        <w:rPr>
          <w:rFonts w:ascii="Osaka−等幅" w:eastAsia="Osaka−等幅" w:hAnsi="Osaka−等幅" w:cs="Osaka−等幅" w:hint="eastAsia"/>
          <w:lang w:val="ja-JP"/>
        </w:rPr>
        <w:t>タンパク質</w:t>
      </w:r>
      <w:r>
        <w:rPr>
          <w:rFonts w:ascii="Osaka−等幅" w:eastAsia="Osaka−等幅" w:hAnsi="Osaka−等幅" w:cs="Osaka−等幅" w:hint="eastAsia"/>
          <w:lang w:val="ja-JP"/>
        </w:rPr>
        <w:t>全</w:t>
      </w:r>
      <w:r w:rsidR="00077967" w:rsidRPr="0041451E">
        <w:rPr>
          <w:rFonts w:ascii="Osaka−等幅" w:eastAsia="Osaka−等幅" w:hAnsi="Osaka−等幅" w:cs="Osaka−等幅" w:hint="eastAsia"/>
          <w:lang w:val="ja-JP"/>
        </w:rPr>
        <w:t>エントリの</w:t>
      </w:r>
      <w:r w:rsidR="00077967" w:rsidRPr="0041451E">
        <w:rPr>
          <w:rFonts w:asciiTheme="minorHAnsi" w:eastAsia="MS Mincho" w:hAnsiTheme="minorHAnsi"/>
          <w:lang w:val="ja-JP"/>
        </w:rPr>
        <w:t>FASTA</w:t>
      </w:r>
      <w:r w:rsidR="00077967" w:rsidRPr="0041451E">
        <w:rPr>
          <w:rFonts w:ascii="Osaka−等幅" w:eastAsia="Osaka−等幅" w:hAnsi="Osaka−等幅" w:cs="Osaka−等幅" w:hint="eastAsia"/>
          <w:lang w:val="ja-JP"/>
        </w:rPr>
        <w:t>ファイルを</w:t>
      </w:r>
      <w:r>
        <w:rPr>
          <w:rFonts w:ascii="Osaka−等幅" w:eastAsia="Osaka−等幅" w:hAnsi="Osaka−等幅" w:cs="Osaka−等幅" w:hint="eastAsia"/>
          <w:lang w:val="ja-JP"/>
        </w:rPr>
        <w:t>読み込み</w:t>
      </w:r>
      <w:r w:rsidR="00077967" w:rsidRPr="0041451E">
        <w:rPr>
          <w:rFonts w:ascii="Osaka−等幅" w:eastAsia="Osaka−等幅" w:hAnsi="Osaka−等幅" w:cs="Osaka−等幅" w:hint="eastAsia"/>
          <w:lang w:val="ja-JP"/>
        </w:rPr>
        <w:t>、</w:t>
      </w:r>
      <w:r w:rsidRPr="0041451E" w:rsidDel="00CC3035">
        <w:rPr>
          <w:rFonts w:asciiTheme="minorHAnsi" w:eastAsia="MS Mincho" w:hAnsiTheme="minorHAnsi"/>
          <w:lang w:val="ja-JP"/>
        </w:rPr>
        <w:t xml:space="preserve"> </w:t>
      </w:r>
      <w:r>
        <w:rPr>
          <w:rFonts w:ascii="Osaka−等幅" w:eastAsia="Osaka−等幅" w:hAnsi="Osaka−等幅" w:cs="Osaka−等幅" w:hint="eastAsia"/>
          <w:lang w:val="ja-JP"/>
        </w:rPr>
        <w:t>既知の</w:t>
      </w:r>
      <w:r w:rsidR="00077967" w:rsidRPr="0041451E">
        <w:rPr>
          <w:rFonts w:ascii="Osaka−等幅" w:eastAsia="Osaka−等幅" w:hAnsi="Osaka−等幅" w:cs="Osaka−等幅" w:hint="eastAsia"/>
          <w:lang w:val="ja-JP"/>
        </w:rPr>
        <w:t>ペプチド</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包括的な</w:t>
      </w:r>
      <w:r w:rsidR="00077967" w:rsidRPr="0041451E">
        <w:rPr>
          <w:rFonts w:ascii="Osaka−等幅" w:eastAsia="Osaka−等幅" w:hAnsi="Osaka−等幅" w:cs="Osaka−等幅" w:hint="eastAsia"/>
          <w:lang w:val="ja-JP"/>
        </w:rPr>
        <w:t>リスト</w:t>
      </w:r>
      <w:r>
        <w:rPr>
          <w:rFonts w:ascii="Osaka−等幅" w:eastAsia="Osaka−等幅" w:hAnsi="Osaka−等幅" w:cs="Osaka−等幅" w:hint="eastAsia"/>
          <w:lang w:val="ja-JP"/>
        </w:rPr>
        <w:t>が入手</w:t>
      </w:r>
      <w:r w:rsidR="004D15A7">
        <w:rPr>
          <w:rFonts w:ascii="Osaka−等幅" w:eastAsia="Osaka−等幅" w:hAnsi="Osaka−等幅" w:cs="Osaka−等幅" w:hint="eastAsia"/>
          <w:lang w:val="ja-JP"/>
        </w:rPr>
        <w:t>できます</w:t>
      </w:r>
      <w:r w:rsidR="00077967" w:rsidRPr="0041451E">
        <w:rPr>
          <w:rFonts w:ascii="Osaka−等幅" w:eastAsia="Osaka−等幅" w:hAnsi="Osaka−等幅" w:cs="Osaka−等幅" w:hint="eastAsia"/>
          <w:lang w:val="ja-JP"/>
        </w:rPr>
        <w:t>（この</w:t>
      </w:r>
      <w:r w:rsidR="00077967" w:rsidRPr="0041451E">
        <w:rPr>
          <w:rFonts w:asciiTheme="minorHAnsi" w:eastAsia="MS Mincho" w:hAnsiTheme="minorHAnsi"/>
          <w:lang w:val="ja-JP"/>
        </w:rPr>
        <w:t>MS</w:t>
      </w:r>
      <w:r w:rsidR="00077967" w:rsidRPr="0041451E">
        <w:rPr>
          <w:rFonts w:ascii="Osaka−等幅" w:eastAsia="Osaka−等幅" w:hAnsi="Osaka−等幅" w:cs="Osaka−等幅" w:hint="eastAsia"/>
          <w:lang w:val="ja-JP"/>
        </w:rPr>
        <w:t>実験</w:t>
      </w:r>
      <w:r w:rsidR="00D236C8">
        <w:rPr>
          <w:rFonts w:ascii="Osaka−等幅" w:eastAsia="Osaka−等幅" w:hAnsi="Osaka−等幅" w:cs="Osaka−等幅" w:hint="eastAsia"/>
          <w:lang w:val="ja-JP"/>
        </w:rPr>
        <w:t>で</w:t>
      </w:r>
      <w:r w:rsidR="00077967" w:rsidRPr="0041451E">
        <w:rPr>
          <w:rFonts w:ascii="Osaka−等幅" w:eastAsia="Osaka−等幅" w:hAnsi="Osaka−等幅" w:cs="Osaka−等幅" w:hint="eastAsia"/>
          <w:lang w:val="ja-JP"/>
        </w:rPr>
        <w:t>は</w:t>
      </w:r>
      <w:r w:rsidR="00DD2609">
        <w:rPr>
          <w:rFonts w:ascii="Osaka−等幅" w:eastAsia="Osaka−等幅" w:hAnsi="Osaka−等幅" w:cs="Osaka−等幅" w:hint="eastAsia"/>
          <w:lang w:val="ja-JP"/>
        </w:rPr>
        <w:t>、</w:t>
      </w:r>
      <w:r w:rsidR="00077967" w:rsidRPr="0041451E">
        <w:rPr>
          <w:rFonts w:asciiTheme="minorHAnsi" w:eastAsia="MS Mincho" w:hAnsiTheme="minorHAnsi"/>
          <w:lang w:val="ja-JP"/>
        </w:rPr>
        <w:t>MCF7</w:t>
      </w:r>
      <w:r>
        <w:rPr>
          <w:rFonts w:ascii="Osaka−等幅" w:eastAsia="Osaka−等幅" w:hAnsi="Osaka−等幅" w:cs="Osaka−等幅" w:hint="eastAsia"/>
        </w:rPr>
        <w:t>ヒト</w:t>
      </w:r>
      <w:r w:rsidR="00077967" w:rsidRPr="0041451E">
        <w:rPr>
          <w:rFonts w:ascii="Osaka−等幅" w:eastAsia="Osaka−等幅" w:hAnsi="Osaka−等幅" w:cs="Osaka−等幅" w:hint="eastAsia"/>
          <w:lang w:val="ja-JP"/>
        </w:rPr>
        <w:t>乳がん細胞</w:t>
      </w:r>
      <w:r>
        <w:rPr>
          <w:rFonts w:ascii="Osaka−等幅" w:eastAsia="Osaka−等幅" w:hAnsi="Osaka−等幅" w:cs="Osaka−等幅" w:hint="eastAsia"/>
          <w:lang w:val="ja-JP"/>
        </w:rPr>
        <w:t>株</w:t>
      </w:r>
      <w:r w:rsidR="00D236C8">
        <w:rPr>
          <w:rFonts w:ascii="Osaka−等幅" w:eastAsia="Osaka−等幅" w:hAnsi="Osaka−等幅" w:cs="Osaka−等幅" w:hint="eastAsia"/>
          <w:lang w:val="ja-JP"/>
        </w:rPr>
        <w:t>サンプル</w:t>
      </w:r>
      <w:r>
        <w:rPr>
          <w:rFonts w:ascii="Osaka−等幅" w:eastAsia="Osaka−等幅" w:hAnsi="Osaka−等幅" w:cs="Osaka−等幅" w:hint="eastAsia"/>
          <w:lang w:val="ja-JP"/>
        </w:rPr>
        <w:t>から濃縮したリン酸化</w:t>
      </w:r>
      <w:r w:rsidR="00077967" w:rsidRPr="0041451E">
        <w:rPr>
          <w:rFonts w:ascii="Osaka−等幅" w:eastAsia="Osaka−等幅" w:hAnsi="Osaka−等幅" w:cs="Osaka−等幅" w:hint="eastAsia"/>
          <w:lang w:val="ja-JP"/>
        </w:rPr>
        <w:t>ペプチド</w:t>
      </w:r>
      <w:r w:rsidR="00DD2609">
        <w:rPr>
          <w:rFonts w:ascii="Osaka−等幅" w:eastAsia="Osaka−等幅" w:hAnsi="Osaka−等幅" w:cs="Osaka−等幅" w:hint="eastAsia"/>
          <w:lang w:val="ja-JP"/>
        </w:rPr>
        <w:t>を使用</w:t>
      </w:r>
      <w:r>
        <w:rPr>
          <w:rFonts w:ascii="Osaka−等幅" w:eastAsia="Osaka−等幅" w:hAnsi="Osaka−等幅" w:cs="Osaka−等幅" w:hint="eastAsia"/>
          <w:lang w:val="ja-JP"/>
        </w:rPr>
        <w:t>しています</w:t>
      </w:r>
      <w:r w:rsidR="00077967" w:rsidRPr="0041451E">
        <w:rPr>
          <w:rFonts w:ascii="Osaka−等幅" w:eastAsia="Osaka−等幅" w:hAnsi="Osaka−等幅" w:cs="Osaka−等幅" w:hint="eastAsia"/>
          <w:lang w:val="ja-JP"/>
        </w:rPr>
        <w:t>）が、ファイルサイズの関係で、以下の手順を実行して</w:t>
      </w:r>
      <w:r w:rsidR="00077967" w:rsidRPr="0041451E">
        <w:rPr>
          <w:rFonts w:asciiTheme="minorHAnsi" w:eastAsia="MS Mincho" w:hAnsiTheme="minorHAnsi"/>
          <w:lang w:val="ja-JP"/>
        </w:rPr>
        <w:t>12</w:t>
      </w:r>
      <w:r w:rsidR="00077967" w:rsidRPr="0041451E">
        <w:rPr>
          <w:rFonts w:ascii="Osaka−等幅" w:eastAsia="Osaka−等幅" w:hAnsi="Osaka−等幅" w:cs="Osaka−等幅" w:hint="eastAsia"/>
          <w:lang w:val="ja-JP"/>
        </w:rPr>
        <w:t>の</w:t>
      </w:r>
      <w:r>
        <w:rPr>
          <w:rFonts w:ascii="Osaka−等幅" w:eastAsia="Osaka−等幅" w:hAnsi="Osaka−等幅" w:cs="Osaka−等幅" w:hint="eastAsia"/>
          <w:lang w:val="ja-JP"/>
        </w:rPr>
        <w:t>ヒト</w:t>
      </w:r>
      <w:r w:rsidRPr="0041451E">
        <w:rPr>
          <w:rFonts w:ascii="Osaka−等幅" w:eastAsia="Osaka−等幅" w:hAnsi="Osaka−等幅" w:cs="Osaka−等幅" w:hint="eastAsia"/>
          <w:lang w:val="ja-JP"/>
        </w:rPr>
        <w:t>タンパク質</w:t>
      </w:r>
      <w:r w:rsidR="00D236C8">
        <w:rPr>
          <w:rFonts w:ascii="Osaka−等幅" w:eastAsia="Osaka−等幅" w:hAnsi="Osaka−等幅" w:cs="Osaka−等幅" w:hint="eastAsia"/>
          <w:lang w:val="ja-JP"/>
        </w:rPr>
        <w:t>だけを</w:t>
      </w:r>
      <w:r>
        <w:rPr>
          <w:rFonts w:ascii="Osaka−等幅" w:eastAsia="Osaka−等幅" w:hAnsi="Osaka−等幅" w:cs="Osaka−等幅" w:hint="eastAsia"/>
          <w:lang w:val="ja-JP"/>
        </w:rPr>
        <w:t>含</w:t>
      </w:r>
      <w:r w:rsidR="00D236C8">
        <w:rPr>
          <w:rFonts w:ascii="Osaka−等幅" w:eastAsia="Osaka−等幅" w:hAnsi="Osaka−等幅" w:cs="Osaka−等幅" w:hint="eastAsia"/>
          <w:lang w:val="ja-JP"/>
        </w:rPr>
        <w:t>む</w:t>
      </w:r>
      <w:r w:rsidR="00077967" w:rsidRPr="0041451E">
        <w:rPr>
          <w:rFonts w:ascii="Osaka−等幅" w:eastAsia="Osaka−等幅" w:hAnsi="Osaka−等幅" w:cs="Osaka−等幅" w:hint="eastAsia"/>
          <w:lang w:val="ja-JP"/>
        </w:rPr>
        <w:t>小規模な</w:t>
      </w:r>
      <w:r w:rsidR="00077967" w:rsidRPr="0041451E">
        <w:rPr>
          <w:rFonts w:asciiTheme="minorHAnsi" w:eastAsia="MS Mincho" w:hAnsiTheme="minorHAnsi"/>
          <w:lang w:val="ja-JP"/>
        </w:rPr>
        <w:t>FASTA</w:t>
      </w:r>
      <w:r w:rsidR="00077967" w:rsidRPr="0041451E">
        <w:rPr>
          <w:rFonts w:ascii="Osaka−等幅" w:eastAsia="Osaka−等幅" w:hAnsi="Osaka−等幅" w:cs="Osaka−等幅" w:hint="eastAsia"/>
          <w:lang w:val="ja-JP"/>
        </w:rPr>
        <w:t>ファイルを</w:t>
      </w:r>
      <w:r>
        <w:rPr>
          <w:rFonts w:ascii="Osaka−等幅" w:eastAsia="Osaka−等幅" w:hAnsi="Osaka−等幅" w:cs="Osaka−等幅" w:hint="eastAsia"/>
          <w:lang w:val="ja-JP"/>
        </w:rPr>
        <w:t>読み込み</w:t>
      </w:r>
      <w:r w:rsidR="00077967" w:rsidRPr="0041451E">
        <w:rPr>
          <w:rFonts w:ascii="Osaka−等幅" w:eastAsia="Osaka−等幅" w:hAnsi="Osaka−等幅" w:cs="Osaka−等幅" w:hint="eastAsia"/>
          <w:lang w:val="ja-JP"/>
        </w:rPr>
        <w:t>ます。</w:t>
      </w:r>
    </w:p>
    <w:p w14:paraId="68198E48"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大未切断サイト数</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Pr="0041451E">
        <w:rPr>
          <w:rFonts w:asciiTheme="minorHAnsi" w:eastAsia="MS Mincho" w:hAnsiTheme="minorHAnsi"/>
          <w:lang w:val="ja-JP"/>
        </w:rPr>
        <w:t>2</w:t>
      </w:r>
      <w:r w:rsidRPr="0041451E">
        <w:rPr>
          <w:rFonts w:ascii="Osaka−等幅" w:eastAsia="Osaka−等幅" w:hAnsi="Osaka−等幅" w:cs="Osaka−等幅" w:hint="eastAsia"/>
          <w:lang w:val="ja-JP"/>
        </w:rPr>
        <w:t>」を選択します。</w:t>
      </w:r>
    </w:p>
    <w:p w14:paraId="3774605C"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参照</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06A17B19" w14:textId="77777777" w:rsidR="00C91DAA" w:rsidRPr="0041451E" w:rsidRDefault="00077967">
      <w:pPr>
        <w:pStyle w:val="ListParagraph"/>
        <w:numPr>
          <w:ilvl w:val="0"/>
          <w:numId w:val="20"/>
        </w:numPr>
        <w:rPr>
          <w:rFonts w:asciiTheme="minorHAnsi" w:eastAsia="MS Mincho" w:hAnsiTheme="minorHAnsi"/>
        </w:rPr>
      </w:pPr>
      <w:r w:rsidRPr="0041451E">
        <w:rPr>
          <w:rFonts w:ascii="Osaka−等幅" w:eastAsia="Osaka−等幅" w:hAnsi="Osaka−等幅" w:cs="Osaka−等幅" w:hint="eastAsia"/>
          <w:lang w:val="ja-JP"/>
        </w:rPr>
        <w:t>このチュートリアル用に作成した</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フォルダの中の「</w:t>
      </w:r>
      <w:r w:rsidRPr="0041451E">
        <w:rPr>
          <w:rFonts w:asciiTheme="minorHAnsi" w:eastAsia="MS Mincho" w:hAnsiTheme="minorHAnsi"/>
          <w:lang w:val="ja-JP"/>
        </w:rPr>
        <w:t>12_proteins.062011.fasta</w:t>
      </w:r>
      <w:r w:rsidRPr="0041451E">
        <w:rPr>
          <w:rFonts w:ascii="Osaka−等幅" w:eastAsia="Osaka−等幅" w:hAnsi="Osaka−等幅" w:cs="Osaka−等幅" w:hint="eastAsia"/>
          <w:lang w:val="ja-JP"/>
        </w:rPr>
        <w:t>」ファイルを選択します。</w:t>
      </w:r>
    </w:p>
    <w:p w14:paraId="7BFC211B"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FASTA</w:t>
      </w:r>
      <w:r w:rsidRPr="0041451E">
        <w:rPr>
          <w:rFonts w:ascii="Osaka−等幅" w:eastAsia="Osaka−等幅" w:hAnsi="Osaka−等幅" w:cs="Osaka−等幅" w:hint="eastAsia"/>
          <w:b/>
          <w:lang w:val="ja-JP"/>
        </w:rPr>
        <w:t>を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開く</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128EFD66"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ウィザードは以下のように</w:t>
      </w:r>
      <w:r w:rsidR="00CC3035">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129BFDCF" w14:textId="77777777" w:rsidR="00D059A9" w:rsidRPr="0041451E" w:rsidRDefault="00F40A8F" w:rsidP="00D059A9">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E49F4B4" wp14:editId="563D902E">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81450" cy="4524375"/>
                    </a:xfrm>
                    <a:prstGeom prst="rect">
                      <a:avLst/>
                    </a:prstGeom>
                  </pic:spPr>
                </pic:pic>
              </a:graphicData>
            </a:graphic>
          </wp:inline>
        </w:drawing>
      </w:r>
    </w:p>
    <w:p w14:paraId="0564BA2E" w14:textId="77777777" w:rsidR="00C91DAA" w:rsidRPr="0041451E" w:rsidRDefault="00077967">
      <w:pPr>
        <w:pStyle w:val="ListParagraph"/>
        <w:numPr>
          <w:ilvl w:val="0"/>
          <w:numId w:val="21"/>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完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0447313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00013C1E">
        <w:rPr>
          <w:rFonts w:asciiTheme="minorHAnsi" w:eastAsia="MS Mincho" w:hAnsiTheme="minorHAnsi" w:hint="eastAsia"/>
          <w:lang w:val="ja-JP"/>
        </w:rPr>
        <w:t>で</w:t>
      </w:r>
      <w:r w:rsidRPr="0041451E">
        <w:rPr>
          <w:rFonts w:ascii="Osaka−等幅" w:eastAsia="Osaka−等幅" w:hAnsi="Osaka−等幅" w:cs="Osaka−等幅" w:hint="eastAsia"/>
          <w:lang w:val="ja-JP"/>
        </w:rPr>
        <w:t>は、</w:t>
      </w:r>
      <w:r w:rsidR="00546B92">
        <w:rPr>
          <w:rFonts w:ascii="Osaka−等幅" w:eastAsia="Osaka−等幅" w:hAnsi="Osaka−等幅" w:cs="Osaka−等幅" w:hint="eastAsia"/>
          <w:lang w:val="ja-JP"/>
        </w:rPr>
        <w:t>FASTAファイルから得られ</w:t>
      </w:r>
      <w:r w:rsidR="006D2704">
        <w:rPr>
          <w:rFonts w:ascii="Osaka−等幅" w:eastAsia="Osaka−等幅" w:hAnsi="Osaka−等幅" w:cs="Osaka−等幅" w:hint="eastAsia"/>
          <w:lang w:val="ja-JP"/>
        </w:rPr>
        <w:t>る</w:t>
      </w:r>
      <w:r w:rsidR="00546B92">
        <w:rPr>
          <w:rFonts w:ascii="Osaka−等幅" w:eastAsia="Osaka−等幅" w:hAnsi="Osaka−等幅" w:cs="Osaka−等幅" w:hint="eastAsia"/>
          <w:lang w:val="ja-JP"/>
        </w:rPr>
        <w:t>全てのペプチドを、</w:t>
      </w:r>
      <w:r w:rsidR="004009B2">
        <w:rPr>
          <w:rFonts w:ascii="Osaka−等幅" w:eastAsia="Osaka−等幅" w:hAnsi="Osaka−等幅" w:cs="Osaka−等幅" w:hint="eastAsia"/>
          <w:lang w:val="ja-JP"/>
        </w:rPr>
        <w:t>インポートした</w:t>
      </w:r>
      <w:r w:rsidRPr="0041451E">
        <w:rPr>
          <w:rFonts w:ascii="Osaka−等幅" w:eastAsia="Osaka−等幅" w:hAnsi="Osaka−等幅" w:cs="Osaka−等幅" w:hint="eastAsia"/>
          <w:lang w:val="ja-JP"/>
        </w:rPr>
        <w:t>ペプチド検索結果</w:t>
      </w:r>
      <w:r w:rsidR="00B81710">
        <w:rPr>
          <w:rFonts w:ascii="Osaka−等幅" w:eastAsia="Osaka−等幅" w:hAnsi="Osaka−等幅" w:cs="Osaka−等幅" w:hint="eastAsia"/>
          <w:lang w:val="ja-JP"/>
        </w:rPr>
        <w:t>中の</w:t>
      </w:r>
      <w:r w:rsidRPr="0041451E">
        <w:rPr>
          <w:rFonts w:ascii="Osaka−等幅" w:eastAsia="Osaka−等幅" w:hAnsi="Osaka−等幅" w:cs="Osaka−等幅" w:hint="eastAsia"/>
          <w:lang w:val="ja-JP"/>
        </w:rPr>
        <w:t>スペクトル</w:t>
      </w:r>
      <w:r w:rsidR="00546B92">
        <w:rPr>
          <w:rFonts w:ascii="Osaka−等幅" w:eastAsia="Osaka−等幅" w:hAnsi="Osaka−等幅" w:cs="Osaka−等幅" w:hint="eastAsia"/>
          <w:lang w:val="ja-JP"/>
        </w:rPr>
        <w:t>と</w:t>
      </w:r>
      <w:r w:rsidR="006D2704">
        <w:rPr>
          <w:rFonts w:ascii="Osaka−等幅" w:eastAsia="Osaka−等幅" w:hAnsi="Osaka−等幅" w:cs="Osaka−等幅" w:hint="eastAsia"/>
          <w:lang w:val="ja-JP"/>
        </w:rPr>
        <w:t>照合して</w:t>
      </w:r>
      <w:r w:rsidR="00546B92">
        <w:rPr>
          <w:rFonts w:ascii="Osaka−等幅" w:eastAsia="Osaka−等幅" w:hAnsi="Osaka−等幅" w:cs="Osaka−等幅" w:hint="eastAsia"/>
          <w:lang w:val="ja-JP"/>
        </w:rPr>
        <w:t>一致</w:t>
      </w:r>
      <w:r w:rsidR="006D2704">
        <w:rPr>
          <w:rFonts w:ascii="Osaka−等幅" w:eastAsia="Osaka−等幅" w:hAnsi="Osaka−等幅" w:cs="Osaka−等幅" w:hint="eastAsia"/>
          <w:lang w:val="ja-JP"/>
        </w:rPr>
        <w:t>する</w:t>
      </w:r>
      <w:r w:rsidR="00546B92">
        <w:rPr>
          <w:rFonts w:ascii="Osaka−等幅" w:eastAsia="Osaka−等幅" w:hAnsi="Osaka−等幅" w:cs="Osaka−等幅" w:hint="eastAsia"/>
          <w:lang w:val="ja-JP"/>
        </w:rPr>
        <w:t>ものを標的と</w:t>
      </w:r>
      <w:r w:rsidR="00A027F4">
        <w:rPr>
          <w:rFonts w:ascii="Osaka−等幅" w:eastAsia="Osaka−等幅" w:hAnsi="Osaka−等幅" w:cs="Osaka−等幅" w:hint="eastAsia"/>
          <w:lang w:val="ja-JP"/>
        </w:rPr>
        <w:t>し</w:t>
      </w:r>
      <w:r w:rsidR="00B81710">
        <w:rPr>
          <w:rFonts w:ascii="Osaka−等幅" w:eastAsia="Osaka−等幅" w:hAnsi="Osaka−等幅" w:cs="Osaka−等幅" w:hint="eastAsia"/>
          <w:lang w:val="ja-JP"/>
        </w:rPr>
        <w:t>ます</w:t>
      </w:r>
      <w:r w:rsidRPr="0041451E">
        <w:rPr>
          <w:rFonts w:ascii="Osaka−等幅" w:eastAsia="Osaka−等幅" w:hAnsi="Osaka−等幅" w:cs="Osaka−等幅" w:hint="eastAsia"/>
          <w:lang w:val="ja-JP"/>
        </w:rPr>
        <w:t>。その後</w:t>
      </w:r>
      <w:r w:rsidR="006D2704">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41451E">
        <w:rPr>
          <w:rFonts w:asciiTheme="minorHAnsi" w:eastAsia="MS Mincho" w:hAnsiTheme="minorHAnsi"/>
          <w:lang w:val="ja-JP"/>
        </w:rPr>
        <w:t>WIFF</w:t>
      </w:r>
      <w:r w:rsidRPr="0041451E">
        <w:rPr>
          <w:rFonts w:ascii="Osaka−等幅" w:eastAsia="Osaka−等幅" w:hAnsi="Osaka−等幅" w:cs="Osaka−等幅" w:hint="eastAsia"/>
          <w:lang w:val="ja-JP"/>
        </w:rPr>
        <w:t>ファイル</w:t>
      </w:r>
      <w:r w:rsidR="006D2704">
        <w:rPr>
          <w:rFonts w:ascii="Osaka−等幅" w:eastAsia="Osaka−等幅" w:hAnsi="Osaka−等幅" w:cs="Osaka−等幅" w:hint="eastAsia"/>
          <w:lang w:val="ja-JP"/>
        </w:rPr>
        <w:t>をインポートして</w:t>
      </w:r>
      <w:r w:rsidR="00B81710">
        <w:rPr>
          <w:rFonts w:ascii="Osaka−等幅" w:eastAsia="Osaka−等幅" w:hAnsi="Osaka−等幅" w:cs="Osaka−等幅" w:hint="eastAsia"/>
          <w:lang w:val="ja-JP"/>
        </w:rPr>
        <w:t>、そこから</w:t>
      </w:r>
      <w:r w:rsidRPr="0041451E">
        <w:rPr>
          <w:rFonts w:ascii="Osaka−等幅" w:eastAsia="Osaka−等幅" w:hAnsi="Osaka−等幅" w:cs="Osaka−等幅" w:hint="eastAsia"/>
          <w:lang w:val="ja-JP"/>
        </w:rPr>
        <w:t>クロマトグラムの抽出を開始します。進行状況</w:t>
      </w:r>
      <w:r w:rsidR="00B81710">
        <w:rPr>
          <w:rFonts w:ascii="Osaka−等幅" w:eastAsia="Osaka−等幅" w:hAnsi="Osaka−等幅" w:cs="Osaka−等幅" w:hint="eastAsia"/>
          <w:lang w:val="ja-JP"/>
        </w:rPr>
        <w:t>は</w:t>
      </w:r>
      <w:r w:rsidRPr="0041451E">
        <w:rPr>
          <w:rFonts w:ascii="Osaka−等幅" w:eastAsia="Osaka−等幅" w:hAnsi="Osaka−等幅" w:cs="Osaka−等幅" w:hint="eastAsia"/>
          <w:lang w:val="ja-JP"/>
        </w:rPr>
        <w:t>グラフ</w:t>
      </w:r>
      <w:r w:rsidR="00B81710">
        <w:rPr>
          <w:rFonts w:ascii="Osaka−等幅" w:eastAsia="Osaka−等幅" w:hAnsi="Osaka−等幅" w:cs="Osaka−等幅" w:hint="eastAsia"/>
          <w:lang w:val="ja-JP"/>
        </w:rPr>
        <w:t>で</w:t>
      </w:r>
      <w:r w:rsidRPr="0041451E">
        <w:rPr>
          <w:rFonts w:ascii="Osaka−等幅" w:eastAsia="Osaka−等幅" w:hAnsi="Osaka−等幅" w:cs="Osaka−等幅" w:hint="eastAsia"/>
          <w:lang w:val="ja-JP"/>
        </w:rPr>
        <w:t>表示されます。</w:t>
      </w:r>
    </w:p>
    <w:p w14:paraId="3A3878F4" w14:textId="77777777" w:rsidR="008A090D" w:rsidRPr="0041451E" w:rsidRDefault="00F40A8F" w:rsidP="0076792C">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12D1190B" wp14:editId="7ABA76C9">
            <wp:extent cx="5934075" cy="4610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34075" cy="4610100"/>
                    </a:xfrm>
                    <a:prstGeom prst="rect">
                      <a:avLst/>
                    </a:prstGeom>
                  </pic:spPr>
                </pic:pic>
              </a:graphicData>
            </a:graphic>
          </wp:inline>
        </w:drawing>
      </w:r>
    </w:p>
    <w:p w14:paraId="2384FE49"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インポートが完了したら、クロマトグラムデータ</w:t>
      </w:r>
      <w:r w:rsidR="00D3540E">
        <w:rPr>
          <w:rFonts w:ascii="Osaka−等幅" w:eastAsia="Osaka−等幅" w:hAnsi="Osaka−等幅" w:cs="Osaka−等幅" w:hint="eastAsia"/>
          <w:lang w:val="ja-JP"/>
        </w:rPr>
        <w:t>を検討する</w:t>
      </w:r>
      <w:r w:rsidRPr="0041451E">
        <w:rPr>
          <w:rFonts w:ascii="Osaka−等幅" w:eastAsia="Osaka−等幅" w:hAnsi="Osaka−等幅" w:cs="Osaka−等幅" w:hint="eastAsia"/>
          <w:lang w:val="ja-JP"/>
        </w:rPr>
        <w:t>前に</w:t>
      </w:r>
      <w:r w:rsidR="00D3540E">
        <w:rPr>
          <w:rFonts w:ascii="Osaka−等幅" w:eastAsia="Osaka−等幅" w:hAnsi="Osaka−等幅" w:cs="Osaka−等幅" w:hint="eastAsia"/>
          <w:lang w:val="ja-JP"/>
        </w:rPr>
        <w:t>、先ず今</w:t>
      </w:r>
      <w:r w:rsidRPr="0041451E">
        <w:rPr>
          <w:rFonts w:ascii="Osaka−等幅" w:eastAsia="Osaka−等幅" w:hAnsi="Osaka−等幅" w:cs="Osaka−等幅" w:hint="eastAsia"/>
          <w:lang w:val="ja-JP"/>
        </w:rPr>
        <w:t>作成したスペクトルライブラリの詳細を見てみましょう。</w:t>
      </w:r>
    </w:p>
    <w:p w14:paraId="401C0199" w14:textId="77777777"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ライブラリ</w:t>
      </w:r>
      <w:r w:rsidR="00D3540E">
        <w:rPr>
          <w:rFonts w:ascii="Osaka−等幅" w:eastAsia="Osaka−等幅" w:hAnsi="Osaka−等幅" w:cs="Osaka−等幅" w:hint="eastAsia"/>
          <w:lang w:val="ja-JP"/>
        </w:rPr>
        <w:t>の</w:t>
      </w:r>
      <w:r w:rsidRPr="0041451E">
        <w:rPr>
          <w:rFonts w:ascii="Osaka−等幅" w:eastAsia="Osaka−等幅" w:hAnsi="Osaka−等幅" w:cs="Osaka−等幅" w:hint="eastAsia"/>
          <w:lang w:val="ja-JP"/>
        </w:rPr>
        <w:t>保持時間情報を検証する</w:t>
      </w:r>
    </w:p>
    <w:p w14:paraId="0D762493"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検索パイプラインの結果から</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のスペクトルライブラリを構築する場合</w:t>
      </w:r>
      <w:r w:rsidR="000734A3">
        <w:rPr>
          <w:rFonts w:ascii="Osaka−等幅" w:eastAsia="Osaka−等幅" w:hAnsi="Osaka−等幅" w:cs="Osaka−等幅" w:hint="eastAsia"/>
          <w:lang w:val="ja-JP"/>
        </w:rPr>
        <w:t>に</w:t>
      </w:r>
      <w:r w:rsidRPr="0041451E">
        <w:rPr>
          <w:rFonts w:ascii="Osaka−等幅" w:eastAsia="Osaka−等幅" w:hAnsi="Osaka−等幅" w:cs="Osaka−等幅" w:hint="eastAsia"/>
          <w:lang w:val="ja-JP"/>
        </w:rPr>
        <w:t>は（これはまだ行っていません）、</w:t>
      </w:r>
      <w:r w:rsidR="002A74CE">
        <w:rPr>
          <w:rFonts w:ascii="Osaka−等幅" w:eastAsia="Osaka−等幅" w:hAnsi="Osaka−等幅" w:cs="Osaka−等幅" w:hint="eastAsia"/>
          <w:lang w:val="ja-JP"/>
        </w:rPr>
        <w:t>これから</w:t>
      </w:r>
      <w:r w:rsidRPr="0041451E">
        <w:rPr>
          <w:rFonts w:ascii="Osaka−等幅" w:eastAsia="Osaka−等幅" w:hAnsi="Osaka−等幅" w:cs="Osaka−等幅" w:hint="eastAsia"/>
          <w:lang w:val="ja-JP"/>
        </w:rPr>
        <w:t>説明する</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機能を</w:t>
      </w:r>
      <w:r w:rsidR="002A74CE">
        <w:rPr>
          <w:rFonts w:ascii="Osaka−等幅" w:eastAsia="Osaka−等幅" w:hAnsi="Osaka−等幅" w:cs="Osaka−等幅" w:hint="eastAsia"/>
          <w:lang w:val="ja-JP"/>
        </w:rPr>
        <w:t>活用するのに必要な</w:t>
      </w:r>
      <w:r w:rsidR="002A74CE" w:rsidRPr="0041451E">
        <w:rPr>
          <w:rFonts w:ascii="Osaka−等幅" w:eastAsia="Osaka−等幅" w:hAnsi="Osaka−等幅" w:cs="Osaka−等幅" w:hint="eastAsia"/>
          <w:lang w:val="ja-JP"/>
        </w:rPr>
        <w:t>保持時間情報が</w:t>
      </w:r>
      <w:r w:rsidR="002A74CE">
        <w:rPr>
          <w:rFonts w:ascii="Osaka−等幅" w:eastAsia="Osaka−等幅" w:hAnsi="Osaka−等幅" w:cs="Osaka−等幅" w:hint="eastAsia"/>
          <w:lang w:val="ja-JP"/>
        </w:rPr>
        <w:t>、作成した</w:t>
      </w:r>
      <w:r w:rsidR="002A74CE" w:rsidRPr="0041451E">
        <w:rPr>
          <w:rFonts w:ascii="Osaka−等幅" w:eastAsia="Osaka−等幅" w:hAnsi="Osaka−等幅" w:cs="Osaka−等幅" w:hint="eastAsia"/>
          <w:lang w:val="ja-JP"/>
        </w:rPr>
        <w:t>ライブラリに</w:t>
      </w:r>
      <w:r w:rsidR="002A74CE">
        <w:rPr>
          <w:rFonts w:ascii="Osaka−等幅" w:eastAsia="Osaka−等幅" w:hAnsi="Osaka−等幅" w:cs="Osaka−等幅" w:hint="eastAsia"/>
          <w:lang w:val="ja-JP"/>
        </w:rPr>
        <w:t>入って</w:t>
      </w:r>
      <w:r w:rsidR="002A74CE" w:rsidRPr="0041451E">
        <w:rPr>
          <w:rFonts w:ascii="Osaka−等幅" w:eastAsia="Osaka−等幅" w:hAnsi="Osaka−等幅" w:cs="Osaka−等幅" w:hint="eastAsia"/>
          <w:lang w:val="ja-JP"/>
        </w:rPr>
        <w:t>いるか</w:t>
      </w:r>
      <w:r w:rsidR="000734A3">
        <w:rPr>
          <w:rFonts w:ascii="Osaka−等幅" w:eastAsia="Osaka−等幅" w:hAnsi="Osaka−等幅" w:cs="Osaka−等幅" w:hint="eastAsia"/>
          <w:lang w:val="ja-JP"/>
        </w:rPr>
        <w:t>を</w:t>
      </w:r>
      <w:r w:rsidR="002A74CE" w:rsidRPr="0041451E">
        <w:rPr>
          <w:rFonts w:ascii="Osaka−等幅" w:eastAsia="Osaka−等幅" w:hAnsi="Osaka−等幅" w:cs="Osaka−等幅" w:hint="eastAsia"/>
          <w:lang w:val="ja-JP"/>
        </w:rPr>
        <w:t>必ず確認して</w:t>
      </w:r>
      <w:r w:rsidR="002A74CE">
        <w:rPr>
          <w:rFonts w:ascii="Osaka−等幅" w:eastAsia="Osaka−等幅" w:hAnsi="Osaka−等幅" w:cs="Osaka−等幅" w:hint="eastAsia"/>
          <w:lang w:val="ja-JP"/>
        </w:rPr>
        <w:t>ください</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を使用する</w:t>
      </w:r>
      <w:r w:rsidR="000734A3">
        <w:rPr>
          <w:rFonts w:ascii="Osaka−等幅" w:eastAsia="Osaka−等幅" w:hAnsi="Osaka−等幅" w:cs="Osaka−等幅" w:hint="eastAsia"/>
          <w:lang w:val="ja-JP"/>
        </w:rPr>
        <w:t>と</w:t>
      </w:r>
      <w:r w:rsidRPr="0041451E">
        <w:rPr>
          <w:rFonts w:ascii="Osaka−等幅" w:eastAsia="Osaka−等幅" w:hAnsi="Osaka−等幅" w:cs="Osaka−等幅" w:hint="eastAsia"/>
          <w:lang w:val="ja-JP"/>
        </w:rPr>
        <w:t>、</w:t>
      </w:r>
      <w:r w:rsidR="000734A3">
        <w:rPr>
          <w:rFonts w:ascii="Osaka−等幅" w:eastAsia="Osaka−等幅" w:hAnsi="Osaka−等幅" w:cs="Osaka−等幅" w:hint="eastAsia"/>
          <w:lang w:val="ja-JP"/>
        </w:rPr>
        <w:t>作成した</w:t>
      </w:r>
      <w:r w:rsidRPr="0041451E">
        <w:rPr>
          <w:rFonts w:ascii="Osaka−等幅" w:eastAsia="Osaka−等幅" w:hAnsi="Osaka−等幅" w:cs="Osaka−等幅" w:hint="eastAsia"/>
          <w:lang w:val="ja-JP"/>
        </w:rPr>
        <w:t>ライブラリ</w:t>
      </w:r>
      <w:r w:rsidR="000734A3">
        <w:rPr>
          <w:rFonts w:ascii="Osaka−等幅" w:eastAsia="Osaka−等幅" w:hAnsi="Osaka−等幅" w:cs="Osaka−等幅" w:hint="eastAsia"/>
          <w:lang w:val="ja-JP"/>
        </w:rPr>
        <w:t>が</w:t>
      </w:r>
      <w:r w:rsidRPr="0041451E">
        <w:rPr>
          <w:rFonts w:ascii="Osaka−等幅" w:eastAsia="Osaka−等幅" w:hAnsi="Osaka−等幅" w:cs="Osaka−等幅" w:hint="eastAsia"/>
          <w:lang w:val="ja-JP"/>
        </w:rPr>
        <w:t>必要な情報</w:t>
      </w:r>
      <w:r w:rsidR="000734A3">
        <w:rPr>
          <w:rFonts w:ascii="Osaka−等幅" w:eastAsia="Osaka−等幅" w:hAnsi="Osaka−等幅" w:cs="Osaka−等幅" w:hint="eastAsia"/>
          <w:lang w:val="ja-JP"/>
        </w:rPr>
        <w:t>を</w:t>
      </w:r>
      <w:r w:rsidRPr="0041451E">
        <w:rPr>
          <w:rFonts w:ascii="Osaka−等幅" w:eastAsia="Osaka−等幅" w:hAnsi="Osaka−等幅" w:cs="Osaka−等幅" w:hint="eastAsia"/>
          <w:lang w:val="ja-JP"/>
        </w:rPr>
        <w:t>欠</w:t>
      </w:r>
      <w:r w:rsidR="000734A3">
        <w:rPr>
          <w:rFonts w:ascii="Osaka−等幅" w:eastAsia="Osaka−等幅" w:hAnsi="Osaka−等幅" w:cs="Osaka−等幅" w:hint="eastAsia"/>
          <w:lang w:val="ja-JP"/>
        </w:rPr>
        <w:t>い</w:t>
      </w:r>
      <w:r w:rsidRPr="0041451E">
        <w:rPr>
          <w:rFonts w:ascii="Osaka−等幅" w:eastAsia="Osaka−等幅" w:hAnsi="Osaka−等幅" w:cs="Osaka−等幅" w:hint="eastAsia"/>
          <w:lang w:val="ja-JP"/>
        </w:rPr>
        <w:t>て</w:t>
      </w:r>
      <w:r w:rsidR="000734A3">
        <w:rPr>
          <w:rFonts w:ascii="Osaka−等幅" w:eastAsia="Osaka−等幅" w:hAnsi="Osaka−等幅" w:cs="Osaka−等幅" w:hint="eastAsia"/>
          <w:lang w:val="ja-JP"/>
        </w:rPr>
        <w:t>いるかが</w:t>
      </w:r>
      <w:r w:rsidRPr="0041451E">
        <w:rPr>
          <w:rFonts w:ascii="Osaka−等幅" w:eastAsia="Osaka−等幅" w:hAnsi="Osaka−等幅" w:cs="Osaka−等幅" w:hint="eastAsia"/>
          <w:lang w:val="ja-JP"/>
        </w:rPr>
        <w:t>早めに</w:t>
      </w:r>
      <w:r w:rsidR="002A74CE">
        <w:rPr>
          <w:rFonts w:ascii="Osaka−等幅" w:eastAsia="Osaka−等幅" w:hAnsi="Osaka−等幅" w:cs="Osaka−等幅" w:hint="eastAsia"/>
          <w:lang w:val="ja-JP"/>
        </w:rPr>
        <w:t>わか</w:t>
      </w:r>
      <w:r w:rsidR="000734A3">
        <w:rPr>
          <w:rFonts w:ascii="Osaka−等幅" w:eastAsia="Osaka−等幅" w:hAnsi="Osaka−等幅" w:cs="Osaka−等幅" w:hint="eastAsia"/>
          <w:lang w:val="ja-JP"/>
        </w:rPr>
        <w:t>り</w:t>
      </w:r>
      <w:r w:rsidRPr="0041451E">
        <w:rPr>
          <w:rFonts w:ascii="Osaka−等幅" w:eastAsia="Osaka−等幅" w:hAnsi="Osaka−等幅" w:cs="Osaka−等幅" w:hint="eastAsia"/>
          <w:lang w:val="ja-JP"/>
        </w:rPr>
        <w:t>ます。</w:t>
      </w:r>
    </w:p>
    <w:p w14:paraId="0865D4A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ピーク</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選択</w:t>
      </w:r>
      <w:r w:rsidR="002A74CE">
        <w:rPr>
          <w:rFonts w:ascii="Osaka−等幅" w:eastAsia="Osaka−等幅" w:hAnsi="Osaka−等幅" w:cs="Osaka−等幅" w:hint="eastAsia"/>
          <w:lang w:val="ja-JP"/>
        </w:rPr>
        <w:t>や</w:t>
      </w:r>
      <w:r w:rsidRPr="0041451E">
        <w:rPr>
          <w:rFonts w:ascii="Osaka−等幅" w:eastAsia="Osaka−等幅" w:hAnsi="Osaka−等幅" w:cs="Osaka−等幅" w:hint="eastAsia"/>
          <w:lang w:val="ja-JP"/>
        </w:rPr>
        <w:t>ピーク</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注釈</w:t>
      </w:r>
      <w:r w:rsidR="002A74CE">
        <w:rPr>
          <w:rFonts w:ascii="Osaka−等幅" w:eastAsia="Osaka−等幅" w:hAnsi="Osaka−等幅" w:cs="Osaka−等幅" w:hint="eastAsia"/>
          <w:lang w:val="ja-JP"/>
        </w:rPr>
        <w:t>づけに使う</w:t>
      </w:r>
      <w:r w:rsidRPr="0041451E">
        <w:rPr>
          <w:rFonts w:ascii="Osaka−等幅" w:eastAsia="Osaka−等幅" w:hAnsi="Osaka−等幅" w:cs="Osaka−等幅" w:hint="eastAsia"/>
          <w:lang w:val="ja-JP"/>
        </w:rPr>
        <w:t>保持時間</w:t>
      </w:r>
      <w:r w:rsidR="002A74CE">
        <w:rPr>
          <w:rFonts w:ascii="Osaka−等幅" w:eastAsia="Osaka−等幅" w:hAnsi="Osaka−等幅" w:cs="Osaka−等幅" w:hint="eastAsia"/>
          <w:lang w:val="ja-JP"/>
        </w:rPr>
        <w:t>の</w:t>
      </w:r>
      <w:r w:rsidRPr="0041451E">
        <w:rPr>
          <w:rFonts w:ascii="Osaka−等幅" w:eastAsia="Osaka−等幅" w:hAnsi="Osaka−等幅" w:cs="Osaka−等幅" w:hint="eastAsia"/>
          <w:lang w:val="ja-JP"/>
        </w:rPr>
        <w:t>情報が</w:t>
      </w:r>
      <w:r w:rsidR="002A74CE" w:rsidRPr="0041451E">
        <w:rPr>
          <w:rFonts w:ascii="Osaka−等幅" w:eastAsia="Osaka−等幅" w:hAnsi="Osaka−等幅" w:cs="Osaka−等幅" w:hint="eastAsia"/>
          <w:lang w:val="ja-JP"/>
        </w:rPr>
        <w:t>先ほど作成したライブラリに</w:t>
      </w:r>
      <w:r w:rsidRPr="0041451E">
        <w:rPr>
          <w:rFonts w:ascii="Osaka−等幅" w:eastAsia="Osaka−等幅" w:hAnsi="Osaka−等幅" w:cs="Osaka−等幅" w:hint="eastAsia"/>
          <w:lang w:val="ja-JP"/>
        </w:rPr>
        <w:t>含まれているか検証するには、以下の手順を実行します。</w:t>
      </w:r>
    </w:p>
    <w:p w14:paraId="459BB574" w14:textId="77777777" w:rsidR="00C91DAA" w:rsidRPr="0041451E" w:rsidRDefault="00077967">
      <w:pPr>
        <w:numPr>
          <w:ilvl w:val="0"/>
          <w:numId w:val="18"/>
        </w:numPr>
        <w:rPr>
          <w:rFonts w:asciiTheme="minorHAnsi" w:eastAsia="MS Mincho" w:hAnsiTheme="minorHAnsi"/>
        </w:rPr>
      </w:pPr>
      <w:r w:rsidRPr="00A24AA9">
        <w:rPr>
          <w:rFonts w:asciiTheme="minorHAnsi" w:eastAsia="MS Mincho" w:hAnsiTheme="minorHAnsi"/>
          <w:lang w:val="ja-JP"/>
        </w:rPr>
        <w:t>[</w:t>
      </w:r>
      <w:r w:rsidR="00C01EC5" w:rsidRPr="00A24AA9">
        <w:rPr>
          <w:rFonts w:ascii="MS Gothic" w:eastAsia="MS Gothic" w:hAnsi="MS Gothic" w:cs="MS Gothic" w:hint="eastAsia"/>
          <w:b/>
          <w:lang w:val="ja-JP"/>
        </w:rPr>
        <w:t>表示</w:t>
      </w:r>
      <w:r w:rsidRPr="00A24AA9">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018CF21F"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はここでも、ライブラリ</w:t>
      </w:r>
      <w:r w:rsidR="002A74CE">
        <w:rPr>
          <w:rFonts w:ascii="Osaka−等幅" w:eastAsia="Osaka−等幅" w:hAnsi="Osaka−等幅" w:cs="Osaka−等幅" w:hint="eastAsia"/>
          <w:lang w:val="ja-JP"/>
        </w:rPr>
        <w:t>中</w:t>
      </w:r>
      <w:r w:rsidR="000734A3">
        <w:rPr>
          <w:rFonts w:ascii="Osaka−等幅" w:eastAsia="Osaka−等幅" w:hAnsi="Osaka−等幅" w:cs="Osaka−等幅" w:hint="eastAsia"/>
          <w:lang w:val="ja-JP"/>
        </w:rPr>
        <w:t>で検出された</w:t>
      </w:r>
      <w:r w:rsidRPr="0041451E">
        <w:rPr>
          <w:rFonts w:ascii="Osaka−等幅" w:eastAsia="Osaka−等幅" w:hAnsi="Osaka−等幅" w:cs="Osaka−等幅" w:hint="eastAsia"/>
          <w:lang w:val="ja-JP"/>
        </w:rPr>
        <w:t>修飾を使用することを提案してきます。これらは</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検索をイン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ザードで、あなたがドキュメントに追加し</w:t>
      </w:r>
      <w:r w:rsidR="000734A3">
        <w:rPr>
          <w:rFonts w:ascii="Osaka−等幅" w:eastAsia="Osaka−等幅" w:hAnsi="Osaka−等幅" w:cs="Osaka−等幅" w:hint="eastAsia"/>
          <w:lang w:val="ja-JP"/>
        </w:rPr>
        <w:t>なかった</w:t>
      </w:r>
      <w:r w:rsidRPr="0041451E">
        <w:rPr>
          <w:rFonts w:ascii="Osaka−等幅" w:eastAsia="Osaka−等幅" w:hAnsi="Osaka−等幅" w:cs="Osaka−等幅" w:hint="eastAsia"/>
          <w:lang w:val="ja-JP"/>
        </w:rPr>
        <w:t>修飾です。</w:t>
      </w:r>
    </w:p>
    <w:p w14:paraId="17312D9C" w14:textId="77777777" w:rsidR="000A2A49" w:rsidRPr="0041451E" w:rsidRDefault="00F40A8F" w:rsidP="000A2A49">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E6BFB46" wp14:editId="6F9388D0">
            <wp:extent cx="3943350" cy="3419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43350" cy="3419475"/>
                    </a:xfrm>
                    <a:prstGeom prst="rect">
                      <a:avLst/>
                    </a:prstGeom>
                  </pic:spPr>
                </pic:pic>
              </a:graphicData>
            </a:graphic>
          </wp:inline>
        </w:drawing>
      </w:r>
    </w:p>
    <w:p w14:paraId="54AF82CD"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ら</w:t>
      </w:r>
      <w:r w:rsidR="002A74CE">
        <w:rPr>
          <w:rFonts w:ascii="Osaka−等幅" w:eastAsia="Osaka−等幅" w:hAnsi="Osaka−等幅" w:cs="Osaka−等幅" w:hint="eastAsia"/>
          <w:lang w:val="ja-JP"/>
        </w:rPr>
        <w:t>の修飾</w:t>
      </w:r>
      <w:r w:rsidRPr="0041451E">
        <w:rPr>
          <w:rFonts w:ascii="Osaka−等幅" w:eastAsia="Osaka−等幅" w:hAnsi="Osaka−等幅" w:cs="Osaka−等幅" w:hint="eastAsia"/>
          <w:lang w:val="ja-JP"/>
        </w:rPr>
        <w:t>を</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で使用する</w:t>
      </w:r>
      <w:r w:rsidR="002A74CE">
        <w:rPr>
          <w:rFonts w:ascii="Osaka−等幅" w:eastAsia="Osaka−等幅" w:hAnsi="Osaka−等幅" w:cs="Osaka−等幅" w:hint="eastAsia"/>
          <w:lang w:val="ja-JP"/>
        </w:rPr>
        <w:t>ことに</w:t>
      </w:r>
      <w:r w:rsidRPr="0041451E">
        <w:rPr>
          <w:rFonts w:ascii="Osaka−等幅" w:eastAsia="Osaka−等幅" w:hAnsi="Osaka−等幅" w:cs="Osaka−等幅" w:hint="eastAsia"/>
          <w:lang w:val="ja-JP"/>
        </w:rPr>
        <w:t>しても、</w:t>
      </w:r>
      <w:r w:rsidR="002A74CE">
        <w:rPr>
          <w:rFonts w:ascii="Osaka−等幅" w:eastAsia="Osaka−等幅" w:hAnsi="Osaka−等幅" w:cs="Osaka−等幅" w:hint="eastAsia"/>
          <w:lang w:val="ja-JP"/>
        </w:rPr>
        <w:t>その</w:t>
      </w:r>
      <w:r w:rsidR="002A74CE" w:rsidRPr="0041451E">
        <w:rPr>
          <w:rFonts w:ascii="Osaka−等幅" w:eastAsia="Osaka−等幅" w:hAnsi="Osaka−等幅" w:cs="Osaka−等幅" w:hint="eastAsia"/>
          <w:lang w:val="ja-JP"/>
        </w:rPr>
        <w:t>修飾</w:t>
      </w:r>
      <w:r w:rsidR="002A74CE">
        <w:rPr>
          <w:rFonts w:ascii="Osaka−等幅" w:eastAsia="Osaka−等幅" w:hAnsi="Osaka−等幅" w:cs="Osaka−等幅" w:hint="eastAsia"/>
          <w:lang w:val="ja-JP"/>
        </w:rPr>
        <w:t>を</w:t>
      </w:r>
      <w:r w:rsidR="004C3A41">
        <w:rPr>
          <w:rFonts w:ascii="Osaka−等幅" w:eastAsia="Osaka−等幅" w:hAnsi="Osaka−等幅" w:cs="Osaka−等幅" w:hint="eastAsia"/>
          <w:lang w:val="ja-JP"/>
        </w:rPr>
        <w:t>受ける</w:t>
      </w:r>
      <w:r w:rsidR="002A74CE" w:rsidRPr="0041451E">
        <w:rPr>
          <w:rFonts w:ascii="Osaka−等幅" w:eastAsia="Osaka−等幅" w:hAnsi="Osaka−等幅" w:cs="Osaka−等幅" w:hint="eastAsia"/>
          <w:lang w:val="ja-JP"/>
        </w:rPr>
        <w:t>ペプチド</w:t>
      </w:r>
      <w:r w:rsidR="002A74CE">
        <w:rPr>
          <w:rFonts w:ascii="Osaka−等幅" w:eastAsia="Osaka−等幅" w:hAnsi="Osaka−等幅" w:cs="Osaka−等幅" w:hint="eastAsia"/>
          <w:lang w:val="ja-JP"/>
        </w:rPr>
        <w:t>を</w:t>
      </w: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002A74CE">
        <w:rPr>
          <w:rFonts w:ascii="Osaka−等幅" w:eastAsia="Osaka−等幅" w:hAnsi="Osaka−等幅" w:cs="Osaka−等幅" w:hint="eastAsia"/>
          <w:lang w:val="ja-JP"/>
        </w:rPr>
        <w:t>で</w:t>
      </w:r>
      <w:r w:rsidRPr="0041451E">
        <w:rPr>
          <w:rFonts w:ascii="Osaka−等幅" w:eastAsia="Osaka−等幅" w:hAnsi="Osaka−等幅" w:cs="Osaka−等幅" w:hint="eastAsia"/>
          <w:lang w:val="ja-JP"/>
        </w:rPr>
        <w:t>ドキュメントに追加しない限り、これらは現在のドキュメントには追加されません。しかし、これらの修飾はこのチュートリアルでは重要では</w:t>
      </w:r>
      <w:r w:rsidR="002A74CE">
        <w:rPr>
          <w:rFonts w:ascii="Osaka−等幅" w:eastAsia="Osaka−等幅" w:hAnsi="Osaka−等幅" w:cs="Osaka−等幅" w:hint="eastAsia"/>
          <w:lang w:val="ja-JP"/>
        </w:rPr>
        <w:t>ないので、このまま続けます</w:t>
      </w:r>
      <w:r w:rsidRPr="0041451E">
        <w:rPr>
          <w:rFonts w:ascii="Osaka−等幅" w:eastAsia="Osaka−等幅" w:hAnsi="Osaka−等幅" w:cs="Osaka−等幅" w:hint="eastAsia"/>
          <w:lang w:val="ja-JP"/>
        </w:rPr>
        <w:t>。</w:t>
      </w:r>
      <w:r w:rsidR="002A74CE">
        <w:rPr>
          <w:rFonts w:ascii="Osaka−等幅" w:eastAsia="Osaka−等幅" w:hAnsi="Osaka−等幅" w:cs="Osaka−等幅" w:hint="eastAsia"/>
          <w:lang w:val="ja-JP"/>
        </w:rPr>
        <w:t>次の手順は、</w:t>
      </w:r>
    </w:p>
    <w:p w14:paraId="6C39E29A" w14:textId="77777777"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いい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03B7144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009F079E">
        <w:rPr>
          <w:rFonts w:ascii="Osaka−等幅" w:eastAsia="Osaka−等幅" w:hAnsi="Osaka−等幅" w:cs="Osaka−等幅" w:hint="eastAsia"/>
          <w:lang w:val="ja-JP"/>
        </w:rPr>
        <w:t>は</w:t>
      </w:r>
      <w:r w:rsidRPr="0041451E">
        <w:rPr>
          <w:rFonts w:ascii="Osaka−等幅" w:eastAsia="Osaka−等幅" w:hAnsi="Osaka−等幅" w:cs="Osaka−等幅" w:hint="eastAsia"/>
          <w:lang w:val="ja-JP"/>
        </w:rPr>
        <w:t>以下のように表示されます。</w:t>
      </w:r>
    </w:p>
    <w:p w14:paraId="2192863F" w14:textId="77777777" w:rsidR="006C4B6D" w:rsidRPr="0041451E" w:rsidRDefault="00C74849" w:rsidP="006C4B6D">
      <w:pPr>
        <w:rPr>
          <w:rFonts w:asciiTheme="minorHAnsi" w:eastAsia="MS Mincho" w:hAnsiTheme="minorHAnsi"/>
          <w:noProof/>
        </w:rPr>
      </w:pPr>
      <w:r w:rsidRPr="0041451E">
        <w:rPr>
          <w:rFonts w:asciiTheme="minorHAnsi" w:eastAsia="MS Mincho" w:hAnsiTheme="minorHAnsi"/>
          <w:noProof/>
          <w:lang w:eastAsia="en-US" w:bidi="bo-CN"/>
        </w:rPr>
        <w:lastRenderedPageBreak/>
        <w:drawing>
          <wp:inline distT="0" distB="0" distL="0" distR="0" wp14:anchorId="09F49258" wp14:editId="069EFA56">
            <wp:extent cx="5943600"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771900"/>
                    </a:xfrm>
                    <a:prstGeom prst="rect">
                      <a:avLst/>
                    </a:prstGeom>
                  </pic:spPr>
                </pic:pic>
              </a:graphicData>
            </a:graphic>
          </wp:inline>
        </w:drawing>
      </w:r>
    </w:p>
    <w:p w14:paraId="0D34E22D"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リスト</w:t>
      </w:r>
      <w:r w:rsidR="009F079E">
        <w:rPr>
          <w:rFonts w:ascii="Osaka−等幅" w:eastAsia="Osaka−等幅" w:hAnsi="Osaka−等幅" w:cs="Osaka−等幅" w:hint="eastAsia"/>
          <w:lang w:val="ja-JP"/>
        </w:rPr>
        <w:t>の中</w:t>
      </w:r>
      <w:r w:rsidR="001C7D7B">
        <w:rPr>
          <w:rFonts w:ascii="Osaka−等幅" w:eastAsia="Osaka−等幅" w:hAnsi="Osaka−等幅" w:cs="Osaka−等幅" w:hint="eastAsia"/>
          <w:lang w:val="ja-JP"/>
        </w:rPr>
        <w:t>で</w:t>
      </w:r>
      <w:r w:rsidRPr="0041451E">
        <w:rPr>
          <w:rFonts w:ascii="Osaka−等幅" w:eastAsia="Osaka−等幅" w:hAnsi="Osaka−等幅" w:cs="Osaka−等幅" w:hint="eastAsia"/>
          <w:lang w:val="ja-JP"/>
        </w:rPr>
        <w:t>、</w:t>
      </w:r>
      <w:r w:rsidR="001C7D7B" w:rsidRPr="0041451E">
        <w:rPr>
          <w:rFonts w:ascii="Osaka−等幅" w:eastAsia="Osaka−等幅" w:hAnsi="Osaka−等幅" w:cs="Osaka−等幅" w:hint="eastAsia"/>
          <w:lang w:val="ja-JP"/>
        </w:rPr>
        <w:t>シークエンス</w:t>
      </w:r>
      <w:r w:rsidR="001C7D7B">
        <w:rPr>
          <w:rFonts w:ascii="Osaka−等幅" w:eastAsia="Osaka−等幅" w:hAnsi="Osaka−等幅" w:cs="Osaka−等幅" w:hint="eastAsia"/>
          <w:lang w:val="ja-JP"/>
        </w:rPr>
        <w:t>文字列</w:t>
      </w:r>
      <w:r w:rsidRPr="0041451E">
        <w:rPr>
          <w:rFonts w:ascii="Osaka−等幅" w:eastAsia="Osaka−等幅" w:hAnsi="Osaka−等幅" w:cs="Osaka−等幅" w:hint="eastAsia"/>
          <w:lang w:val="ja-JP"/>
        </w:rPr>
        <w:t>の左側</w:t>
      </w:r>
      <w:r w:rsidR="001C7D7B">
        <w:rPr>
          <w:rFonts w:ascii="Osaka−等幅" w:eastAsia="Osaka−等幅" w:hAnsi="Osaka−等幅" w:cs="Osaka−等幅" w:hint="eastAsia"/>
          <w:lang w:val="ja-JP"/>
        </w:rPr>
        <w:t>に</w:t>
      </w:r>
      <w:r w:rsidRPr="0041451E">
        <w:rPr>
          <w:rFonts w:ascii="Osaka−等幅" w:eastAsia="Osaka−等幅" w:hAnsi="Osaka−等幅" w:cs="Osaka−等幅" w:hint="eastAsia"/>
          <w:lang w:val="ja-JP"/>
        </w:rPr>
        <w:t>アイコンの付いていない</w:t>
      </w:r>
      <w:r w:rsidR="009F079E">
        <w:rPr>
          <w:rFonts w:ascii="Osaka−等幅" w:eastAsia="Osaka−等幅" w:hAnsi="Osaka−等幅" w:cs="Osaka−等幅" w:hint="eastAsia"/>
          <w:lang w:val="ja-JP"/>
        </w:rPr>
        <w:t>ペプチドは</w:t>
      </w:r>
      <w:r w:rsidRPr="0041451E">
        <w:rPr>
          <w:rFonts w:ascii="Osaka−等幅" w:eastAsia="Osaka−等幅" w:hAnsi="Osaka−等幅" w:cs="Osaka−等幅" w:hint="eastAsia"/>
          <w:lang w:val="ja-JP"/>
        </w:rPr>
        <w:t>、</w:t>
      </w:r>
      <w:r w:rsidR="001C7D7B">
        <w:rPr>
          <w:rFonts w:ascii="Osaka−等幅" w:eastAsia="Osaka−等幅" w:hAnsi="Osaka−等幅" w:cs="Osaka−等幅" w:hint="eastAsia"/>
          <w:lang w:val="ja-JP"/>
        </w:rPr>
        <w:t>今回</w:t>
      </w:r>
      <w:r w:rsidRPr="0041451E">
        <w:rPr>
          <w:rFonts w:ascii="Osaka−等幅" w:eastAsia="Osaka−等幅" w:hAnsi="Osaka−等幅" w:cs="Osaka−等幅" w:hint="eastAsia"/>
          <w:lang w:val="ja-JP"/>
        </w:rPr>
        <w:t>使用しない修飾を含む</w:t>
      </w:r>
      <w:r w:rsidR="009F079E">
        <w:rPr>
          <w:rFonts w:ascii="Osaka−等幅" w:eastAsia="Osaka−等幅" w:hAnsi="Osaka−等幅" w:cs="Osaka−等幅" w:hint="eastAsia"/>
          <w:lang w:val="ja-JP"/>
        </w:rPr>
        <w:t>ペプチド</w:t>
      </w:r>
      <w:r w:rsidRPr="0041451E">
        <w:rPr>
          <w:rFonts w:ascii="Osaka−等幅" w:eastAsia="Osaka−等幅" w:hAnsi="Osaka−等幅" w:cs="Osaka−等幅" w:hint="eastAsia"/>
          <w:lang w:val="ja-JP"/>
        </w:rPr>
        <w:t>です。</w:t>
      </w:r>
    </w:p>
    <w:p w14:paraId="40D5902B"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スペクトルグラフの下に、「</w:t>
      </w:r>
      <w:bookmarkStart w:id="0" w:name="OLE_LINK1"/>
      <w:bookmarkStart w:id="1" w:name="OLE_LINK2"/>
      <w:r w:rsidR="009F079E">
        <w:rPr>
          <w:rFonts w:ascii="Osaka−等幅" w:eastAsia="Osaka−等幅" w:hAnsi="Osaka−等幅" w:cs="Osaka−等幅" w:hint="eastAsia"/>
          <w:lang w:val="ja-JP"/>
        </w:rPr>
        <w:t>ファイル：</w:t>
      </w:r>
      <w:r w:rsidRPr="0041451E">
        <w:rPr>
          <w:rFonts w:asciiTheme="minorHAnsi" w:eastAsia="MS Mincho" w:hAnsiTheme="minorHAnsi"/>
          <w:lang w:val="ja-JP"/>
        </w:rPr>
        <w:t>100803_005b_MCF7_TiTip3.wiff</w:t>
      </w:r>
      <w:bookmarkEnd w:id="0"/>
      <w:bookmarkEnd w:id="1"/>
      <w:r w:rsidRPr="0041451E">
        <w:rPr>
          <w:rFonts w:ascii="Osaka−等幅" w:eastAsia="Osaka−等幅" w:hAnsi="Osaka−等幅" w:cs="Osaka−等幅" w:hint="eastAsia"/>
          <w:lang w:val="ja-JP"/>
        </w:rPr>
        <w:t>」および「</w:t>
      </w:r>
      <w:r w:rsidRPr="0041451E">
        <w:rPr>
          <w:rFonts w:asciiTheme="minorHAnsi" w:eastAsia="MS Mincho" w:hAnsiTheme="minorHAnsi"/>
          <w:lang w:val="ja-JP"/>
        </w:rPr>
        <w:t>RT:</w:t>
      </w:r>
      <w:bookmarkStart w:id="2" w:name="OLE_LINK3"/>
      <w:bookmarkStart w:id="3" w:name="OLE_LINK4"/>
      <w:r w:rsidR="009F079E">
        <w:rPr>
          <w:rFonts w:asciiTheme="minorHAnsi" w:eastAsia="MS Mincho" w:hAnsiTheme="minorHAnsi" w:hint="eastAsia"/>
          <w:lang w:val="ja-JP"/>
        </w:rPr>
        <w:t xml:space="preserve"> </w:t>
      </w:r>
      <w:r w:rsidRPr="0041451E">
        <w:rPr>
          <w:rFonts w:asciiTheme="minorHAnsi" w:eastAsia="MS Mincho" w:hAnsiTheme="minorHAnsi"/>
          <w:lang w:val="ja-JP"/>
        </w:rPr>
        <w:t>35.2128</w:t>
      </w:r>
      <w:bookmarkEnd w:id="2"/>
      <w:bookmarkEnd w:id="3"/>
      <w:r w:rsidRPr="0041451E">
        <w:rPr>
          <w:rFonts w:ascii="Osaka−等幅" w:eastAsia="Osaka−等幅" w:hAnsi="Osaka−等幅" w:cs="Osaka−等幅" w:hint="eastAsia"/>
          <w:lang w:val="ja-JP"/>
        </w:rPr>
        <w:t>」が表示され</w:t>
      </w:r>
      <w:r w:rsidR="009F079E">
        <w:rPr>
          <w:rFonts w:ascii="Osaka−等幅" w:eastAsia="Osaka−等幅" w:hAnsi="Osaka−等幅" w:cs="Osaka−等幅" w:hint="eastAsia"/>
          <w:lang w:val="ja-JP"/>
        </w:rPr>
        <w:t>てい</w:t>
      </w:r>
      <w:r w:rsidRPr="0041451E">
        <w:rPr>
          <w:rFonts w:ascii="Osaka−等幅" w:eastAsia="Osaka−等幅" w:hAnsi="Osaka−等幅" w:cs="Osaka−等幅" w:hint="eastAsia"/>
          <w:lang w:val="ja-JP"/>
        </w:rPr>
        <w:t>ます。「</w:t>
      </w:r>
      <w:r w:rsidRPr="0041451E">
        <w:rPr>
          <w:rFonts w:asciiTheme="minorHAnsi" w:eastAsia="MS Mincho" w:hAnsiTheme="minorHAnsi"/>
          <w:lang w:val="ja-JP"/>
        </w:rPr>
        <w:t>RT</w:t>
      </w:r>
      <w:r w:rsidR="009F079E">
        <w:rPr>
          <w:rFonts w:asciiTheme="minorHAnsi" w:eastAsia="MS Mincho" w:hAnsiTheme="minorHAnsi" w:hint="eastAsia"/>
          <w:lang w:val="ja-JP"/>
        </w:rPr>
        <w:t>:</w:t>
      </w:r>
      <w:r w:rsidRPr="0041451E">
        <w:rPr>
          <w:rFonts w:ascii="Osaka−等幅" w:eastAsia="Osaka−等幅" w:hAnsi="Osaka−等幅" w:cs="Osaka−等幅" w:hint="eastAsia"/>
          <w:lang w:val="ja-JP"/>
        </w:rPr>
        <w:t>」値により、保持時間情報が</w:t>
      </w:r>
      <w:r w:rsidR="008D0A00">
        <w:rPr>
          <w:rFonts w:ascii="Osaka−等幅" w:eastAsia="Osaka−等幅" w:hAnsi="Osaka−等幅" w:cs="Osaka−等幅" w:hint="eastAsia"/>
          <w:lang w:val="ja-JP"/>
        </w:rPr>
        <w:t>ある</w:t>
      </w:r>
      <w:r w:rsidRPr="0041451E">
        <w:rPr>
          <w:rFonts w:ascii="Osaka−等幅" w:eastAsia="Osaka−等幅" w:hAnsi="Osaka−等幅" w:cs="Osaka−等幅" w:hint="eastAsia"/>
          <w:lang w:val="ja-JP"/>
        </w:rPr>
        <w:t>ことが分かります。また「ファイル</w:t>
      </w:r>
      <w:r w:rsidR="00FB568D">
        <w:rPr>
          <w:rFonts w:ascii="Osaka−等幅" w:eastAsia="Osaka−等幅" w:hAnsi="Osaka−等幅" w:cs="Osaka−等幅" w:hint="eastAsia"/>
          <w:lang w:val="ja-JP"/>
        </w:rPr>
        <w:t>：</w:t>
      </w:r>
      <w:r w:rsidRPr="0041451E">
        <w:rPr>
          <w:rFonts w:ascii="Osaka−等幅" w:eastAsia="Osaka−等幅" w:hAnsi="Osaka−等幅" w:cs="Osaka−等幅" w:hint="eastAsia"/>
          <w:lang w:val="ja-JP"/>
        </w:rPr>
        <w:t>」値により、</w:t>
      </w:r>
      <w:r w:rsidR="008D0A00">
        <w:rPr>
          <w:rFonts w:ascii="Osaka−等幅" w:eastAsia="Osaka−等幅" w:hAnsi="Osaka−等幅" w:cs="Osaka−等幅" w:hint="eastAsia"/>
          <w:lang w:val="ja-JP"/>
        </w:rPr>
        <w:t>このスペクトルが</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に</w:t>
      </w:r>
      <w:r w:rsidR="008D0A00">
        <w:rPr>
          <w:rFonts w:ascii="Osaka−等幅" w:eastAsia="Osaka−等幅" w:hAnsi="Osaka−等幅" w:cs="Osaka−等幅" w:hint="eastAsia"/>
          <w:lang w:val="ja-JP"/>
        </w:rPr>
        <w:t>読み込んだ</w:t>
      </w:r>
      <w:r w:rsidRPr="0041451E">
        <w:rPr>
          <w:rFonts w:ascii="Osaka−等幅" w:eastAsia="Osaka−等幅" w:hAnsi="Osaka−等幅" w:cs="Osaka−等幅" w:hint="eastAsia"/>
          <w:lang w:val="ja-JP"/>
        </w:rPr>
        <w:t>ファイル</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正しく関連付けられていることが分かります。「ファイル</w:t>
      </w:r>
      <w:r w:rsidR="00FB568D">
        <w:rPr>
          <w:rFonts w:ascii="Osaka−等幅" w:eastAsia="Osaka−等幅" w:hAnsi="Osaka−等幅" w:cs="Osaka−等幅" w:hint="eastAsia"/>
          <w:lang w:val="ja-JP"/>
        </w:rPr>
        <w:t>：</w:t>
      </w:r>
      <w:r w:rsidRPr="0041451E">
        <w:rPr>
          <w:rFonts w:ascii="Osaka−等幅" w:eastAsia="Osaka−等幅" w:hAnsi="Osaka−等幅" w:cs="Osaka−等幅" w:hint="eastAsia"/>
          <w:lang w:val="ja-JP"/>
        </w:rPr>
        <w:t>」値は、</w:t>
      </w:r>
      <w:r w:rsidR="008D0A00">
        <w:rPr>
          <w:rFonts w:ascii="Osaka−等幅" w:eastAsia="Osaka−等幅" w:hAnsi="Osaka−等幅" w:cs="Osaka−等幅" w:hint="eastAsia"/>
          <w:lang w:val="ja-JP"/>
        </w:rPr>
        <w:t>読み込んだ</w:t>
      </w:r>
      <w:r w:rsidRPr="0041451E">
        <w:rPr>
          <w:rFonts w:ascii="Osaka−等幅" w:eastAsia="Osaka−等幅" w:hAnsi="Osaka−等幅" w:cs="Osaka−等幅" w:hint="eastAsia"/>
          <w:lang w:val="ja-JP"/>
        </w:rPr>
        <w:t>ファイル</w:t>
      </w:r>
      <w:r w:rsidR="008D0A00">
        <w:rPr>
          <w:rFonts w:ascii="Osaka−等幅" w:eastAsia="Osaka−等幅" w:hAnsi="Osaka−等幅" w:cs="Osaka−等幅" w:hint="eastAsia"/>
          <w:lang w:val="ja-JP"/>
        </w:rPr>
        <w:t>とぴったり</w:t>
      </w:r>
      <w:r w:rsidRPr="0041451E">
        <w:rPr>
          <w:rFonts w:ascii="Osaka−等幅" w:eastAsia="Osaka−等幅" w:hAnsi="Osaka−等幅" w:cs="Osaka−等幅" w:hint="eastAsia"/>
          <w:lang w:val="ja-JP"/>
        </w:rPr>
        <w:t>一致する必要はありません。多くのペプチド検索パイプライン</w:t>
      </w:r>
      <w:r w:rsidR="008D0A00">
        <w:rPr>
          <w:rFonts w:ascii="Osaka−等幅" w:eastAsia="Osaka−等幅" w:hAnsi="Osaka−等幅" w:cs="Osaka−等幅" w:hint="eastAsia"/>
          <w:lang w:val="ja-JP"/>
        </w:rPr>
        <w:t>において</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機器からの</w:t>
      </w:r>
      <w:r w:rsidR="00FB568D">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w:t>
      </w:r>
      <w:r w:rsidR="008D0A00">
        <w:rPr>
          <w:rFonts w:ascii="Osaka−等幅" w:eastAsia="Osaka−等幅" w:hAnsi="Osaka−等幅" w:cs="Osaka−等幅" w:hint="eastAsia"/>
          <w:lang w:val="ja-JP"/>
        </w:rPr>
        <w:t>は</w:t>
      </w:r>
      <w:r w:rsidRPr="0041451E">
        <w:rPr>
          <w:rFonts w:asciiTheme="minorHAnsi" w:eastAsia="MS Mincho" w:hAnsiTheme="minorHAnsi"/>
          <w:lang w:val="ja-JP"/>
        </w:rPr>
        <w:t>mzXML</w:t>
      </w:r>
      <w:r w:rsidRPr="0041451E">
        <w:rPr>
          <w:rFonts w:ascii="Osaka−等幅" w:eastAsia="Osaka−等幅" w:hAnsi="Osaka−等幅" w:cs="Osaka−等幅" w:hint="eastAsia"/>
          <w:lang w:val="ja-JP"/>
        </w:rPr>
        <w:t>、</w:t>
      </w:r>
      <w:r w:rsidRPr="0041451E">
        <w:rPr>
          <w:rFonts w:asciiTheme="minorHAnsi" w:eastAsia="MS Mincho" w:hAnsiTheme="minorHAnsi"/>
          <w:lang w:val="ja-JP"/>
        </w:rPr>
        <w:t>mzML</w:t>
      </w:r>
      <w:r w:rsidRPr="0041451E">
        <w:rPr>
          <w:rFonts w:ascii="Osaka−等幅" w:eastAsia="Osaka−等幅" w:hAnsi="Osaka−等幅" w:cs="Osaka−等幅" w:hint="eastAsia"/>
          <w:lang w:val="ja-JP"/>
        </w:rPr>
        <w:t>、</w:t>
      </w:r>
      <w:r w:rsidRPr="0041451E">
        <w:rPr>
          <w:rFonts w:asciiTheme="minorHAnsi" w:eastAsia="MS Mincho" w:hAnsiTheme="minorHAnsi"/>
          <w:lang w:val="ja-JP"/>
        </w:rPr>
        <w:t>MGF</w:t>
      </w:r>
      <w:r w:rsidRPr="0041451E">
        <w:rPr>
          <w:rFonts w:ascii="Osaka−等幅" w:eastAsia="Osaka−等幅" w:hAnsi="Osaka−等幅" w:cs="Osaka−等幅" w:hint="eastAsia"/>
          <w:lang w:val="ja-JP"/>
        </w:rPr>
        <w:t>、</w:t>
      </w:r>
      <w:r w:rsidRPr="0041451E">
        <w:rPr>
          <w:rFonts w:asciiTheme="minorHAnsi" w:eastAsia="MS Mincho" w:hAnsiTheme="minorHAnsi"/>
          <w:lang w:val="ja-JP"/>
        </w:rPr>
        <w:t>MS2</w:t>
      </w:r>
      <w:r w:rsidRPr="0041451E">
        <w:rPr>
          <w:rFonts w:ascii="Osaka−等幅" w:eastAsia="Osaka−等幅" w:hAnsi="Osaka−等幅" w:cs="Osaka−等幅" w:hint="eastAsia"/>
          <w:lang w:val="ja-JP"/>
        </w:rPr>
        <w:t>、などのフォーマットに変換</w:t>
      </w:r>
      <w:r w:rsidR="008D0A00">
        <w:rPr>
          <w:rFonts w:ascii="Osaka−等幅" w:eastAsia="Osaka−等幅" w:hAnsi="Osaka−等幅" w:cs="Osaka−等幅" w:hint="eastAsia"/>
          <w:lang w:val="ja-JP"/>
        </w:rPr>
        <w:t>されてい</w:t>
      </w:r>
      <w:r w:rsidR="00FB568D">
        <w:rPr>
          <w:rFonts w:ascii="Osaka−等幅" w:eastAsia="Osaka−等幅" w:hAnsi="Osaka−等幅" w:cs="Osaka−等幅" w:hint="eastAsia"/>
          <w:lang w:val="ja-JP"/>
        </w:rPr>
        <w:t>ることを</w:t>
      </w:r>
      <w:r w:rsidR="00FB568D" w:rsidRPr="00AB21C5">
        <w:rPr>
          <w:rFonts w:asciiTheme="minorHAnsi" w:eastAsia="Osaka−等幅" w:hAnsiTheme="minorHAnsi" w:cstheme="minorHAnsi"/>
          <w:lang w:val="ja-JP"/>
        </w:rPr>
        <w:t>Skyline</w:t>
      </w:r>
      <w:r w:rsidR="00FB568D">
        <w:rPr>
          <w:rFonts w:ascii="Osaka−等幅" w:eastAsia="Osaka−等幅" w:hAnsi="Osaka−等幅" w:cs="Osaka−等幅" w:hint="eastAsia"/>
          <w:lang w:val="ja-JP"/>
        </w:rPr>
        <w:t>は認識しています</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原則として</w:t>
      </w:r>
      <w:r w:rsidRPr="0041451E">
        <w:rPr>
          <w:rFonts w:asciiTheme="minorHAnsi" w:eastAsia="MS Mincho" w:hAnsiTheme="minorHAnsi"/>
          <w:lang w:val="ja-JP"/>
        </w:rPr>
        <w:t>Skyline</w:t>
      </w:r>
      <w:r w:rsidR="008D0A00">
        <w:rPr>
          <w:rFonts w:ascii="Osaka−等幅" w:eastAsia="Osaka−等幅" w:hAnsi="Osaka−等幅" w:cs="Osaka−等幅" w:hint="eastAsia"/>
        </w:rPr>
        <w:t>で</w:t>
      </w:r>
      <w:r w:rsidRPr="0041451E">
        <w:rPr>
          <w:rFonts w:ascii="Osaka−等幅" w:eastAsia="Osaka−等幅" w:hAnsi="Osaka−等幅" w:cs="Osaka−等幅" w:hint="eastAsia"/>
          <w:lang w:val="ja-JP"/>
        </w:rPr>
        <w:t>はベース</w:t>
      </w:r>
      <w:r w:rsidR="008D0A00">
        <w:rPr>
          <w:rFonts w:ascii="Osaka−等幅" w:eastAsia="Osaka−等幅" w:hAnsi="Osaka−等幅" w:cs="Osaka−等幅" w:hint="eastAsia"/>
          <w:lang w:val="ja-JP"/>
        </w:rPr>
        <w:t>ネームの</w:t>
      </w:r>
      <w:r w:rsidRPr="0041451E">
        <w:rPr>
          <w:rFonts w:ascii="Osaka−等幅" w:eastAsia="Osaka−等幅" w:hAnsi="Osaka−等幅" w:cs="Osaka−等幅" w:hint="eastAsia"/>
          <w:lang w:val="ja-JP"/>
        </w:rPr>
        <w:t>一致検索</w:t>
      </w:r>
      <w:r w:rsidR="008D0A00">
        <w:rPr>
          <w:rFonts w:ascii="Osaka−等幅" w:eastAsia="Osaka−等幅" w:hAnsi="Osaka−等幅" w:cs="Osaka−等幅" w:hint="eastAsia"/>
          <w:lang w:val="ja-JP"/>
        </w:rPr>
        <w:t>を</w:t>
      </w:r>
      <w:r w:rsidRPr="0041451E">
        <w:rPr>
          <w:rFonts w:ascii="Osaka−等幅" w:eastAsia="Osaka−等幅" w:hAnsi="Osaka−等幅" w:cs="Osaka−等幅" w:hint="eastAsia"/>
          <w:lang w:val="ja-JP"/>
        </w:rPr>
        <w:t>します。</w:t>
      </w:r>
      <w:r w:rsidR="008D0A00">
        <w:rPr>
          <w:rFonts w:ascii="Osaka−等幅" w:eastAsia="Osaka−等幅" w:hAnsi="Osaka−等幅" w:cs="Osaka−等幅" w:hint="eastAsia"/>
          <w:lang w:val="ja-JP"/>
        </w:rPr>
        <w:t>例えば</w:t>
      </w:r>
      <w:r w:rsidRPr="0041451E">
        <w:rPr>
          <w:rFonts w:ascii="Osaka−等幅" w:eastAsia="Osaka−等幅" w:hAnsi="Osaka−等幅" w:cs="Osaka−等幅" w:hint="eastAsia"/>
          <w:lang w:val="ja-JP"/>
        </w:rPr>
        <w:t>、「</w:t>
      </w:r>
      <w:r w:rsidRPr="0041451E">
        <w:rPr>
          <w:rFonts w:asciiTheme="minorHAnsi" w:eastAsia="MS Mincho" w:hAnsiTheme="minorHAnsi"/>
          <w:lang w:val="ja-JP"/>
        </w:rPr>
        <w:t>basename.mgf</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wiff</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00FB568D">
        <w:rPr>
          <w:rFonts w:ascii="Osaka−等幅" w:eastAsia="Osaka−等幅" w:hAnsi="Osaka−等幅" w:cs="Osaka−等幅" w:hint="eastAsia"/>
          <w:lang w:val="ja-JP"/>
        </w:rPr>
        <w:t>なり</w:t>
      </w:r>
      <w:r w:rsidRPr="0041451E">
        <w:rPr>
          <w:rFonts w:ascii="Osaka−等幅" w:eastAsia="Osaka−等幅" w:hAnsi="Osaka−等幅" w:cs="Osaka−等幅" w:hint="eastAsia"/>
          <w:lang w:val="ja-JP"/>
        </w:rPr>
        <w:t>ます。パイプライン</w:t>
      </w:r>
      <w:r w:rsidR="008D0A00">
        <w:rPr>
          <w:rFonts w:ascii="Osaka−等幅" w:eastAsia="Osaka−等幅" w:hAnsi="Osaka−等幅" w:cs="Osaka−等幅" w:hint="eastAsia"/>
          <w:lang w:val="ja-JP"/>
        </w:rPr>
        <w:t>毎の事情にあわせるために</w:t>
      </w:r>
      <w:r w:rsidR="00FB568D">
        <w:rPr>
          <w:rFonts w:ascii="Osaka−等幅" w:eastAsia="Osaka−等幅" w:hAnsi="Osaka−等幅" w:cs="Osaka−等幅" w:hint="eastAsia"/>
          <w:lang w:val="ja-JP"/>
        </w:rPr>
        <w:t>、</w:t>
      </w:r>
      <w:r w:rsidR="008D0A00">
        <w:rPr>
          <w:rFonts w:ascii="Osaka−等幅" w:eastAsia="Osaka−等幅" w:hAnsi="Osaka−等幅" w:cs="Osaka−等幅" w:hint="eastAsia"/>
          <w:lang w:val="ja-JP"/>
        </w:rPr>
        <w:t>大幅な柔軟性が必要となる</w:t>
      </w:r>
      <w:r w:rsidRPr="0041451E">
        <w:rPr>
          <w:rFonts w:ascii="Osaka−等幅" w:eastAsia="Osaka−等幅" w:hAnsi="Osaka−等幅" w:cs="Osaka−等幅" w:hint="eastAsia"/>
          <w:lang w:val="ja-JP"/>
        </w:rPr>
        <w:t>一致</w:t>
      </w:r>
      <w:r w:rsidR="008D0A00">
        <w:rPr>
          <w:rFonts w:ascii="Osaka−等幅" w:eastAsia="Osaka−等幅" w:hAnsi="Osaka−等幅" w:cs="Osaka−等幅" w:hint="eastAsia"/>
          <w:lang w:val="ja-JP"/>
        </w:rPr>
        <w:t>検索</w:t>
      </w:r>
      <w:r w:rsidRPr="0041451E">
        <w:rPr>
          <w:rFonts w:ascii="Osaka−等幅" w:eastAsia="Osaka−等幅" w:hAnsi="Osaka−等幅" w:cs="Osaka−等幅" w:hint="eastAsia"/>
          <w:lang w:val="ja-JP"/>
        </w:rPr>
        <w:t>は大文字小文字</w:t>
      </w:r>
      <w:r w:rsidR="008D0A00">
        <w:rPr>
          <w:rFonts w:ascii="Osaka−等幅" w:eastAsia="Osaka−等幅" w:hAnsi="Osaka−等幅" w:cs="Osaka−等幅" w:hint="eastAsia"/>
          <w:lang w:val="ja-JP"/>
        </w:rPr>
        <w:t>も</w:t>
      </w:r>
      <w:r w:rsidRPr="0041451E">
        <w:rPr>
          <w:rFonts w:ascii="Osaka−等幅" w:eastAsia="Osaka−等幅" w:hAnsi="Osaka−等幅" w:cs="Osaka−等幅" w:hint="eastAsia"/>
          <w:lang w:val="ja-JP"/>
        </w:rPr>
        <w:t>区別せずに行われ、「</w:t>
      </w:r>
      <w:r w:rsidRPr="0041451E">
        <w:rPr>
          <w:rFonts w:asciiTheme="minorHAnsi" w:eastAsia="MS Mincho" w:hAnsiTheme="minorHAnsi"/>
          <w:lang w:val="ja-JP"/>
        </w:rPr>
        <w:t>BASENAME.mzML</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RAW</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一</w:t>
      </w:r>
      <w:r w:rsidR="008D0A00" w:rsidRPr="0041451E">
        <w:rPr>
          <w:rFonts w:ascii="Osaka−等幅" w:eastAsia="Osaka−等幅" w:hAnsi="Osaka−等幅" w:cs="Osaka−等幅" w:hint="eastAsia"/>
          <w:lang w:val="ja-JP"/>
        </w:rPr>
        <w:t>致</w:t>
      </w:r>
      <w:r w:rsidR="008D0A00">
        <w:rPr>
          <w:rFonts w:ascii="Osaka−等幅" w:eastAsia="Osaka−等幅" w:hAnsi="Osaka−等幅" w:cs="Osaka−等幅" w:hint="eastAsia"/>
          <w:lang w:val="ja-JP"/>
        </w:rPr>
        <w:t>することになります。</w:t>
      </w:r>
      <w:r w:rsidR="001F5463">
        <w:rPr>
          <w:rFonts w:ascii="Osaka−等幅" w:eastAsia="Osaka−等幅" w:hAnsi="Osaka−等幅" w:cs="Osaka−等幅" w:hint="eastAsia"/>
          <w:lang w:val="ja-JP"/>
        </w:rPr>
        <w:t>また、</w:t>
      </w:r>
      <w:r w:rsidRPr="0041451E">
        <w:rPr>
          <w:rFonts w:ascii="Osaka−等幅" w:eastAsia="Osaka−等幅" w:hAnsi="Osaka−等幅" w:cs="Osaka−等幅" w:hint="eastAsia"/>
          <w:lang w:val="ja-JP"/>
        </w:rPr>
        <w:t>複数</w:t>
      </w:r>
      <w:r w:rsidR="008D0A00">
        <w:rPr>
          <w:rFonts w:ascii="Osaka−等幅" w:eastAsia="Osaka−等幅" w:hAnsi="Osaka−等幅" w:cs="Osaka−等幅" w:hint="eastAsia"/>
          <w:lang w:val="ja-JP"/>
        </w:rPr>
        <w:t>の</w:t>
      </w:r>
      <w:r w:rsidRPr="0041451E">
        <w:rPr>
          <w:rFonts w:ascii="Osaka−等幅" w:eastAsia="Osaka−等幅" w:hAnsi="Osaka−等幅" w:cs="Osaka−等幅" w:hint="eastAsia"/>
          <w:lang w:val="ja-JP"/>
        </w:rPr>
        <w:t>ドット拡張子の</w:t>
      </w:r>
      <w:r w:rsidR="008D0A00">
        <w:rPr>
          <w:rFonts w:ascii="Osaka−等幅" w:eastAsia="Osaka−等幅" w:hAnsi="Osaka−等幅" w:cs="Osaka−等幅" w:hint="eastAsia"/>
          <w:lang w:val="ja-JP"/>
        </w:rPr>
        <w:t>処理</w:t>
      </w:r>
      <w:r w:rsidR="001F5463">
        <w:rPr>
          <w:rFonts w:ascii="Osaka−等幅" w:eastAsia="Osaka−等幅" w:hAnsi="Osaka−等幅" w:cs="Osaka−等幅" w:hint="eastAsia"/>
          <w:lang w:val="ja-JP"/>
        </w:rPr>
        <w:t>では、</w:t>
      </w:r>
      <w:r w:rsidRPr="0041451E">
        <w:rPr>
          <w:rFonts w:ascii="Osaka−等幅" w:eastAsia="Osaka−等幅" w:hAnsi="Osaka−等幅" w:cs="Osaka−等幅" w:hint="eastAsia"/>
          <w:lang w:val="ja-JP"/>
        </w:rPr>
        <w:t>「</w:t>
      </w:r>
      <w:r w:rsidRPr="0041451E">
        <w:rPr>
          <w:rFonts w:asciiTheme="minorHAnsi" w:eastAsia="MS Mincho" w:hAnsiTheme="minorHAnsi"/>
          <w:lang w:val="ja-JP"/>
        </w:rPr>
        <w:t>basename.c.mzXML</w:t>
      </w:r>
      <w:r w:rsidRPr="0041451E">
        <w:rPr>
          <w:rFonts w:ascii="Osaka−等幅" w:eastAsia="Osaka−等幅" w:hAnsi="Osaka−等幅" w:cs="Osaka−等幅" w:hint="eastAsia"/>
          <w:lang w:val="ja-JP"/>
        </w:rPr>
        <w:t>」は「</w:t>
      </w:r>
      <w:r w:rsidRPr="0041451E">
        <w:rPr>
          <w:rFonts w:asciiTheme="minorHAnsi" w:eastAsia="MS Mincho" w:hAnsiTheme="minorHAnsi"/>
          <w:lang w:val="ja-JP"/>
        </w:rPr>
        <w:t>basename.raw</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一致</w:t>
      </w:r>
      <w:r w:rsidR="001F5463">
        <w:rPr>
          <w:rFonts w:ascii="Osaka−等幅" w:eastAsia="Osaka−等幅" w:hAnsi="Osaka−等幅" w:cs="Osaka−等幅" w:hint="eastAsia"/>
          <w:lang w:val="ja-JP"/>
        </w:rPr>
        <w:t>することになります</w:t>
      </w:r>
      <w:r w:rsidRPr="0041451E">
        <w:rPr>
          <w:rFonts w:ascii="Osaka−等幅" w:eastAsia="Osaka−等幅" w:hAnsi="Osaka−等幅" w:cs="Osaka−等幅" w:hint="eastAsia"/>
          <w:lang w:val="ja-JP"/>
        </w:rPr>
        <w:t>。しかし</w:t>
      </w:r>
      <w:r w:rsidR="001F5463">
        <w:rPr>
          <w:rFonts w:ascii="Osaka−等幅" w:eastAsia="Osaka−等幅" w:hAnsi="Osaka−等幅" w:cs="Osaka−等幅" w:hint="eastAsia"/>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F011852.dat</w:t>
      </w:r>
      <w:r w:rsidRPr="0041451E">
        <w:rPr>
          <w:rFonts w:ascii="Osaka−等幅" w:eastAsia="Osaka−等幅" w:hAnsi="Osaka−等幅" w:cs="Osaka−等幅" w:hint="eastAsia"/>
          <w:lang w:val="ja-JP"/>
        </w:rPr>
        <w:t>」のようなものや、</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へ</w:t>
      </w:r>
      <w:r w:rsidR="008D0A00">
        <w:rPr>
          <w:rFonts w:ascii="Osaka−等幅" w:eastAsia="Osaka−等幅" w:hAnsi="Osaka−等幅" w:cs="Osaka−等幅" w:hint="eastAsia"/>
          <w:lang w:val="ja-JP"/>
        </w:rPr>
        <w:t>取り込もう</w:t>
      </w:r>
      <w:r w:rsidRPr="0041451E">
        <w:rPr>
          <w:rFonts w:ascii="Osaka−等幅" w:eastAsia="Osaka−等幅" w:hAnsi="Osaka−等幅" w:cs="Osaka−等幅" w:hint="eastAsia"/>
          <w:lang w:val="ja-JP"/>
        </w:rPr>
        <w:t>とするデータ</w:t>
      </w:r>
      <w:r w:rsidR="008D0A00">
        <w:rPr>
          <w:rFonts w:ascii="Osaka−等幅" w:eastAsia="Osaka−等幅" w:hAnsi="Osaka−等幅" w:cs="Osaka−等幅" w:hint="eastAsia"/>
          <w:lang w:val="ja-JP"/>
        </w:rPr>
        <w:t>と</w:t>
      </w:r>
      <w:r w:rsidRPr="0041451E">
        <w:rPr>
          <w:rFonts w:ascii="Osaka−等幅" w:eastAsia="Osaka−等幅" w:hAnsi="Osaka−等幅" w:cs="Osaka−等幅" w:hint="eastAsia"/>
          <w:lang w:val="ja-JP"/>
        </w:rPr>
        <w:t>ベース名を共有しない</w:t>
      </w:r>
      <w:r w:rsidR="008D0A00" w:rsidRPr="0041451E">
        <w:rPr>
          <w:rFonts w:ascii="Osaka−等幅" w:eastAsia="Osaka−等幅" w:hAnsi="Osaka−等幅" w:cs="Osaka−等幅" w:hint="eastAsia"/>
          <w:lang w:val="ja-JP"/>
        </w:rPr>
        <w:t>他</w:t>
      </w:r>
      <w:r w:rsidRPr="0041451E">
        <w:rPr>
          <w:rFonts w:ascii="Osaka−等幅" w:eastAsia="Osaka−等幅" w:hAnsi="Osaka−等幅" w:cs="Osaka−等幅" w:hint="eastAsia"/>
          <w:lang w:val="ja-JP"/>
        </w:rPr>
        <w:t>の検索出力ファイル</w:t>
      </w:r>
      <w:r w:rsidR="008D0A00">
        <w:rPr>
          <w:rFonts w:ascii="Osaka−等幅" w:eastAsia="Osaka−等幅" w:hAnsi="Osaka−等幅" w:cs="Osaka−等幅" w:hint="eastAsia"/>
          <w:lang w:val="ja-JP"/>
        </w:rPr>
        <w:t>の</w:t>
      </w:r>
      <w:r w:rsidRPr="0041451E">
        <w:rPr>
          <w:rFonts w:ascii="Osaka−等幅" w:eastAsia="Osaka−等幅" w:hAnsi="Osaka−等幅" w:cs="Osaka−等幅" w:hint="eastAsia"/>
          <w:lang w:val="ja-JP"/>
        </w:rPr>
        <w:t>場合、検索パイプラインを</w:t>
      </w:r>
      <w:r w:rsidR="001F5463">
        <w:rPr>
          <w:rFonts w:ascii="Osaka−等幅" w:eastAsia="Osaka−等幅" w:hAnsi="Osaka−等幅" w:cs="Osaka−等幅" w:hint="eastAsia"/>
          <w:lang w:val="ja-JP"/>
        </w:rPr>
        <w:t>再検討するか、</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チームと協力して</w:t>
      </w:r>
      <w:r w:rsidR="00BA786D">
        <w:rPr>
          <w:rFonts w:ascii="Osaka−等幅" w:eastAsia="Osaka−等幅" w:hAnsi="Osaka−等幅" w:cs="Osaka−等幅" w:hint="eastAsia"/>
          <w:lang w:val="ja-JP"/>
        </w:rPr>
        <w:t>、この</w:t>
      </w:r>
      <w:r w:rsidRPr="0041451E">
        <w:rPr>
          <w:rFonts w:ascii="Osaka−等幅" w:eastAsia="Osaka−等幅" w:hAnsi="Osaka−等幅" w:cs="Osaka−等幅" w:hint="eastAsia"/>
          <w:lang w:val="ja-JP"/>
        </w:rPr>
        <w:t>問題を</w:t>
      </w:r>
      <w:r w:rsidR="008D0A00">
        <w:rPr>
          <w:rFonts w:ascii="Osaka−等幅" w:eastAsia="Osaka−等幅" w:hAnsi="Osaka−等幅" w:cs="Osaka−等幅" w:hint="eastAsia"/>
          <w:lang w:val="ja-JP"/>
        </w:rPr>
        <w:t>解決</w:t>
      </w:r>
      <w:r w:rsidR="001F5463">
        <w:rPr>
          <w:rFonts w:ascii="Osaka−等幅" w:eastAsia="Osaka−等幅" w:hAnsi="Osaka−等幅" w:cs="Osaka−等幅" w:hint="eastAsia"/>
          <w:lang w:val="ja-JP"/>
        </w:rPr>
        <w:t>する必要があ</w:t>
      </w:r>
      <w:r w:rsidR="002768E6">
        <w:rPr>
          <w:rFonts w:ascii="Osaka−等幅" w:eastAsia="Osaka−等幅" w:hAnsi="Osaka−等幅" w:cs="Osaka−等幅" w:hint="eastAsia"/>
          <w:lang w:val="ja-JP"/>
        </w:rPr>
        <w:t>ります</w:t>
      </w:r>
      <w:r w:rsidRPr="0041451E">
        <w:rPr>
          <w:rFonts w:ascii="Osaka−等幅" w:eastAsia="Osaka−等幅" w:hAnsi="Osaka−等幅" w:cs="Osaka−等幅" w:hint="eastAsia"/>
          <w:lang w:val="ja-JP"/>
        </w:rPr>
        <w:t>。</w:t>
      </w:r>
      <w:r w:rsidR="008D0A00">
        <w:rPr>
          <w:rFonts w:ascii="Osaka−等幅" w:eastAsia="Osaka−等幅" w:hAnsi="Osaka−等幅" w:cs="Osaka−等幅" w:hint="eastAsia"/>
          <w:lang w:val="ja-JP"/>
        </w:rPr>
        <w:t>特に</w:t>
      </w:r>
      <w:r w:rsidRPr="0041451E">
        <w:rPr>
          <w:rFonts w:asciiTheme="minorHAnsi" w:eastAsia="MS Mincho" w:hAnsiTheme="minorHAnsi"/>
          <w:lang w:val="ja-JP"/>
        </w:rPr>
        <w:t>Mascot .dat</w:t>
      </w:r>
      <w:r w:rsidRPr="0041451E">
        <w:rPr>
          <w:rFonts w:ascii="Osaka−等幅" w:eastAsia="Osaka−等幅" w:hAnsi="Osaka−等幅" w:cs="Osaka−等幅" w:hint="eastAsia"/>
          <w:lang w:val="ja-JP"/>
        </w:rPr>
        <w:t>ファイルについて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ウェブサイトの「</w:t>
      </w:r>
      <w:hyperlink r:id="rId24" w:history="1">
        <w:r w:rsidRPr="0041451E">
          <w:rPr>
            <w:rStyle w:val="Hyperlink"/>
            <w:rFonts w:asciiTheme="minorHAnsi" w:eastAsia="MS Mincho" w:hAnsiTheme="minorHAnsi"/>
            <w:lang w:val="ja-JP"/>
          </w:rPr>
          <w:t>Mascot</w:t>
        </w:r>
        <w:r w:rsidRPr="0041451E">
          <w:rPr>
            <w:rStyle w:val="Hyperlink"/>
            <w:rFonts w:ascii="Osaka−等幅" w:eastAsia="Osaka−等幅" w:hAnsi="Osaka−等幅" w:cs="Osaka−等幅" w:hint="eastAsia"/>
            <w:lang w:val="ja-JP"/>
          </w:rPr>
          <w:t>検索結果が欠けている</w:t>
        </w:r>
        <w:r w:rsidRPr="0041451E">
          <w:rPr>
            <w:rStyle w:val="Hyperlink"/>
            <w:rFonts w:asciiTheme="minorHAnsi" w:eastAsia="MS Mincho" w:hAnsiTheme="minorHAnsi"/>
            <w:lang w:val="ja-JP"/>
          </w:rPr>
          <w:t>ID</w:t>
        </w:r>
        <w:r w:rsidRPr="0041451E">
          <w:rPr>
            <w:rStyle w:val="Hyperlink"/>
            <w:rFonts w:ascii="Osaka−等幅" w:eastAsia="Osaka−等幅" w:hAnsi="Osaka−等幅" w:cs="Osaka−等幅" w:hint="eastAsia"/>
            <w:lang w:val="ja-JP"/>
          </w:rPr>
          <w:t>注釈</w:t>
        </w:r>
      </w:hyperlink>
      <w:r w:rsidRPr="0041451E">
        <w:rPr>
          <w:rFonts w:ascii="Osaka−等幅" w:eastAsia="Osaka−等幅" w:hAnsi="Osaka−等幅" w:cs="Osaka−等幅" w:hint="eastAsia"/>
          <w:lang w:val="ja-JP"/>
        </w:rPr>
        <w:t>」ページを参照することをお薦めします。その他の問題について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サポート掲示板（</w:t>
      </w:r>
      <w:r w:rsidRPr="0041451E">
        <w:rPr>
          <w:rFonts w:asciiTheme="minorHAnsi" w:eastAsia="MS Mincho" w:hAnsiTheme="minorHAnsi"/>
          <w:lang w:val="ja-JP"/>
        </w:rPr>
        <w:t>[</w:t>
      </w:r>
      <w:r w:rsidRPr="0041451E">
        <w:rPr>
          <w:rFonts w:ascii="Osaka−等幅" w:eastAsia="Osaka−等幅" w:hAnsi="Osaka−等幅" w:cs="Osaka−等幅" w:hint="eastAsia"/>
          <w:b/>
          <w:lang w:val="ja-JP"/>
        </w:rPr>
        <w:t>ヘル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サ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r w:rsidR="008D0A00">
        <w:rPr>
          <w:rFonts w:ascii="Osaka−等幅" w:eastAsia="Osaka−等幅" w:hAnsi="Osaka−等幅" w:cs="Osaka−等幅" w:hint="eastAsia"/>
          <w:lang w:val="ja-JP"/>
        </w:rPr>
        <w:t>に、相談内容を</w:t>
      </w:r>
      <w:r w:rsidR="008D0A00" w:rsidRPr="0041451E" w:rsidDel="008D0A00">
        <w:rPr>
          <w:rFonts w:asciiTheme="minorHAnsi" w:eastAsia="MS Mincho" w:hAnsiTheme="minorHAnsi"/>
          <w:lang w:val="ja-JP"/>
        </w:rPr>
        <w:t xml:space="preserve"> </w:t>
      </w:r>
      <w:r w:rsidRPr="0041451E">
        <w:rPr>
          <w:rFonts w:ascii="Osaka−等幅" w:eastAsia="Osaka−等幅" w:hAnsi="Osaka−等幅" w:cs="Osaka−等幅" w:hint="eastAsia"/>
          <w:lang w:val="ja-JP"/>
        </w:rPr>
        <w:t>投稿</w:t>
      </w:r>
      <w:r w:rsidR="008D0A00">
        <w:rPr>
          <w:rFonts w:ascii="Osaka−等幅" w:eastAsia="Osaka−等幅" w:hAnsi="Osaka−等幅" w:cs="Osaka−等幅" w:hint="eastAsia"/>
          <w:lang w:val="ja-JP"/>
        </w:rPr>
        <w:t>する</w:t>
      </w:r>
      <w:r w:rsidRPr="0041451E">
        <w:rPr>
          <w:rFonts w:ascii="Osaka−等幅" w:eastAsia="Osaka−等幅" w:hAnsi="Osaka−等幅" w:cs="Osaka−等幅" w:hint="eastAsia"/>
          <w:lang w:val="ja-JP"/>
        </w:rPr>
        <w:t>ことをお薦めします。</w:t>
      </w:r>
    </w:p>
    <w:p w14:paraId="5C08A7D2" w14:textId="77777777" w:rsidR="00C91DAA" w:rsidRPr="00AB21C5" w:rsidRDefault="00077967">
      <w:pPr>
        <w:rPr>
          <w:rFonts w:ascii="Osaka−等幅" w:eastAsia="Osaka−等幅" w:hAnsi="Osaka−等幅" w:cs="Osaka−等幅"/>
          <w:lang w:val="ja-JP"/>
        </w:rPr>
      </w:pPr>
      <w:r w:rsidRPr="0041451E">
        <w:rPr>
          <w:rFonts w:ascii="Osaka−等幅" w:eastAsia="Osaka−等幅" w:hAnsi="Osaka−等幅" w:cs="Osaka−等幅" w:hint="eastAsia"/>
          <w:lang w:val="ja-JP"/>
        </w:rPr>
        <w:lastRenderedPageBreak/>
        <w:t>ここで</w:t>
      </w:r>
      <w:r w:rsidR="002768E6">
        <w:rPr>
          <w:rFonts w:ascii="Osaka−等幅" w:eastAsia="Osaka−等幅" w:hAnsi="Osaka−等幅" w:cs="Osaka−等幅" w:hint="eastAsia"/>
          <w:lang w:val="ja-JP"/>
        </w:rPr>
        <w:t>、</w:t>
      </w:r>
      <w:r w:rsidRPr="0041451E">
        <w:rPr>
          <w:rFonts w:ascii="Osaka−等幅" w:eastAsia="Osaka−等幅" w:hAnsi="Osaka−等幅" w:cs="Osaka−等幅" w:hint="eastAsia"/>
          <w:lang w:val="ja-JP"/>
        </w:rPr>
        <w:t>下向き矢印キーを押して</w:t>
      </w:r>
      <w:r w:rsidR="00FA452B">
        <w:rPr>
          <w:rFonts w:ascii="Osaka−等幅" w:eastAsia="Osaka−等幅" w:hAnsi="Osaka−等幅" w:cs="Osaka−等幅" w:hint="eastAsia"/>
          <w:lang w:val="ja-JP"/>
        </w:rPr>
        <w:t>別</w:t>
      </w:r>
      <w:r w:rsidRPr="0041451E">
        <w:rPr>
          <w:rFonts w:ascii="Osaka−等幅" w:eastAsia="Osaka−等幅" w:hAnsi="Osaka−等幅" w:cs="Osaka−等幅" w:hint="eastAsia"/>
          <w:lang w:val="ja-JP"/>
        </w:rPr>
        <w:t>のペプチドを選択すると、「ファイル</w:t>
      </w:r>
      <w:r w:rsidR="002768E6">
        <w:rPr>
          <w:rFonts w:ascii="Osaka−等幅" w:eastAsia="Osaka−等幅" w:hAnsi="Osaka−等幅" w:cs="Osaka−等幅" w:hint="eastAsia"/>
          <w:lang w:val="ja-JP"/>
        </w:rPr>
        <w:t>:</w:t>
      </w:r>
      <w:r w:rsidRPr="0041451E">
        <w:rPr>
          <w:rFonts w:ascii="Osaka−等幅" w:eastAsia="Osaka−等幅" w:hAnsi="Osaka−等幅" w:cs="Osaka−等幅" w:hint="eastAsia"/>
          <w:lang w:val="ja-JP"/>
        </w:rPr>
        <w:t>」値および「</w:t>
      </w:r>
      <w:r w:rsidRPr="0041451E">
        <w:rPr>
          <w:rFonts w:asciiTheme="minorHAnsi" w:eastAsia="MS Mincho" w:hAnsiTheme="minorHAnsi"/>
          <w:lang w:val="ja-JP"/>
        </w:rPr>
        <w:t>RT</w:t>
      </w:r>
      <w:r w:rsidR="002768E6">
        <w:rPr>
          <w:rFonts w:asciiTheme="minorHAnsi" w:eastAsia="MS Mincho" w:hAnsiTheme="minorHAnsi" w:hint="eastAsia"/>
          <w:lang w:val="ja-JP"/>
        </w:rPr>
        <w:t>:</w:t>
      </w:r>
      <w:r w:rsidRPr="0041451E">
        <w:rPr>
          <w:rFonts w:ascii="Osaka−等幅" w:eastAsia="Osaka−等幅" w:hAnsi="Osaka−等幅" w:cs="Osaka−等幅" w:hint="eastAsia"/>
          <w:lang w:val="ja-JP"/>
        </w:rPr>
        <w:t>」値が変わ</w:t>
      </w:r>
      <w:r w:rsidR="00FA452B">
        <w:rPr>
          <w:rFonts w:ascii="Osaka−等幅" w:eastAsia="Osaka−等幅" w:hAnsi="Osaka−等幅" w:cs="Osaka−等幅" w:hint="eastAsia"/>
          <w:lang w:val="ja-JP"/>
        </w:rPr>
        <w:t>り</w:t>
      </w:r>
      <w:r w:rsidRPr="0041451E">
        <w:rPr>
          <w:rFonts w:ascii="Osaka−等幅" w:eastAsia="Osaka−等幅" w:hAnsi="Osaka−等幅" w:cs="Osaka−等幅" w:hint="eastAsia"/>
          <w:lang w:val="ja-JP"/>
        </w:rPr>
        <w:t>ます。</w:t>
      </w:r>
      <w:r w:rsidRPr="0041451E">
        <w:rPr>
          <w:rFonts w:asciiTheme="minorHAnsi" w:eastAsia="MS Mincho" w:hAnsiTheme="minorHAnsi"/>
          <w:lang w:val="ja-JP"/>
        </w:rPr>
        <w:t>MS/MS</w:t>
      </w:r>
      <w:r w:rsidRPr="0041451E">
        <w:rPr>
          <w:rFonts w:ascii="Osaka−等幅" w:eastAsia="Osaka−等幅" w:hAnsi="Osaka−等幅" w:cs="Osaka−等幅" w:hint="eastAsia"/>
          <w:lang w:val="ja-JP"/>
        </w:rPr>
        <w:t>スペクトル、そのソースファイル、</w:t>
      </w:r>
      <w:r w:rsidR="00FA452B">
        <w:rPr>
          <w:rFonts w:ascii="Osaka−等幅" w:eastAsia="Osaka−等幅" w:hAnsi="Osaka−等幅" w:cs="Osaka−等幅" w:hint="eastAsia"/>
          <w:lang w:val="ja-JP"/>
        </w:rPr>
        <w:t>そして</w:t>
      </w:r>
      <w:r w:rsidRPr="0041451E">
        <w:rPr>
          <w:rFonts w:ascii="Osaka−等幅" w:eastAsia="Osaka−等幅" w:hAnsi="Osaka−等幅" w:cs="Osaka−等幅" w:hint="eastAsia"/>
          <w:lang w:val="ja-JP"/>
        </w:rPr>
        <w:t>保持時間</w:t>
      </w:r>
      <w:r w:rsidR="00FA452B">
        <w:rPr>
          <w:rFonts w:ascii="Osaka−等幅" w:eastAsia="Osaka−等幅" w:hAnsi="Osaka−等幅" w:cs="Osaka−等幅" w:hint="eastAsia"/>
          <w:lang w:val="ja-JP"/>
        </w:rPr>
        <w:t>を見たところで</w:t>
      </w:r>
      <w:r w:rsidRPr="0041451E">
        <w:rPr>
          <w:rFonts w:ascii="Osaka−等幅" w:eastAsia="Osaka−等幅" w:hAnsi="Osaka−等幅" w:cs="Osaka−等幅" w:hint="eastAsia"/>
          <w:lang w:val="ja-JP"/>
        </w:rPr>
        <w:t>、以下</w:t>
      </w:r>
      <w:r w:rsidR="00FA452B">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作成したドキュメントに戻ります。</w:t>
      </w:r>
    </w:p>
    <w:p w14:paraId="531B1A33" w14:textId="77777777"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スペクトルライブラリエクスプローラ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閉じ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51C8FA7B" w14:textId="77777777" w:rsidR="00C91DAA" w:rsidRPr="0041451E" w:rsidRDefault="00077967">
      <w:pPr>
        <w:pStyle w:val="Heading1"/>
        <w:spacing w:after="120"/>
        <w:rPr>
          <w:rFonts w:asciiTheme="minorHAnsi" w:eastAsia="MS Mincho" w:hAnsiTheme="minorHAnsi"/>
        </w:rPr>
      </w:pPr>
      <w:r w:rsidRPr="0041451E">
        <w:rPr>
          <w:rFonts w:ascii="Osaka−等幅" w:eastAsia="Osaka−等幅" w:hAnsi="Osaka−等幅" w:cs="Osaka−等幅" w:hint="eastAsia"/>
          <w:lang w:val="ja-JP"/>
        </w:rPr>
        <w:t>ペプチドターゲット、スペクトル、およびクロマトグラム</w:t>
      </w:r>
    </w:p>
    <w:p w14:paraId="263E265D" w14:textId="77777777" w:rsidR="00C91DAA" w:rsidRPr="0041451E" w:rsidRDefault="00077967">
      <w:pPr>
        <w:pStyle w:val="ListParagraph"/>
        <w:spacing w:line="480" w:lineRule="auto"/>
        <w:ind w:left="0"/>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ターゲット</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w:t>
      </w:r>
      <w:r w:rsidRPr="0041451E">
        <w:rPr>
          <w:rFonts w:asciiTheme="minorHAnsi" w:eastAsia="MS Mincho" w:hAnsiTheme="minorHAnsi"/>
          <w:lang w:val="ja-JP"/>
        </w:rPr>
        <w:t>51</w:t>
      </w:r>
      <w:r w:rsidR="00DE1688">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が</w:t>
      </w:r>
      <w:r w:rsidR="00FA452B">
        <w:rPr>
          <w:rFonts w:ascii="Osaka−等幅" w:eastAsia="Osaka−等幅" w:hAnsi="Osaka−等幅" w:cs="Osaka−等幅" w:hint="eastAsia"/>
          <w:lang w:val="ja-JP"/>
        </w:rPr>
        <w:t>表示され</w:t>
      </w:r>
      <w:r w:rsidR="00FA452B" w:rsidRPr="0041451E">
        <w:rPr>
          <w:rFonts w:ascii="Osaka−等幅" w:eastAsia="Osaka−等幅" w:hAnsi="Osaka−等幅" w:cs="Osaka−等幅" w:hint="eastAsia"/>
          <w:lang w:val="ja-JP"/>
        </w:rPr>
        <w:t>る</w:t>
      </w:r>
      <w:r w:rsidRPr="0041451E">
        <w:rPr>
          <w:rFonts w:ascii="Osaka−等幅" w:eastAsia="Osaka−等幅" w:hAnsi="Osaka−等幅" w:cs="Osaka−等幅" w:hint="eastAsia"/>
          <w:lang w:val="ja-JP"/>
        </w:rPr>
        <w:t>はずです（ステータスバーにカウント表示</w:t>
      </w:r>
      <w:r w:rsidR="00FA452B">
        <w:rPr>
          <w:rFonts w:ascii="Osaka−等幅" w:eastAsia="Osaka−等幅" w:hAnsi="Osaka−等幅" w:cs="Osaka−等幅" w:hint="eastAsia"/>
          <w:lang w:val="ja-JP"/>
        </w:rPr>
        <w:t>）</w:t>
      </w:r>
      <w:r w:rsidRPr="0041451E">
        <w:rPr>
          <w:rFonts w:ascii="Osaka−等幅" w:eastAsia="Osaka−等幅" w:hAnsi="Osaka−等幅" w:cs="Osaka−等幅" w:hint="eastAsia"/>
          <w:lang w:val="ja-JP"/>
        </w:rPr>
        <w:t>。</w:t>
      </w:r>
    </w:p>
    <w:p w14:paraId="395283EB" w14:textId="77777777"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最初の</w:t>
      </w:r>
      <w:r w:rsidR="00FA452B">
        <w:rPr>
          <w:rFonts w:ascii="Osaka−等幅" w:eastAsia="Osaka−等幅" w:hAnsi="Osaka−等幅" w:cs="Osaka−等幅" w:hint="eastAsia"/>
          <w:lang w:val="ja-JP"/>
        </w:rPr>
        <w:t>リン酸化</w:t>
      </w:r>
      <w:r w:rsidR="00FA452B" w:rsidRPr="0041451E">
        <w:rPr>
          <w:rFonts w:ascii="Osaka−等幅" w:eastAsia="Osaka−等幅" w:hAnsi="Osaka−等幅" w:cs="Osaka−等幅" w:hint="eastAsia"/>
          <w:lang w:val="ja-JP"/>
        </w:rPr>
        <w:t>ペプチド</w:t>
      </w:r>
      <w:r w:rsidRPr="0041451E">
        <w:rPr>
          <w:rFonts w:asciiTheme="minorHAnsi" w:eastAsia="MS Mincho" w:hAnsiTheme="minorHAnsi"/>
          <w:lang w:val="ja-JP"/>
        </w:rPr>
        <w:t>K.DIDIS</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FK.I</w:t>
      </w:r>
      <w:r w:rsidRPr="0041451E">
        <w:rPr>
          <w:rFonts w:ascii="Osaka−等幅" w:eastAsia="Osaka−等幅" w:hAnsi="Osaka−等幅" w:cs="Osaka−等幅" w:hint="eastAsia"/>
          <w:color w:val="000000"/>
          <w:lang w:val="ja-JP"/>
        </w:rPr>
        <w:t>の</w:t>
      </w:r>
      <w:r w:rsidR="00FA452B">
        <w:rPr>
          <w:rFonts w:ascii="Osaka−等幅" w:eastAsia="Osaka−等幅" w:hAnsi="Osaka−等幅" w:cs="Osaka−等幅" w:hint="eastAsia"/>
          <w:color w:val="000000"/>
          <w:lang w:val="ja-JP"/>
        </w:rPr>
        <w:t>配列</w:t>
      </w:r>
      <w:r w:rsidRPr="0041451E">
        <w:rPr>
          <w:rFonts w:ascii="Osaka−等幅" w:eastAsia="Osaka−等幅" w:hAnsi="Osaka−等幅" w:cs="Osaka−等幅" w:hint="eastAsia"/>
          <w:color w:val="000000"/>
          <w:lang w:val="ja-JP"/>
        </w:rPr>
        <w:t>をクリックすると、</w:t>
      </w:r>
      <w:r w:rsidRPr="0041451E">
        <w:rPr>
          <w:rFonts w:asciiTheme="minorHAnsi" w:eastAsia="MS Mincho" w:hAnsiTheme="minorHAnsi"/>
          <w:color w:val="000000"/>
          <w:lang w:val="ja-JP"/>
        </w:rPr>
        <w:t>MS/MS</w:t>
      </w:r>
      <w:r w:rsidRPr="0041451E">
        <w:rPr>
          <w:rFonts w:ascii="Osaka−等幅" w:eastAsia="Osaka−等幅" w:hAnsi="Osaka−等幅" w:cs="Osaka−等幅" w:hint="eastAsia"/>
          <w:color w:val="000000"/>
          <w:lang w:val="ja-JP"/>
        </w:rPr>
        <w:t>スペクトルが現れます。（注</w:t>
      </w:r>
      <w:r w:rsidRPr="0041451E">
        <w:rPr>
          <w:rFonts w:asciiTheme="minorHAnsi" w:eastAsia="MS Mincho" w:hAnsiTheme="minorHAnsi"/>
          <w:color w:val="000000"/>
          <w:lang w:val="ja-JP"/>
        </w:rPr>
        <w:t xml:space="preserve">: </w:t>
      </w:r>
      <w:r w:rsidR="00FA452B" w:rsidRPr="0041451E">
        <w:rPr>
          <w:rFonts w:ascii="Osaka−等幅" w:eastAsia="Osaka−等幅" w:hAnsi="Osaka−等幅" w:cs="Osaka−等幅" w:hint="eastAsia"/>
          <w:color w:val="000000"/>
          <w:lang w:val="ja-JP"/>
        </w:rPr>
        <w:t>ペプチド</w:t>
      </w:r>
      <w:r w:rsidR="00FA452B">
        <w:rPr>
          <w:rFonts w:ascii="Osaka−等幅" w:eastAsia="Osaka−等幅" w:hAnsi="Osaka−等幅" w:cs="Osaka−等幅" w:hint="eastAsia"/>
          <w:color w:val="000000"/>
          <w:lang w:val="ja-JP"/>
        </w:rPr>
        <w:t>配列で</w:t>
      </w:r>
      <w:r w:rsidRPr="0041451E">
        <w:rPr>
          <w:rFonts w:ascii="Osaka−等幅" w:eastAsia="Osaka−等幅" w:hAnsi="Osaka−等幅" w:cs="Osaka−等幅" w:hint="eastAsia"/>
          <w:color w:val="000000"/>
          <w:lang w:val="ja-JP"/>
        </w:rPr>
        <w:t>太字</w:t>
      </w:r>
      <w:r w:rsidR="00FA452B">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下線付きの残基「</w:t>
      </w:r>
      <w:r w:rsidRPr="0041451E">
        <w:rPr>
          <w:rFonts w:asciiTheme="minorHAnsi" w:eastAsia="MS Mincho" w:hAnsiTheme="minorHAnsi"/>
          <w:b/>
          <w:u w:val="single"/>
          <w:lang w:val="ja-JP"/>
        </w:rPr>
        <w:t>S</w:t>
      </w:r>
      <w:r w:rsidRPr="0041451E">
        <w:rPr>
          <w:rFonts w:ascii="Osaka−等幅" w:eastAsia="Osaka−等幅" w:hAnsi="Osaka−等幅" w:cs="Osaka−等幅" w:hint="eastAsia"/>
          <w:lang w:val="ja-JP"/>
        </w:rPr>
        <w:t>」はリン酸化</w:t>
      </w:r>
      <w:r w:rsidR="00FA452B" w:rsidRPr="0041451E">
        <w:rPr>
          <w:rFonts w:ascii="Osaka−等幅" w:eastAsia="Osaka−等幅" w:hAnsi="Osaka−等幅" w:cs="Osaka−等幅" w:hint="eastAsia"/>
          <w:lang w:val="ja-JP"/>
        </w:rPr>
        <w:t>セリン</w:t>
      </w:r>
      <w:r w:rsidRPr="0041451E">
        <w:rPr>
          <w:rFonts w:ascii="Osaka−等幅" w:eastAsia="Osaka−等幅" w:hAnsi="Osaka−等幅" w:cs="Osaka−等幅" w:hint="eastAsia"/>
          <w:lang w:val="ja-JP"/>
        </w:rPr>
        <w:t>を示しています）。</w:t>
      </w:r>
      <w:r w:rsidRPr="0041451E">
        <w:rPr>
          <w:rFonts w:asciiTheme="minorHAnsi" w:eastAsia="MS Mincho" w:hAnsiTheme="minorHAnsi"/>
          <w:lang w:val="ja-JP"/>
        </w:rPr>
        <w:t xml:space="preserve"> </w:t>
      </w:r>
    </w:p>
    <w:p w14:paraId="2D9BA8D0" w14:textId="77777777"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上に</w:t>
      </w:r>
      <w:r w:rsidRPr="0041451E">
        <w:rPr>
          <w:rFonts w:asciiTheme="minorHAnsi" w:eastAsia="MS Mincho" w:hAnsiTheme="minorHAnsi"/>
          <w:lang w:val="ja-JP"/>
        </w:rPr>
        <w:t>MS/MS</w:t>
      </w:r>
      <w:r w:rsidRPr="0041451E">
        <w:rPr>
          <w:rFonts w:ascii="Osaka−等幅" w:eastAsia="Osaka−等幅" w:hAnsi="Osaka−等幅" w:cs="Osaka−等幅" w:hint="eastAsia"/>
          <w:lang w:val="ja-JP"/>
        </w:rPr>
        <w:t>スペクトルが見られない場合、</w:t>
      </w:r>
      <w:r w:rsidRPr="0041451E">
        <w:rPr>
          <w:rFonts w:asciiTheme="minorHAnsi" w:eastAsia="MS Mincho" w:hAnsiTheme="minorHAnsi"/>
          <w:lang w:val="ja-JP"/>
        </w:rPr>
        <w:t>[</w:t>
      </w:r>
      <w:r w:rsidRPr="00A24AA9">
        <w:rPr>
          <w:rFonts w:ascii="Osaka−等幅" w:eastAsia="Osaka−等幅" w:hAnsi="Osaka−等幅" w:cs="Osaka−等幅" w:hint="eastAsia"/>
          <w:b/>
          <w:lang w:val="ja-JP"/>
        </w:rPr>
        <w:t>ライブラリ</w:t>
      </w:r>
      <w:r w:rsidR="00C01EC5" w:rsidRPr="00AB21C5">
        <w:rPr>
          <w:rFonts w:ascii="MS Gothic" w:eastAsia="MS Gothic" w:hAnsi="MS Gothic" w:cs="MS Gothic" w:hint="eastAsia"/>
          <w:b/>
          <w:lang w:val="ja-JP"/>
        </w:rPr>
        <w:t>マッチ</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47A7F041" w14:textId="77777777"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以下の画像のように多くの注釈付きピークが見られない場合、</w:t>
      </w: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イオン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A</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Theme="minorHAnsi" w:eastAsia="MS Mincho" w:hAnsiTheme="minorHAnsi"/>
          <w:b/>
          <w:lang w:val="ja-JP"/>
        </w:rPr>
        <w:t>B</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Theme="minorHAnsi" w:eastAsia="MS Mincho" w:hAnsiTheme="minorHAnsi"/>
          <w:b/>
          <w:lang w:val="ja-JP"/>
        </w:rPr>
        <w:t>Y</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プリカーサ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14:paraId="10B8CC67" w14:textId="77777777" w:rsidR="00C91DAA" w:rsidRPr="0041451E" w:rsidRDefault="00077967">
      <w:pPr>
        <w:pStyle w:val="ListParagraph"/>
        <w:numPr>
          <w:ilvl w:val="0"/>
          <w:numId w:val="22"/>
        </w:numPr>
        <w:rPr>
          <w:rFonts w:asciiTheme="minorHAnsi" w:eastAsia="MS Mincho" w:hAnsiTheme="minorHAnsi"/>
        </w:rPr>
      </w:pPr>
      <w:r w:rsidRPr="0041451E">
        <w:rPr>
          <w:rFonts w:ascii="Osaka−等幅" w:eastAsia="Osaka−等幅" w:hAnsi="Osaka−等幅" w:cs="Osaka−等幅" w:hint="eastAsia"/>
          <w:lang w:val="ja-JP"/>
        </w:rPr>
        <w:t>ペプチドの全クロマトグラムが見られない場合、</w:t>
      </w: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00C01EC5">
        <w:rPr>
          <w:rFonts w:ascii="MS Gothic" w:eastAsia="MS Gothic" w:hAnsi="MS Gothic" w:cs="MS Gothic" w:hint="eastAsia"/>
          <w:b/>
          <w:lang w:val="ja-JP"/>
        </w:rPr>
        <w:t>オート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なし</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Shift+F11</w:t>
      </w:r>
      <w:r w:rsidRPr="0041451E">
        <w:rPr>
          <w:rFonts w:ascii="Osaka−等幅" w:eastAsia="Osaka−等幅" w:hAnsi="Osaka−等幅" w:cs="Osaka−等幅" w:hint="eastAsia"/>
          <w:lang w:val="ja-JP"/>
        </w:rPr>
        <w:t>）をクリックします。</w:t>
      </w:r>
    </w:p>
    <w:p w14:paraId="1C863648" w14:textId="77777777" w:rsidR="00C91DAA" w:rsidRPr="0041451E" w:rsidRDefault="00077967">
      <w:pPr>
        <w:pStyle w:val="ListParagraph"/>
        <w:numPr>
          <w:ilvl w:val="0"/>
          <w:numId w:val="22"/>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すべて展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w:t>
      </w:r>
      <w:r w:rsidRPr="0041451E">
        <w:rPr>
          <w:rFonts w:ascii="Osaka−等幅" w:eastAsia="Osaka−等幅" w:hAnsi="Osaka−等幅" w:cs="Osaka−等幅" w:hint="eastAsia"/>
          <w:b/>
          <w:lang w:val="ja-JP"/>
        </w:rPr>
        <w:t>プリカーサー</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63DD17B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は以下のように</w:t>
      </w:r>
      <w:r w:rsidR="00FA452B">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33E46E40" w14:textId="77777777" w:rsidR="003824D0" w:rsidRPr="0041451E" w:rsidRDefault="00C74849" w:rsidP="00FE735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1BF669D8" wp14:editId="57474A93">
            <wp:extent cx="5943600" cy="42075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4207510"/>
                    </a:xfrm>
                    <a:prstGeom prst="rect">
                      <a:avLst/>
                    </a:prstGeom>
                  </pic:spPr>
                </pic:pic>
              </a:graphicData>
            </a:graphic>
          </wp:inline>
        </w:drawing>
      </w:r>
    </w:p>
    <w:p w14:paraId="5D6656C1" w14:textId="77777777" w:rsidR="00C91DAA" w:rsidRPr="0041451E" w:rsidRDefault="00FA452B">
      <w:pPr>
        <w:spacing w:before="360"/>
        <w:rPr>
          <w:rFonts w:asciiTheme="minorHAnsi" w:eastAsia="MS Mincho" w:hAnsiTheme="minorHAnsi"/>
        </w:rPr>
      </w:pPr>
      <w:r>
        <w:rPr>
          <w:rFonts w:ascii="Osaka−等幅" w:eastAsia="Osaka−等幅" w:hAnsi="Osaka−等幅" w:cs="Osaka−等幅" w:hint="eastAsia"/>
          <w:lang w:val="ja-JP"/>
        </w:rPr>
        <w:t>この</w:t>
      </w:r>
      <w:r w:rsidR="00077967" w:rsidRPr="0041451E">
        <w:rPr>
          <w:rFonts w:ascii="Osaka−等幅" w:eastAsia="Osaka−等幅" w:hAnsi="Osaka−等幅" w:cs="Osaka−等幅" w:hint="eastAsia"/>
          <w:lang w:val="ja-JP"/>
        </w:rPr>
        <w:t>ドキュメントは、</w:t>
      </w:r>
      <w:r w:rsidR="00077967" w:rsidRPr="0041451E">
        <w:rPr>
          <w:rFonts w:asciiTheme="minorHAnsi" w:eastAsia="MS Mincho" w:hAnsiTheme="minorHAnsi"/>
          <w:lang w:val="ja-JP"/>
        </w:rPr>
        <w:t>MS1</w:t>
      </w:r>
      <w:r w:rsidR="00077967" w:rsidRPr="0041451E">
        <w:rPr>
          <w:rFonts w:ascii="Osaka−等幅" w:eastAsia="Osaka−等幅" w:hAnsi="Osaka−等幅" w:cs="Osaka−等幅" w:hint="eastAsia"/>
          <w:lang w:val="ja-JP"/>
        </w:rPr>
        <w:t>フィルタ向け</w:t>
      </w:r>
      <w:r>
        <w:rPr>
          <w:rFonts w:ascii="Osaka−等幅" w:eastAsia="Osaka−等幅" w:hAnsi="Osaka−等幅" w:cs="Osaka−等幅" w:hint="eastAsia"/>
          <w:lang w:val="ja-JP"/>
        </w:rPr>
        <w:t>の仕様となっており、ここでは</w:t>
      </w:r>
      <w:r w:rsidR="00DE1688">
        <w:rPr>
          <w:rFonts w:ascii="Osaka−等幅" w:eastAsia="Osaka−等幅" w:hAnsi="Osaka−等幅" w:cs="Osaka−等幅" w:hint="eastAsia"/>
          <w:lang w:val="ja-JP"/>
        </w:rPr>
        <w:t>data dependent acquisition</w:t>
      </w:r>
      <w:r w:rsidR="00DE1688" w:rsidDel="00DE1688">
        <w:rPr>
          <w:rFonts w:ascii="Osaka−等幅" w:eastAsia="Osaka−等幅" w:hAnsi="Osaka−等幅" w:cs="Osaka−等幅" w:hint="eastAsia"/>
          <w:lang w:val="ja-JP"/>
        </w:rPr>
        <w:t xml:space="preserve"> </w:t>
      </w:r>
      <w:r>
        <w:rPr>
          <w:rFonts w:asciiTheme="minorHAnsi" w:eastAsia="MS Mincho" w:hAnsiTheme="minorHAnsi"/>
        </w:rPr>
        <w:t>(DDA)</w:t>
      </w:r>
      <w:r w:rsidR="00DE1688">
        <w:rPr>
          <w:rFonts w:asciiTheme="minorHAnsi" w:eastAsia="MS Mincho" w:hAnsiTheme="minorHAnsi" w:hint="eastAsia"/>
        </w:rPr>
        <w:t>モード</w:t>
      </w:r>
      <w:r w:rsidR="00DE1688">
        <w:rPr>
          <w:rFonts w:ascii="Osaka−等幅" w:eastAsia="Osaka−等幅" w:hAnsi="Osaka−等幅" w:cs="Osaka−等幅" w:hint="eastAsia"/>
        </w:rPr>
        <w:t>で</w:t>
      </w:r>
      <w:r>
        <w:rPr>
          <w:rFonts w:ascii="Osaka−等幅" w:eastAsia="Osaka−等幅" w:hAnsi="Osaka−等幅" w:cs="Osaka−等幅" w:hint="eastAsia"/>
        </w:rPr>
        <w:t>の測定結果２件が読み込まれています</w:t>
      </w:r>
      <w:r w:rsidR="00077967" w:rsidRPr="0041451E">
        <w:rPr>
          <w:rFonts w:ascii="Osaka−等幅" w:eastAsia="Osaka−等幅" w:hAnsi="Osaka−等幅" w:cs="Osaka−等幅" w:hint="eastAsia"/>
          <w:lang w:val="ja-JP"/>
        </w:rPr>
        <w:t>。インポートウィザード</w:t>
      </w:r>
      <w:r>
        <w:rPr>
          <w:rFonts w:ascii="Osaka−等幅" w:eastAsia="Osaka−等幅" w:hAnsi="Osaka−等幅" w:cs="Osaka−等幅" w:hint="eastAsia"/>
          <w:lang w:val="ja-JP"/>
        </w:rPr>
        <w:t>で</w:t>
      </w:r>
      <w:r w:rsidR="00077967" w:rsidRPr="0041451E">
        <w:rPr>
          <w:rFonts w:asciiTheme="minorHAnsi" w:eastAsia="MS Mincho" w:hAnsiTheme="minorHAnsi"/>
          <w:lang w:val="ja-JP"/>
        </w:rPr>
        <w:t xml:space="preserve"> [</w:t>
      </w:r>
      <w:r w:rsidR="00077967" w:rsidRPr="0041451E">
        <w:rPr>
          <w:rFonts w:asciiTheme="minorHAnsi" w:eastAsia="MS Mincho" w:hAnsiTheme="minorHAnsi"/>
          <w:b/>
          <w:lang w:val="ja-JP"/>
        </w:rPr>
        <w:t>MS/MS ID</w:t>
      </w:r>
      <w:r w:rsidR="00077967" w:rsidRPr="0041451E">
        <w:rPr>
          <w:rFonts w:ascii="Osaka−等幅" w:eastAsia="Osaka−等幅" w:hAnsi="Osaka−等幅" w:cs="Osaka−等幅" w:hint="eastAsia"/>
          <w:b/>
          <w:lang w:val="ja-JP"/>
        </w:rPr>
        <w:t>の</w:t>
      </w:r>
      <w:r w:rsidR="00077967" w:rsidRPr="0041451E">
        <w:rPr>
          <w:rFonts w:asciiTheme="minorHAnsi" w:eastAsia="MS Mincho" w:hAnsiTheme="minorHAnsi"/>
          <w:b/>
          <w:lang w:val="ja-JP"/>
        </w:rPr>
        <w:t xml:space="preserve"> [</w:t>
      </w:r>
      <w:r w:rsidR="00077967" w:rsidRPr="0041451E">
        <w:rPr>
          <w:rFonts w:asciiTheme="minorHAnsi" w:eastAsia="MS Mincho" w:hAnsiTheme="minorHAnsi"/>
          <w:lang w:val="ja-JP"/>
        </w:rPr>
        <w:t>5</w:t>
      </w:r>
      <w:r w:rsidR="00077967" w:rsidRPr="0041451E">
        <w:rPr>
          <w:rFonts w:asciiTheme="minorHAnsi" w:eastAsia="MS Mincho" w:hAnsiTheme="minorHAnsi"/>
          <w:b/>
          <w:lang w:val="ja-JP"/>
        </w:rPr>
        <w:t xml:space="preserve">] </w:t>
      </w:r>
      <w:r w:rsidR="00077967" w:rsidRPr="0041451E">
        <w:rPr>
          <w:rFonts w:ascii="Osaka−等幅" w:eastAsia="Osaka−等幅" w:hAnsi="Osaka−等幅" w:cs="Osaka−等幅" w:hint="eastAsia"/>
          <w:b/>
          <w:lang w:val="ja-JP"/>
        </w:rPr>
        <w:t>分以のスキャンのみを使用</w:t>
      </w:r>
      <w:r w:rsidR="00077967" w:rsidRPr="0041451E">
        <w:rPr>
          <w:rFonts w:asciiTheme="minorHAnsi" w:eastAsia="MS Mincho" w:hAnsiTheme="minorHAnsi"/>
          <w:lang w:val="ja-JP"/>
        </w:rPr>
        <w:t xml:space="preserve">] </w:t>
      </w:r>
      <w:r>
        <w:rPr>
          <w:rFonts w:ascii="Osaka−等幅" w:eastAsia="Osaka−等幅" w:hAnsi="Osaka−等幅" w:cs="Osaka−等幅" w:hint="eastAsia"/>
        </w:rPr>
        <w:t>と</w:t>
      </w:r>
      <w:r w:rsidR="00077967" w:rsidRPr="0041451E">
        <w:rPr>
          <w:rFonts w:ascii="Osaka−等幅" w:eastAsia="Osaka−等幅" w:hAnsi="Osaka−等幅" w:cs="Osaka−等幅" w:hint="eastAsia"/>
          <w:lang w:val="ja-JP"/>
        </w:rPr>
        <w:t>設定</w:t>
      </w:r>
      <w:r>
        <w:rPr>
          <w:rFonts w:ascii="Osaka−等幅" w:eastAsia="Osaka−等幅" w:hAnsi="Osaka−等幅" w:cs="Osaka−等幅" w:hint="eastAsia"/>
          <w:lang w:val="ja-JP"/>
        </w:rPr>
        <w:t>したので</w:t>
      </w:r>
      <w:r w:rsidR="00077967" w:rsidRPr="0041451E">
        <w:rPr>
          <w:rFonts w:ascii="Osaka−等幅" w:eastAsia="Osaka−等幅" w:hAnsi="Osaka−等幅" w:cs="Osaka−等幅" w:hint="eastAsia"/>
          <w:lang w:val="ja-JP"/>
        </w:rPr>
        <w:t>、この</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のクロマトグラム</w:t>
      </w:r>
      <w:r>
        <w:rPr>
          <w:rFonts w:ascii="Osaka−等幅" w:eastAsia="Osaka−等幅" w:hAnsi="Osaka−等幅" w:cs="Osaka−等幅" w:hint="eastAsia"/>
          <w:lang w:val="ja-JP"/>
        </w:rPr>
        <w:t>の時間</w:t>
      </w:r>
      <w:r w:rsidR="00077967" w:rsidRPr="0041451E">
        <w:rPr>
          <w:rFonts w:ascii="Osaka−等幅" w:eastAsia="Osaka−等幅" w:hAnsi="Osaka−等幅" w:cs="Osaka−等幅" w:hint="eastAsia"/>
          <w:lang w:val="ja-JP"/>
        </w:rPr>
        <w:t>は約</w:t>
      </w:r>
      <w:r w:rsidR="00077967" w:rsidRPr="0041451E">
        <w:rPr>
          <w:rFonts w:asciiTheme="minorHAnsi" w:eastAsia="MS Mincho" w:hAnsiTheme="minorHAnsi"/>
          <w:lang w:val="ja-JP"/>
        </w:rPr>
        <w:t>10</w:t>
      </w:r>
      <w:r w:rsidR="00077967" w:rsidRPr="0041451E">
        <w:rPr>
          <w:rFonts w:ascii="Osaka−等幅" w:eastAsia="Osaka−等幅" w:hAnsi="Osaka−等幅" w:cs="Osaka−等幅" w:hint="eastAsia"/>
          <w:lang w:val="ja-JP"/>
        </w:rPr>
        <w:t>分</w:t>
      </w:r>
      <w:r w:rsidRPr="0041451E" w:rsidDel="00FA452B">
        <w:rPr>
          <w:rFonts w:asciiTheme="minorHAnsi" w:eastAsia="MS Mincho" w:hAnsiTheme="minorHAnsi"/>
          <w:lang w:val="ja-JP"/>
        </w:rPr>
        <w:t xml:space="preserve"> </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31</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41</w:t>
      </w:r>
      <w:r w:rsidR="00077967" w:rsidRPr="0041451E">
        <w:rPr>
          <w:rFonts w:ascii="Osaka−等幅" w:eastAsia="Osaka−等幅" w:hAnsi="Osaka−等幅" w:cs="Osaka−等幅" w:hint="eastAsia"/>
          <w:lang w:val="ja-JP"/>
        </w:rPr>
        <w:t>分）となっています。注</w:t>
      </w:r>
      <w:r w:rsidR="00077967" w:rsidRPr="0041451E">
        <w:rPr>
          <w:rFonts w:asciiTheme="minorHAnsi" w:eastAsia="MS Mincho" w:hAnsiTheme="minorHAnsi"/>
          <w:lang w:val="ja-JP"/>
        </w:rPr>
        <w:t>: Skyline</w:t>
      </w:r>
      <w:r w:rsidR="00077967" w:rsidRPr="0041451E">
        <w:rPr>
          <w:rFonts w:ascii="Osaka−等幅" w:eastAsia="Osaka−等幅" w:hAnsi="Osaka−等幅" w:cs="Osaka−等幅" w:hint="eastAsia"/>
          <w:lang w:val="ja-JP"/>
        </w:rPr>
        <w:t>ドキュメントを</w:t>
      </w:r>
      <w:r w:rsidR="00DD3722" w:rsidRPr="0041451E">
        <w:rPr>
          <w:rFonts w:asciiTheme="minorHAnsi" w:eastAsia="MS Mincho" w:hAnsiTheme="minorHAnsi"/>
          <w:lang w:val="ja-JP"/>
        </w:rPr>
        <w:t>MS1</w:t>
      </w:r>
      <w:r w:rsidR="00DD3722" w:rsidRPr="0041451E">
        <w:rPr>
          <w:rFonts w:ascii="Osaka−等幅" w:eastAsia="Osaka−等幅" w:hAnsi="Osaka−等幅" w:cs="Osaka−等幅" w:hint="eastAsia"/>
          <w:lang w:val="ja-JP"/>
        </w:rPr>
        <w:t>フィルタ向けに設定</w:t>
      </w:r>
      <w:r w:rsidR="00DD3722">
        <w:rPr>
          <w:rFonts w:ascii="Osaka−等幅" w:eastAsia="Osaka−等幅" w:hAnsi="Osaka−等幅" w:cs="Osaka−等幅" w:hint="eastAsia"/>
          <w:lang w:val="ja-JP"/>
        </w:rPr>
        <w:t>した</w:t>
      </w:r>
      <w:r w:rsidR="00DD3722" w:rsidRPr="0041451E">
        <w:rPr>
          <w:rFonts w:ascii="Osaka−等幅" w:eastAsia="Osaka−等幅" w:hAnsi="Osaka−等幅" w:cs="Osaka−等幅" w:hint="eastAsia"/>
          <w:lang w:val="ja-JP"/>
        </w:rPr>
        <w:t>場合</w:t>
      </w:r>
      <w:r w:rsidR="00DD3722">
        <w:rPr>
          <w:rFonts w:ascii="Osaka−等幅" w:eastAsia="Osaka−等幅" w:hAnsi="Osaka−等幅" w:cs="Osaka−等幅" w:hint="eastAsia"/>
          <w:lang w:val="ja-JP"/>
        </w:rPr>
        <w:t>、</w:t>
      </w:r>
      <w:r w:rsidR="00077967" w:rsidRPr="0041451E">
        <w:rPr>
          <w:rFonts w:ascii="Osaka−等幅" w:eastAsia="Osaka−等幅" w:hAnsi="Osaka−等幅" w:cs="Osaka−等幅" w:hint="eastAsia"/>
          <w:lang w:val="ja-JP"/>
        </w:rPr>
        <w:t>トリプル四重極</w:t>
      </w:r>
      <w:r w:rsidR="00077967" w:rsidRPr="0041451E">
        <w:rPr>
          <w:rFonts w:asciiTheme="minorHAnsi" w:eastAsia="MS Mincho" w:hAnsiTheme="minorHAnsi"/>
          <w:lang w:val="ja-JP"/>
        </w:rPr>
        <w:t>SRM</w:t>
      </w:r>
      <w:r w:rsidR="00DD3722" w:rsidRPr="0041451E">
        <w:rPr>
          <w:rFonts w:ascii="Osaka−等幅" w:eastAsia="Osaka−等幅" w:hAnsi="Osaka−等幅" w:cs="Osaka−等幅" w:hint="eastAsia"/>
          <w:lang w:val="ja-JP"/>
        </w:rPr>
        <w:t>実験</w:t>
      </w:r>
      <w:r w:rsidR="00DD3722">
        <w:rPr>
          <w:rFonts w:ascii="Osaka−等幅" w:eastAsia="Osaka−等幅" w:hAnsi="Osaka−等幅" w:cs="Osaka−等幅" w:hint="eastAsia"/>
          <w:lang w:val="ja-JP"/>
        </w:rPr>
        <w:t>では</w:t>
      </w:r>
      <w:r w:rsidR="00077967" w:rsidRPr="0041451E">
        <w:rPr>
          <w:rFonts w:ascii="Osaka−等幅" w:eastAsia="Osaka−等幅" w:hAnsi="Osaka−等幅" w:cs="Osaka−等幅" w:hint="eastAsia"/>
          <w:lang w:val="ja-JP"/>
        </w:rPr>
        <w:t>プロダクトイオン</w:t>
      </w:r>
      <w:r w:rsidR="00DD3722">
        <w:rPr>
          <w:rFonts w:ascii="Osaka−等幅" w:eastAsia="Osaka−等幅" w:hAnsi="Osaka−等幅" w:cs="Osaka−等幅" w:hint="eastAsia"/>
          <w:lang w:val="ja-JP"/>
        </w:rPr>
        <w:t>の</w:t>
      </w:r>
      <w:r w:rsidR="00077967" w:rsidRPr="0041451E">
        <w:rPr>
          <w:rFonts w:ascii="Osaka−等幅" w:eastAsia="Osaka−等幅" w:hAnsi="Osaka−等幅" w:cs="Osaka−等幅" w:hint="eastAsia"/>
          <w:lang w:val="ja-JP"/>
        </w:rPr>
        <w:t>トランジション（</w:t>
      </w:r>
      <w:r w:rsidR="00077967" w:rsidRPr="0041451E">
        <w:rPr>
          <w:rFonts w:asciiTheme="minorHAnsi" w:eastAsia="MS Mincho" w:hAnsiTheme="minorHAnsi"/>
          <w:lang w:val="ja-JP"/>
        </w:rPr>
        <w:t>y-</w:t>
      </w:r>
      <w:r w:rsidR="00077967" w:rsidRPr="0041451E">
        <w:rPr>
          <w:rFonts w:ascii="Osaka−等幅" w:eastAsia="Osaka−等幅" w:hAnsi="Osaka−等幅" w:cs="Osaka−等幅" w:hint="eastAsia"/>
          <w:lang w:val="ja-JP"/>
        </w:rPr>
        <w:t>イオンなど）が見られるところで</w:t>
      </w:r>
      <w:r w:rsidR="00DD3722" w:rsidRPr="0041451E" w:rsidDel="00DD3722">
        <w:rPr>
          <w:rFonts w:asciiTheme="minorHAnsi" w:eastAsia="MS Mincho" w:hAnsiTheme="minorHAnsi"/>
          <w:lang w:val="ja-JP"/>
        </w:rPr>
        <w:t xml:space="preserve"> </w:t>
      </w:r>
      <w:r w:rsidR="00077967" w:rsidRPr="0041451E">
        <w:rPr>
          <w:rFonts w:ascii="Osaka−等幅" w:eastAsia="Osaka−等幅" w:hAnsi="Osaka−等幅" w:cs="Osaka−等幅" w:hint="eastAsia"/>
          <w:lang w:val="ja-JP"/>
        </w:rPr>
        <w:t>、</w:t>
      </w:r>
      <w:r w:rsidR="00DD3722">
        <w:rPr>
          <w:rFonts w:ascii="Osaka−等幅" w:eastAsia="Osaka−等幅" w:hAnsi="Osaka−等幅" w:cs="Osaka−等幅" w:hint="eastAsia"/>
          <w:lang w:val="ja-JP"/>
        </w:rPr>
        <w:t>例えば</w:t>
      </w:r>
      <w:r w:rsidR="00077967" w:rsidRPr="0041451E">
        <w:rPr>
          <w:rFonts w:ascii="Osaka−等幅" w:eastAsia="Osaka−等幅" w:hAnsi="Osaka−等幅" w:cs="Osaka−等幅" w:hint="eastAsia"/>
          <w:lang w:val="ja-JP"/>
        </w:rPr>
        <w:t>ペプチド</w:t>
      </w:r>
      <w:r w:rsidR="00077967" w:rsidRPr="0041451E">
        <w:rPr>
          <w:rFonts w:asciiTheme="minorHAnsi" w:eastAsia="MS Mincho" w:hAnsiTheme="minorHAnsi"/>
          <w:lang w:val="ja-JP"/>
        </w:rPr>
        <w:t>DIDIS</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PEFK</w:t>
      </w:r>
      <w:r w:rsidR="00DD3722">
        <w:rPr>
          <w:rFonts w:ascii="Osaka−等幅" w:eastAsia="Osaka−等幅" w:hAnsi="Osaka−等幅" w:cs="Osaka−等幅" w:hint="eastAsia"/>
          <w:color w:val="000000"/>
          <w:lang w:val="ja-JP"/>
        </w:rPr>
        <w:t>では、</w:t>
      </w:r>
      <w:r w:rsidR="00077967" w:rsidRPr="0041451E">
        <w:rPr>
          <w:rFonts w:asciiTheme="minorHAnsi" w:eastAsia="MS Mincho" w:hAnsiTheme="minorHAnsi"/>
          <w:color w:val="000000"/>
          <w:lang w:val="ja-JP"/>
        </w:rPr>
        <w:t xml:space="preserve"> </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 615.7681++</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M+1] - 616.2696++</w:t>
      </w:r>
      <w:r w:rsidR="00077967" w:rsidRPr="0041451E">
        <w:rPr>
          <w:rFonts w:ascii="Osaka−等幅" w:eastAsia="Osaka−等幅" w:hAnsi="Osaka−等幅" w:cs="Osaka−等幅" w:hint="eastAsia"/>
          <w:color w:val="000000"/>
          <w:lang w:val="ja-JP"/>
        </w:rPr>
        <w:t>、</w:t>
      </w:r>
      <w:r w:rsidR="00DD3722">
        <w:rPr>
          <w:rFonts w:ascii="Osaka−等幅" w:eastAsia="Osaka−等幅" w:hAnsi="Osaka−等幅" w:cs="Osaka−等幅" w:hint="eastAsia"/>
          <w:color w:val="000000"/>
          <w:lang w:val="ja-JP"/>
        </w:rPr>
        <w:t>そして</w:t>
      </w:r>
      <w:r w:rsidR="00077967" w:rsidRPr="0041451E">
        <w:rPr>
          <w:rFonts w:ascii="Osaka−等幅" w:eastAsia="Osaka−等幅" w:hAnsi="Osaka−等幅" w:cs="Osaka−等幅" w:hint="eastAsia"/>
          <w:color w:val="000000"/>
          <w:lang w:val="ja-JP"/>
        </w:rPr>
        <w:t>プリカーサー</w:t>
      </w:r>
      <w:r w:rsidR="00077967" w:rsidRPr="0041451E">
        <w:rPr>
          <w:rFonts w:asciiTheme="minorHAnsi" w:eastAsia="MS Mincho" w:hAnsiTheme="minorHAnsi"/>
          <w:color w:val="000000"/>
          <w:lang w:val="ja-JP"/>
        </w:rPr>
        <w:t xml:space="preserve"> [M+2] - 616.7710++</w:t>
      </w:r>
      <w:r w:rsidR="00DD3722">
        <w:rPr>
          <w:rFonts w:ascii="Osaka−等幅" w:eastAsia="Osaka−等幅" w:hAnsi="Osaka−等幅" w:cs="Osaka−等幅" w:hint="eastAsia"/>
          <w:color w:val="000000"/>
          <w:lang w:val="ja-JP"/>
        </w:rPr>
        <w:t>のように、</w:t>
      </w:r>
      <w:r w:rsidR="00077967" w:rsidRPr="0041451E">
        <w:rPr>
          <w:rFonts w:ascii="Osaka−等幅" w:eastAsia="Osaka−等幅" w:hAnsi="Osaka−等幅" w:cs="Osaka−等幅" w:hint="eastAsia"/>
          <w:color w:val="000000"/>
          <w:lang w:val="ja-JP"/>
        </w:rPr>
        <w:t>プリカーサー</w:t>
      </w:r>
      <w:r w:rsidR="00DD3722">
        <w:rPr>
          <w:rFonts w:ascii="Osaka−等幅" w:eastAsia="Osaka−等幅" w:hAnsi="Osaka−等幅" w:cs="Osaka−等幅" w:hint="eastAsia"/>
          <w:color w:val="000000"/>
          <w:lang w:val="ja-JP"/>
        </w:rPr>
        <w:t>の</w:t>
      </w:r>
      <w:r w:rsidR="00DD3722" w:rsidRPr="0041451E">
        <w:rPr>
          <w:rFonts w:ascii="Osaka−等幅" w:eastAsia="Osaka−等幅" w:hAnsi="Osaka−等幅" w:cs="Osaka−等幅" w:hint="eastAsia"/>
          <w:color w:val="000000"/>
          <w:lang w:val="ja-JP"/>
        </w:rPr>
        <w:t>異なる</w:t>
      </w:r>
      <w:r w:rsidR="00077967" w:rsidRPr="0041451E">
        <w:rPr>
          <w:rFonts w:ascii="Osaka−等幅" w:eastAsia="Osaka−等幅" w:hAnsi="Osaka−等幅" w:cs="Osaka−等幅" w:hint="eastAsia"/>
          <w:color w:val="000000"/>
          <w:lang w:val="ja-JP"/>
        </w:rPr>
        <w:t>同位体ピークが見</w:t>
      </w:r>
      <w:r w:rsidR="00DD3722">
        <w:rPr>
          <w:rFonts w:ascii="Osaka−等幅" w:eastAsia="Osaka−等幅" w:hAnsi="Osaka−等幅" w:cs="Osaka−等幅" w:hint="eastAsia"/>
          <w:color w:val="000000"/>
          <w:lang w:val="ja-JP"/>
        </w:rPr>
        <w:t>え</w:t>
      </w:r>
      <w:r w:rsidR="00077967" w:rsidRPr="0041451E">
        <w:rPr>
          <w:rFonts w:ascii="Osaka−等幅" w:eastAsia="Osaka−等幅" w:hAnsi="Osaka−等幅" w:cs="Osaka−等幅" w:hint="eastAsia"/>
          <w:color w:val="000000"/>
          <w:lang w:val="ja-JP"/>
        </w:rPr>
        <w:t>ます。</w:t>
      </w:r>
    </w:p>
    <w:p w14:paraId="3A1B0B39" w14:textId="77777777" w:rsidR="00C91DAA" w:rsidRPr="0041451E" w:rsidRDefault="00077967">
      <w:pPr>
        <w:pStyle w:val="ListParagraph"/>
        <w:spacing w:after="0"/>
        <w:ind w:left="0"/>
        <w:rPr>
          <w:rFonts w:asciiTheme="minorHAnsi" w:eastAsia="MS Mincho" w:hAnsiTheme="minorHAnsi"/>
        </w:rPr>
      </w:pPr>
      <w:r w:rsidRPr="0041451E">
        <w:rPr>
          <w:rFonts w:ascii="Osaka−等幅" w:eastAsia="Osaka−等幅" w:hAnsi="Osaka−等幅" w:cs="Osaka−等幅" w:hint="eastAsia"/>
          <w:lang w:val="ja-JP"/>
        </w:rPr>
        <w:t>特に</w:t>
      </w:r>
      <w:r w:rsidR="00B4462A">
        <w:rPr>
          <w:rFonts w:ascii="Osaka−等幅" w:eastAsia="Osaka−等幅" w:hAnsi="Osaka−等幅" w:cs="Osaka−等幅" w:hint="eastAsia"/>
          <w:lang w:val="ja-JP"/>
        </w:rPr>
        <w:t>ある種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B4462A">
        <w:rPr>
          <w:rFonts w:ascii="Osaka−等幅" w:eastAsia="Osaka−等幅" w:hAnsi="Osaka−等幅" w:cs="Osaka−等幅" w:hint="eastAsia"/>
          <w:lang w:val="ja-JP"/>
        </w:rPr>
        <w:t>リング</w:t>
      </w:r>
      <w:r w:rsidRPr="0041451E">
        <w:rPr>
          <w:rFonts w:ascii="Osaka−等幅" w:eastAsia="Osaka−等幅" w:hAnsi="Osaka−等幅" w:cs="Osaka−等幅" w:hint="eastAsia"/>
          <w:lang w:val="ja-JP"/>
        </w:rPr>
        <w:t>データ</w:t>
      </w:r>
      <w:r w:rsidR="00B4462A">
        <w:rPr>
          <w:rFonts w:ascii="Osaka−等幅" w:eastAsia="Osaka−等幅" w:hAnsi="Osaka−等幅" w:cs="Osaka−等幅" w:hint="eastAsia"/>
          <w:lang w:val="ja-JP"/>
        </w:rPr>
        <w:t>の視覚化に役立ついくつかの</w:t>
      </w:r>
      <w:r w:rsidRPr="0041451E">
        <w:rPr>
          <w:rFonts w:ascii="Osaka−等幅" w:eastAsia="Osaka−等幅" w:hAnsi="Osaka−等幅" w:cs="Osaka−等幅" w:hint="eastAsia"/>
          <w:lang w:val="ja-JP"/>
        </w:rPr>
        <w:t>他の機能</w:t>
      </w:r>
      <w:r w:rsidR="00B4462A">
        <w:rPr>
          <w:rFonts w:ascii="Osaka−等幅" w:eastAsia="Osaka−等幅" w:hAnsi="Osaka−等幅" w:cs="Osaka−等幅" w:hint="eastAsia"/>
          <w:lang w:val="ja-JP"/>
        </w:rPr>
        <w:t>を設定</w:t>
      </w:r>
      <w:r w:rsidRPr="0041451E">
        <w:rPr>
          <w:rFonts w:ascii="Osaka−等幅" w:eastAsia="Osaka−等幅" w:hAnsi="Osaka−等幅" w:cs="Osaka−等幅" w:hint="eastAsia"/>
          <w:lang w:val="ja-JP"/>
        </w:rPr>
        <w:t>するには、以下の手順を実行します。</w:t>
      </w:r>
    </w:p>
    <w:p w14:paraId="3A8A4CC5" w14:textId="77777777" w:rsidR="00C91DAA" w:rsidRPr="0041451E" w:rsidRDefault="00C91DAA">
      <w:pPr>
        <w:pStyle w:val="ListParagraph"/>
        <w:spacing w:after="0"/>
        <w:ind w:left="0"/>
        <w:rPr>
          <w:rFonts w:asciiTheme="minorHAnsi" w:eastAsia="MS Mincho" w:hAnsiTheme="minorHAnsi"/>
          <w:sz w:val="12"/>
          <w:szCs w:val="12"/>
        </w:rPr>
      </w:pPr>
    </w:p>
    <w:p w14:paraId="66AFEAD8"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すべて</w:t>
      </w:r>
      <w:r w:rsidR="00C01EC5">
        <w:rPr>
          <w:rFonts w:ascii="MS Gothic" w:eastAsia="MS Gothic" w:hAnsi="MS Gothic" w:cs="MS Gothic" w:hint="eastAsia"/>
          <w:b/>
          <w:lang w:val="ja-JP"/>
        </w:rPr>
        <w:t>積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14:paraId="05D1530A"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により、ピークが最大ピークと共溶出するかどうかに関わらず、</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がピークグループ内の</w:t>
      </w:r>
      <w:r w:rsidR="00DD3722" w:rsidRPr="0041451E">
        <w:rPr>
          <w:rFonts w:ascii="Osaka−等幅" w:eastAsia="Osaka−等幅" w:hAnsi="Osaka−等幅" w:cs="Osaka−等幅" w:hint="eastAsia"/>
          <w:lang w:val="ja-JP"/>
        </w:rPr>
        <w:t>（ここではプリカーサーイオン</w:t>
      </w:r>
      <w:r w:rsidR="00DD3722" w:rsidRPr="0041451E">
        <w:rPr>
          <w:rFonts w:asciiTheme="minorHAnsi" w:eastAsia="MS Mincho" w:hAnsiTheme="minorHAnsi"/>
          <w:lang w:val="ja-JP"/>
        </w:rPr>
        <w:t>M</w:t>
      </w:r>
      <w:r w:rsidR="00DD3722" w:rsidRPr="0041451E">
        <w:rPr>
          <w:rFonts w:ascii="Osaka−等幅" w:eastAsia="Osaka−等幅" w:hAnsi="Osaka−等幅" w:cs="Osaka−等幅" w:hint="eastAsia"/>
          <w:lang w:val="ja-JP"/>
        </w:rPr>
        <w:t>、</w:t>
      </w:r>
      <w:r w:rsidR="00DD3722" w:rsidRPr="0041451E">
        <w:rPr>
          <w:rFonts w:asciiTheme="minorHAnsi" w:eastAsia="MS Mincho" w:hAnsiTheme="minorHAnsi"/>
          <w:lang w:val="ja-JP"/>
        </w:rPr>
        <w:t>M+1</w:t>
      </w:r>
      <w:r w:rsidR="00DD3722" w:rsidRPr="0041451E">
        <w:rPr>
          <w:rFonts w:ascii="Osaka−等幅" w:eastAsia="Osaka−等幅" w:hAnsi="Osaka−等幅" w:cs="Osaka−等幅" w:hint="eastAsia"/>
          <w:lang w:val="ja-JP"/>
        </w:rPr>
        <w:t>、および</w:t>
      </w:r>
      <w:r w:rsidR="00DD3722" w:rsidRPr="0041451E">
        <w:rPr>
          <w:rFonts w:asciiTheme="minorHAnsi" w:eastAsia="MS Mincho" w:hAnsiTheme="minorHAnsi"/>
          <w:lang w:val="ja-JP"/>
        </w:rPr>
        <w:t>M+2</w:t>
      </w:r>
      <w:r w:rsidR="00DD3722" w:rsidRPr="0041451E">
        <w:rPr>
          <w:rFonts w:ascii="Osaka−等幅" w:eastAsia="Osaka−等幅" w:hAnsi="Osaka−等幅" w:cs="Osaka−等幅" w:hint="eastAsia"/>
          <w:lang w:val="ja-JP"/>
        </w:rPr>
        <w:t>）</w:t>
      </w:r>
      <w:r w:rsidRPr="0041451E">
        <w:rPr>
          <w:rFonts w:ascii="Osaka−等幅" w:eastAsia="Osaka−等幅" w:hAnsi="Osaka−等幅" w:cs="Osaka−等幅" w:hint="eastAsia"/>
          <w:lang w:val="ja-JP"/>
        </w:rPr>
        <w:t>すべてクロマトグラムの積分面積を計算するようになります。</w:t>
      </w:r>
    </w:p>
    <w:p w14:paraId="4A6B4FB1"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w:t>
      </w:r>
      <w:r w:rsidRPr="0041451E">
        <w:rPr>
          <w:rFonts w:ascii="Osaka−等幅" w:eastAsia="Osaka−等幅" w:hAnsi="Osaka−等幅" w:cs="Osaka−等幅" w:hint="eastAsia"/>
          <w:b/>
          <w:lang w:val="ja-JP"/>
        </w:rPr>
        <w:t>繰り返し測定比較</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11DD27D3"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で、</w:t>
      </w:r>
      <w:r w:rsidRPr="0041451E">
        <w:rPr>
          <w:rFonts w:asciiTheme="minorHAnsi" w:eastAsia="MS Mincho" w:hAnsiTheme="minorHAnsi"/>
          <w:lang w:val="ja-JP"/>
        </w:rPr>
        <w:t>[</w:t>
      </w:r>
      <w:r w:rsidRPr="0041451E">
        <w:rPr>
          <w:rFonts w:ascii="Osaka−等幅" w:eastAsia="Osaka−等幅" w:hAnsi="Osaka−等幅" w:cs="Osaka−等幅" w:hint="eastAsia"/>
          <w:b/>
          <w:lang w:val="ja-JP"/>
        </w:rPr>
        <w:t>正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な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6C4D7A0E"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で右クリックして、</w:t>
      </w:r>
      <w:r w:rsidRPr="0041451E">
        <w:rPr>
          <w:rFonts w:asciiTheme="minorHAnsi" w:eastAsia="MS Mincho" w:hAnsiTheme="minorHAnsi"/>
          <w:lang w:val="ja-JP"/>
        </w:rPr>
        <w:t>[</w:t>
      </w:r>
      <w:r w:rsidRPr="0041451E">
        <w:rPr>
          <w:rFonts w:ascii="Osaka−等幅" w:eastAsia="Osaka−等幅" w:hAnsi="Osaka−等幅" w:cs="Osaka−等幅" w:hint="eastAsia"/>
          <w:b/>
          <w:lang w:val="ja-JP"/>
        </w:rPr>
        <w:t>期待値を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ドット積を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これら</w:t>
      </w:r>
      <w:r w:rsidRPr="0041451E">
        <w:rPr>
          <w:rFonts w:asciiTheme="minorHAnsi" w:eastAsia="MS Mincho" w:hAnsiTheme="minorHAnsi"/>
          <w:lang w:val="ja-JP"/>
        </w:rPr>
        <w:t>2</w:t>
      </w:r>
      <w:r w:rsidRPr="0041451E">
        <w:rPr>
          <w:rFonts w:ascii="Osaka−等幅" w:eastAsia="Osaka−等幅" w:hAnsi="Osaka−等幅" w:cs="Osaka−等幅" w:hint="eastAsia"/>
          <w:lang w:val="ja-JP"/>
        </w:rPr>
        <w:t>つの機能については後述します）。</w:t>
      </w:r>
    </w:p>
    <w:p w14:paraId="735051F6" w14:textId="77777777" w:rsidR="009A60F2" w:rsidRPr="0041451E" w:rsidRDefault="00C74849" w:rsidP="00C74849">
      <w:pPr>
        <w:pStyle w:val="ListParagraph"/>
        <w:ind w:left="0"/>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6504D1B3" wp14:editId="04EDBA3D">
            <wp:extent cx="6362700" cy="461627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62700" cy="4616277"/>
                    </a:xfrm>
                    <a:prstGeom prst="rect">
                      <a:avLst/>
                    </a:prstGeom>
                    <a:noFill/>
                    <a:ln>
                      <a:noFill/>
                    </a:ln>
                  </pic:spPr>
                </pic:pic>
              </a:graphicData>
            </a:graphic>
          </wp:inline>
        </w:drawing>
      </w:r>
    </w:p>
    <w:p w14:paraId="6B653357"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以下</w:t>
      </w:r>
      <w:r w:rsidR="00DD3722">
        <w:rPr>
          <w:rFonts w:ascii="Osaka−等幅" w:eastAsia="Osaka−等幅" w:hAnsi="Osaka−等幅" w:cs="Osaka−等幅" w:hint="eastAsia"/>
          <w:lang w:val="ja-JP"/>
        </w:rPr>
        <w:t>の手順で</w:t>
      </w:r>
      <w:r w:rsidRPr="0041451E">
        <w:rPr>
          <w:rFonts w:ascii="Osaka−等幅" w:eastAsia="Osaka−等幅" w:hAnsi="Osaka−等幅" w:cs="Osaka−等幅" w:hint="eastAsia"/>
          <w:lang w:val="ja-JP"/>
        </w:rPr>
        <w:t>、</w:t>
      </w:r>
      <w:r w:rsidRPr="0041451E">
        <w:rPr>
          <w:rFonts w:asciiTheme="minorHAnsi" w:eastAsia="MS Mincho" w:hAnsiTheme="minorHAnsi"/>
          <w:lang w:val="ja-JP"/>
        </w:rPr>
        <w:t>[</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を</w:t>
      </w:r>
      <w:r w:rsidR="00DD3722">
        <w:rPr>
          <w:rFonts w:ascii="Osaka−等幅" w:eastAsia="Osaka−等幅" w:hAnsi="Osaka−等幅" w:cs="Osaka−等幅" w:hint="eastAsia"/>
          <w:lang w:val="ja-JP"/>
        </w:rPr>
        <w:t>好きな場所</w:t>
      </w:r>
      <w:r w:rsidRPr="0041451E">
        <w:rPr>
          <w:rFonts w:ascii="Osaka−等幅" w:eastAsia="Osaka−等幅" w:hAnsi="Osaka−等幅" w:cs="Osaka−等幅" w:hint="eastAsia"/>
          <w:lang w:val="ja-JP"/>
        </w:rPr>
        <w:t>に</w:t>
      </w:r>
      <w:r w:rsidR="00DD3722">
        <w:rPr>
          <w:rFonts w:ascii="Osaka−等幅" w:eastAsia="Osaka−等幅" w:hAnsi="Osaka−等幅" w:cs="Osaka−等幅" w:hint="eastAsia"/>
          <w:lang w:val="ja-JP"/>
        </w:rPr>
        <w:t>収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14:paraId="246F7CE1" w14:textId="77777777" w:rsidR="00C91DAA" w:rsidRPr="0041451E" w:rsidRDefault="00077967">
      <w:pPr>
        <w:pStyle w:val="ListParagraph"/>
        <w:numPr>
          <w:ilvl w:val="0"/>
          <w:numId w:val="24"/>
        </w:numPr>
        <w:rPr>
          <w:rFonts w:asciiTheme="minorHAnsi" w:eastAsia="MS Mincho" w:hAnsiTheme="minorHAnsi"/>
        </w:rPr>
      </w:pPr>
      <w:r w:rsidRPr="0041451E">
        <w:rPr>
          <w:rFonts w:ascii="Osaka−等幅" w:eastAsia="Osaka−等幅" w:hAnsi="Osaka−等幅" w:cs="Osaka−等幅" w:hint="eastAsia"/>
          <w:lang w:val="ja-JP"/>
        </w:rPr>
        <w:t>マウスの左ボタンをクリックし押し下げたまま、</w:t>
      </w:r>
      <w:r w:rsidR="00DD3722">
        <w:rPr>
          <w:rFonts w:ascii="Osaka−等幅" w:eastAsia="Osaka−等幅" w:hAnsi="Osaka−等幅" w:cs="Osaka−等幅" w:hint="eastAsia"/>
          <w:lang w:val="ja-JP"/>
        </w:rPr>
        <w:t>好きな</w:t>
      </w:r>
      <w:r w:rsidRPr="0041451E">
        <w:rPr>
          <w:rFonts w:ascii="Osaka−等幅" w:eastAsia="Osaka−等幅" w:hAnsi="Osaka−等幅" w:cs="Osaka−等幅" w:hint="eastAsia"/>
          <w:lang w:val="ja-JP"/>
        </w:rPr>
        <w:t>場所へ、</w:t>
      </w:r>
      <w:r w:rsidR="00DD3722">
        <w:rPr>
          <w:rFonts w:ascii="Osaka−等幅" w:eastAsia="Osaka−等幅" w:hAnsi="Osaka−等幅" w:cs="Osaka−等幅" w:hint="eastAsia"/>
          <w:lang w:val="ja-JP"/>
        </w:rPr>
        <w:t>例えば</w:t>
      </w:r>
      <w:r w:rsidRPr="0041451E">
        <w:rPr>
          <w:rFonts w:asciiTheme="minorHAnsi" w:eastAsia="MS Mincho" w:hAnsiTheme="minorHAnsi"/>
          <w:lang w:val="ja-JP"/>
        </w:rPr>
        <w:t>Skyline</w:t>
      </w:r>
      <w:r w:rsidR="00DD3722">
        <w:rPr>
          <w:rFonts w:ascii="Osaka−等幅" w:eastAsia="Osaka−等幅" w:hAnsi="Osaka−等幅" w:cs="Osaka−等幅" w:hint="eastAsia"/>
        </w:rPr>
        <w:t>の</w:t>
      </w:r>
      <w:r w:rsidRPr="0041451E">
        <w:rPr>
          <w:rFonts w:ascii="Osaka−等幅" w:eastAsia="Osaka−等幅" w:hAnsi="Osaka−等幅" w:cs="Osaka−等幅" w:hint="eastAsia"/>
          <w:lang w:val="ja-JP"/>
        </w:rPr>
        <w:t>ウィンドウの右端へとドラッグします。</w:t>
      </w:r>
    </w:p>
    <w:p w14:paraId="64168958" w14:textId="77777777" w:rsidR="00C91DAA" w:rsidRPr="00AB21C5" w:rsidRDefault="00077967" w:rsidP="00DD3722">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をクリック・ドラッグ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DD3722">
        <w:rPr>
          <w:rFonts w:ascii="Osaka−等幅" w:eastAsia="Osaka−等幅" w:hAnsi="Osaka−等幅" w:cs="Osaka−等幅" w:hint="eastAsia"/>
          <w:lang w:val="ja-JP"/>
        </w:rPr>
        <w:t>の上方へもっていき</w:t>
      </w:r>
      <w:r w:rsidR="00CC43FC" w:rsidRPr="00AB21C5">
        <w:rPr>
          <w:rFonts w:ascii="Osaka−等幅" w:eastAsia="Osaka−等幅" w:hAnsi="Osaka−等幅" w:cs="Osaka−等幅" w:hint="eastAsia"/>
          <w:lang w:val="ja-JP"/>
        </w:rPr>
        <w:t>ます。</w:t>
      </w:r>
    </w:p>
    <w:p w14:paraId="4F9FEB5B"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00C01EC5">
        <w:rPr>
          <w:rFonts w:ascii="MS Gothic" w:eastAsia="MS Gothic" w:hAnsi="MS Gothic" w:cs="MS Gothic" w:hint="eastAsia"/>
          <w:b/>
          <w:lang w:val="ja-JP"/>
        </w:rPr>
        <w:t>オート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最良ピーク</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F11</w:t>
      </w:r>
      <w:r w:rsidRPr="0041451E">
        <w:rPr>
          <w:rFonts w:ascii="Osaka−等幅" w:eastAsia="Osaka−等幅" w:hAnsi="Osaka−等幅" w:cs="Osaka−等幅" w:hint="eastAsia"/>
          <w:lang w:val="ja-JP"/>
        </w:rPr>
        <w:t>）をクリックします。</w:t>
      </w:r>
    </w:p>
    <w:p w14:paraId="4514DB99"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グラフを配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タイル</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Ctrl+T</w:t>
      </w:r>
      <w:r w:rsidRPr="0041451E">
        <w:rPr>
          <w:rFonts w:ascii="Osaka−等幅" w:eastAsia="Osaka−等幅" w:hAnsi="Osaka−等幅" w:cs="Osaka−等幅" w:hint="eastAsia"/>
          <w:lang w:val="ja-JP"/>
        </w:rPr>
        <w:t>）をクリックします。</w:t>
      </w:r>
    </w:p>
    <w:p w14:paraId="4C3958BE" w14:textId="77777777" w:rsidR="00C91DAA" w:rsidRPr="0041451E" w:rsidRDefault="00C91DAA">
      <w:pPr>
        <w:pStyle w:val="ListParagraph"/>
        <w:ind w:left="0"/>
        <w:rPr>
          <w:rFonts w:asciiTheme="minorHAnsi" w:eastAsia="MS Mincho" w:hAnsiTheme="minorHAnsi"/>
        </w:rPr>
      </w:pPr>
    </w:p>
    <w:p w14:paraId="4F0E5AE6" w14:textId="77777777" w:rsidR="00C91DAA" w:rsidRPr="0041451E" w:rsidRDefault="00077967">
      <w:pPr>
        <w:pStyle w:val="ListParagraph"/>
        <w:spacing w:after="240"/>
        <w:ind w:left="0"/>
        <w:contextualSpacing w:val="0"/>
        <w:rPr>
          <w:rFonts w:asciiTheme="minorHAnsi" w:eastAsia="MS Mincho" w:hAnsiTheme="minorHAnsi"/>
        </w:rPr>
      </w:pPr>
      <w:r w:rsidRPr="0041451E">
        <w:rPr>
          <w:rFonts w:asciiTheme="minorHAnsi" w:eastAsia="MS Mincho" w:hAnsiTheme="minorHAnsi"/>
          <w:lang w:val="ja-JP"/>
        </w:rPr>
        <w:t>Skyline</w:t>
      </w:r>
      <w:r w:rsidRPr="0041451E">
        <w:rPr>
          <w:rFonts w:ascii="Osaka−等幅" w:eastAsia="Osaka−等幅" w:hAnsi="Osaka−等幅" w:cs="Osaka−等幅" w:hint="eastAsia"/>
          <w:lang w:val="ja-JP"/>
        </w:rPr>
        <w:t>ファイルは以下のように</w:t>
      </w:r>
      <w:r w:rsidR="00DD3722">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74C1F647" w14:textId="77777777" w:rsidR="005B1BF9" w:rsidRPr="0041451E" w:rsidRDefault="00C74849" w:rsidP="008C1D13">
      <w:pPr>
        <w:pStyle w:val="ListParagraph"/>
        <w:spacing w:after="240"/>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2F0E7374" wp14:editId="586FF2F2">
            <wp:extent cx="5943600" cy="420751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4207510"/>
                    </a:xfrm>
                    <a:prstGeom prst="rect">
                      <a:avLst/>
                    </a:prstGeom>
                  </pic:spPr>
                </pic:pic>
              </a:graphicData>
            </a:graphic>
          </wp:inline>
        </w:drawing>
      </w:r>
    </w:p>
    <w:p w14:paraId="501201FF"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が</w:t>
      </w:r>
      <w:r w:rsidR="00DD3722">
        <w:rPr>
          <w:rFonts w:ascii="Osaka−等幅" w:eastAsia="Osaka−等幅" w:hAnsi="Osaka−等幅" w:cs="Osaka−等幅" w:hint="eastAsia"/>
          <w:lang w:val="ja-JP"/>
        </w:rPr>
        <w:t>うまく収まらない</w:t>
      </w:r>
      <w:r w:rsidRPr="0041451E">
        <w:rPr>
          <w:rFonts w:ascii="Osaka−等幅" w:eastAsia="Osaka−等幅" w:hAnsi="Osaka−等幅" w:cs="Osaka−等幅" w:hint="eastAsia"/>
          <w:lang w:val="ja-JP"/>
        </w:rPr>
        <w:t>場合、上図のよう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ピーク面積繰り返し測定</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に移動</w:t>
      </w:r>
      <w:r w:rsidR="00DD3722">
        <w:rPr>
          <w:rFonts w:ascii="Osaka−等幅" w:eastAsia="Osaka−等幅" w:hAnsi="Osaka−等幅" w:cs="Osaka−等幅" w:hint="eastAsia"/>
          <w:lang w:val="ja-JP"/>
        </w:rPr>
        <w:t>し</w:t>
      </w:r>
      <w:r w:rsidR="00DD372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5DE36562" w14:textId="77777777" w:rsidR="00C91DAA" w:rsidRPr="0041451E" w:rsidRDefault="00077967">
      <w:pPr>
        <w:pStyle w:val="ListParagraph"/>
        <w:ind w:left="0"/>
        <w:contextualSpacing w:val="0"/>
        <w:rPr>
          <w:rFonts w:asciiTheme="minorHAnsi" w:eastAsia="MS Mincho" w:hAnsiTheme="minorHAnsi"/>
        </w:rPr>
      </w:pPr>
      <w:r w:rsidRPr="0041451E">
        <w:rPr>
          <w:rFonts w:ascii="Osaka−等幅" w:eastAsia="Osaka−等幅" w:hAnsi="Osaka−等幅" w:cs="Osaka−等幅" w:hint="eastAsia"/>
          <w:lang w:val="ja-JP"/>
        </w:rPr>
        <w:t>クロマトグラム</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は、すべてのプリカーサー同位体イオン</w:t>
      </w:r>
      <w:r w:rsidRPr="0041451E">
        <w:rPr>
          <w:rFonts w:asciiTheme="minorHAnsi" w:eastAsia="MS Mincho" w:hAnsiTheme="minorHAnsi"/>
          <w:lang w:val="ja-JP"/>
        </w:rPr>
        <w:t>M</w:t>
      </w:r>
      <w:r w:rsidRPr="0041451E">
        <w:rPr>
          <w:rFonts w:ascii="Osaka−等幅" w:eastAsia="Osaka−等幅" w:hAnsi="Osaka−等幅" w:cs="Osaka−等幅" w:hint="eastAsia"/>
          <w:lang w:val="ja-JP"/>
        </w:rPr>
        <w:t>（青）、</w:t>
      </w:r>
      <w:r w:rsidRPr="0041451E">
        <w:rPr>
          <w:rFonts w:asciiTheme="minorHAnsi" w:eastAsia="MS Mincho" w:hAnsiTheme="minorHAnsi"/>
          <w:lang w:val="ja-JP"/>
        </w:rPr>
        <w:t>M+1</w:t>
      </w:r>
      <w:r w:rsidRPr="0041451E">
        <w:rPr>
          <w:rFonts w:ascii="Osaka−等幅" w:eastAsia="Osaka−等幅" w:hAnsi="Osaka−等幅" w:cs="Osaka−等幅" w:hint="eastAsia"/>
          <w:lang w:val="ja-JP"/>
        </w:rPr>
        <w:t>（紫）、</w:t>
      </w:r>
      <w:r w:rsidRPr="0041451E">
        <w:rPr>
          <w:rFonts w:asciiTheme="minorHAnsi" w:eastAsia="MS Mincho" w:hAnsiTheme="minorHAnsi"/>
          <w:lang w:val="ja-JP"/>
        </w:rPr>
        <w:t>M+2</w:t>
      </w:r>
      <w:r w:rsidRPr="0041451E">
        <w:rPr>
          <w:rFonts w:ascii="Osaka−等幅" w:eastAsia="Osaka−等幅" w:hAnsi="Osaka−等幅" w:cs="Osaka−等幅" w:hint="eastAsia"/>
          <w:lang w:val="ja-JP"/>
        </w:rPr>
        <w:t>（茶）の</w:t>
      </w:r>
      <w:r w:rsidRPr="0041451E">
        <w:rPr>
          <w:rFonts w:asciiTheme="minorHAnsi" w:eastAsia="MS Mincho" w:hAnsiTheme="minorHAnsi"/>
          <w:lang w:val="ja-JP"/>
        </w:rPr>
        <w:t>MS1</w:t>
      </w:r>
      <w:r w:rsidRPr="0041451E">
        <w:rPr>
          <w:rFonts w:ascii="Osaka−等幅" w:eastAsia="Osaka−等幅" w:hAnsi="Osaka−等幅" w:cs="Osaka−等幅" w:hint="eastAsia"/>
          <w:lang w:val="ja-JP"/>
        </w:rPr>
        <w:t>抽出イオンクロマトグラムが表示されます。</w:t>
      </w:r>
      <w:r w:rsidRPr="0041451E">
        <w:rPr>
          <w:rFonts w:asciiTheme="minorHAnsi" w:eastAsia="MS Mincho" w:hAnsiTheme="minorHAnsi"/>
          <w:lang w:val="ja-JP"/>
        </w:rPr>
        <w:t>SRM</w:t>
      </w:r>
      <w:r w:rsidRPr="0041451E">
        <w:rPr>
          <w:rFonts w:ascii="Osaka−等幅" w:eastAsia="Osaka−等幅" w:hAnsi="Osaka−等幅" w:cs="Osaka−等幅" w:hint="eastAsia"/>
          <w:lang w:val="ja-JP"/>
        </w:rPr>
        <w:t>用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きた人にはお馴染みかもしれませんが、選択したピークの保持時間注釈の下に、</w:t>
      </w:r>
      <w:r w:rsidR="00DD3722" w:rsidRPr="0041451E" w:rsidDel="00DD3722">
        <w:rPr>
          <w:rFonts w:asciiTheme="minorHAnsi" w:eastAsia="MS Mincho" w:hAnsiTheme="minorHAnsi"/>
          <w:lang w:val="ja-JP"/>
        </w:rPr>
        <w:t xml:space="preserve"> </w:t>
      </w:r>
      <w:r w:rsidRPr="0041451E">
        <w:rPr>
          <w:rFonts w:ascii="Osaka−等幅" w:eastAsia="Osaka−等幅" w:hAnsi="Osaka−等幅" w:cs="Osaka−等幅" w:hint="eastAsia"/>
          <w:lang w:val="ja-JP"/>
        </w:rPr>
        <w:t>質量誤差</w:t>
      </w:r>
      <w:r w:rsidR="00DD3722">
        <w:rPr>
          <w:rFonts w:ascii="Osaka−等幅" w:eastAsia="Osaka−等幅" w:hAnsi="Osaka−等幅" w:cs="Osaka−等幅" w:hint="eastAsia"/>
          <w:lang w:val="ja-JP"/>
        </w:rPr>
        <w:t>の</w:t>
      </w:r>
      <w:r w:rsidRPr="0041451E">
        <w:rPr>
          <w:rFonts w:ascii="Osaka−等幅" w:eastAsia="Osaka−等幅" w:hAnsi="Osaka−等幅" w:cs="Osaka−等幅" w:hint="eastAsia"/>
          <w:lang w:val="ja-JP"/>
        </w:rPr>
        <w:t>注釈が</w:t>
      </w:r>
      <w:r w:rsidR="00DD3722">
        <w:rPr>
          <w:rFonts w:ascii="Osaka−等幅" w:eastAsia="Osaka−等幅" w:hAnsi="Osaka−等幅" w:cs="Osaka−等幅" w:hint="eastAsia"/>
          <w:lang w:val="ja-JP"/>
        </w:rPr>
        <w:t>新たに</w:t>
      </w:r>
      <w:r w:rsidRPr="0041451E">
        <w:rPr>
          <w:rFonts w:ascii="Osaka−等幅" w:eastAsia="Osaka−等幅" w:hAnsi="Osaka−等幅" w:cs="Osaka−等幅" w:hint="eastAsia"/>
          <w:lang w:val="ja-JP"/>
        </w:rPr>
        <w:t>表示されます。これは、注釈付きクロマトグラム全体のすべての積分ポイントにおける質量誤差の加重平均です（この場合、</w:t>
      </w:r>
      <w:r w:rsidRPr="0041451E">
        <w:rPr>
          <w:rFonts w:asciiTheme="minorHAnsi" w:eastAsia="MS Mincho" w:hAnsiTheme="minorHAnsi"/>
          <w:lang w:val="ja-JP"/>
        </w:rPr>
        <w:t>M</w:t>
      </w:r>
      <w:r w:rsidRPr="0041451E">
        <w:rPr>
          <w:rFonts w:ascii="Osaka−等幅" w:eastAsia="Osaka−等幅" w:hAnsi="Osaka−等幅" w:cs="Osaka−等幅" w:hint="eastAsia"/>
          <w:lang w:val="ja-JP"/>
        </w:rPr>
        <w:t>または青ラインのもの）。質量誤差が見られない場合、クロマトグラム</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質量誤差</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先に述べたようにこのデータは古い</w:t>
      </w:r>
      <w:r w:rsidRPr="0041451E">
        <w:rPr>
          <w:rFonts w:asciiTheme="minorHAnsi" w:eastAsia="MS Mincho" w:hAnsiTheme="minorHAnsi"/>
          <w:lang w:val="ja-JP"/>
        </w:rPr>
        <w:t>QSTAR Elite</w:t>
      </w:r>
      <w:r w:rsidRPr="0041451E">
        <w:rPr>
          <w:rFonts w:ascii="Osaka−等幅" w:eastAsia="Osaka−等幅" w:hAnsi="Osaka−等幅" w:cs="Osaka−等幅" w:hint="eastAsia"/>
          <w:lang w:val="ja-JP"/>
        </w:rPr>
        <w:t>からのものであるため、質量精度は</w:t>
      </w:r>
      <w:r w:rsidR="00DD3722">
        <w:rPr>
          <w:rFonts w:ascii="Osaka−等幅" w:eastAsia="Osaka−等幅" w:hAnsi="Osaka−等幅" w:cs="Osaka−等幅" w:hint="eastAsia"/>
          <w:lang w:val="ja-JP"/>
        </w:rPr>
        <w:t>最新の</w:t>
      </w:r>
      <w:r w:rsidRPr="0041451E">
        <w:rPr>
          <w:rFonts w:ascii="Osaka−等幅" w:eastAsia="Osaka−等幅" w:hAnsi="Osaka−等幅" w:cs="Osaka−等幅" w:hint="eastAsia"/>
          <w:lang w:val="ja-JP"/>
        </w:rPr>
        <w:t>高分解能装置で期待できる</w:t>
      </w:r>
      <w:r w:rsidR="00DD3722">
        <w:rPr>
          <w:rFonts w:ascii="Osaka−等幅" w:eastAsia="Osaka−等幅" w:hAnsi="Osaka−等幅" w:cs="Osaka−等幅" w:hint="eastAsia"/>
          <w:lang w:val="ja-JP"/>
        </w:rPr>
        <w:t>ほどの</w:t>
      </w:r>
      <w:r w:rsidRPr="0041451E">
        <w:rPr>
          <w:rFonts w:ascii="Osaka−等幅" w:eastAsia="Osaka−等幅" w:hAnsi="Osaka−等幅" w:cs="Osaka−等幅" w:hint="eastAsia"/>
          <w:lang w:val="ja-JP"/>
        </w:rPr>
        <w:t>ものではありません。</w:t>
      </w:r>
    </w:p>
    <w:p w14:paraId="77B540F5" w14:textId="77777777" w:rsidR="00C91DAA" w:rsidRPr="0041451E" w:rsidRDefault="00077967">
      <w:pPr>
        <w:pStyle w:val="ListParagraph"/>
        <w:ind w:left="0"/>
        <w:contextualSpacing w:val="0"/>
        <w:rPr>
          <w:rFonts w:asciiTheme="minorHAnsi" w:eastAsia="MS Mincho" w:hAnsiTheme="minorHAnsi"/>
        </w:rPr>
      </w:pPr>
      <w:r w:rsidRPr="008C0A72">
        <w:rPr>
          <w:rFonts w:ascii="Osaka−等幅" w:eastAsia="Osaka−等幅" w:hAnsi="Osaka−等幅" w:cs="Osaka−等幅" w:hint="eastAsia"/>
          <w:lang w:val="ja-JP"/>
        </w:rPr>
        <w:t>また、</w:t>
      </w:r>
      <w:r w:rsidRPr="0041451E">
        <w:rPr>
          <w:rFonts w:ascii="Osaka−等幅" w:eastAsia="Osaka−等幅" w:hAnsi="Osaka−等幅" w:cs="Osaka−等幅" w:hint="eastAsia"/>
          <w:lang w:val="ja-JP"/>
        </w:rPr>
        <w:t>抽出イオンクロマトグラム</w:t>
      </w:r>
      <w:r w:rsidR="008C0A72">
        <w:rPr>
          <w:rFonts w:ascii="Osaka−等幅" w:eastAsia="Osaka−等幅" w:hAnsi="Osaka−等幅" w:cs="Osaka−等幅" w:hint="eastAsia"/>
          <w:lang w:val="ja-JP"/>
        </w:rPr>
        <w:t>上には、</w:t>
      </w:r>
      <w:r w:rsidRPr="0041451E">
        <w:rPr>
          <w:rFonts w:ascii="Osaka−等幅" w:eastAsia="Osaka−等幅" w:hAnsi="Osaka−等幅" w:cs="Osaka−等幅" w:hint="eastAsia"/>
          <w:lang w:val="ja-JP"/>
        </w:rPr>
        <w:t>グラ</w:t>
      </w:r>
      <w:r w:rsidR="00ED68B2">
        <w:rPr>
          <w:rFonts w:ascii="Osaka−等幅" w:eastAsia="Osaka−等幅" w:hAnsi="Osaka−等幅" w:cs="Osaka−等幅" w:hint="eastAsia"/>
          <w:lang w:val="ja-JP"/>
        </w:rPr>
        <w:t>フ</w:t>
      </w:r>
      <w:r w:rsidRPr="0041451E">
        <w:rPr>
          <w:rFonts w:ascii="Osaka−等幅" w:eastAsia="Osaka−等幅" w:hAnsi="Osaka−等幅" w:cs="Osaka−等幅" w:hint="eastAsia"/>
          <w:lang w:val="ja-JP"/>
        </w:rPr>
        <w:t>上部に</w:t>
      </w:r>
      <w:r w:rsidRPr="0041451E">
        <w:rPr>
          <w:rFonts w:asciiTheme="minorHAnsi" w:eastAsia="MS Mincho" w:hAnsiTheme="minorHAnsi"/>
          <w:b/>
          <w:lang w:val="ja-JP"/>
        </w:rPr>
        <w:t>ID</w:t>
      </w:r>
      <w:r w:rsidR="008C0A72">
        <w:rPr>
          <w:rFonts w:ascii="Osaka−等幅" w:eastAsia="Osaka−等幅" w:hAnsi="Osaka−等幅" w:cs="Osaka−等幅" w:hint="eastAsia"/>
          <w:lang w:val="ja-JP"/>
        </w:rPr>
        <w:t>の印</w:t>
      </w:r>
      <w:r w:rsidRPr="0041451E">
        <w:rPr>
          <w:rFonts w:ascii="Osaka−等幅" w:eastAsia="Osaka−等幅" w:hAnsi="Osaka−等幅" w:cs="Osaka−等幅" w:hint="eastAsia"/>
          <w:lang w:val="ja-JP"/>
        </w:rPr>
        <w:t>が付いた垂直ラインが</w:t>
      </w:r>
      <w:r w:rsidR="00ED68B2">
        <w:rPr>
          <w:rFonts w:ascii="Osaka−等幅" w:eastAsia="Osaka−等幅" w:hAnsi="Osaka−等幅" w:cs="Osaka−等幅" w:hint="eastAsia"/>
          <w:lang w:val="ja-JP"/>
        </w:rPr>
        <w:t>表示されています</w:t>
      </w:r>
      <w:r w:rsidRPr="0041451E">
        <w:rPr>
          <w:rFonts w:ascii="Osaka−等幅" w:eastAsia="Osaka−等幅" w:hAnsi="Osaka−等幅" w:cs="Osaka−等幅" w:hint="eastAsia"/>
          <w:lang w:val="ja-JP"/>
        </w:rPr>
        <w:t>。ただし、</w:t>
      </w:r>
      <w:r w:rsidRPr="0041451E">
        <w:rPr>
          <w:rFonts w:asciiTheme="minorHAnsi" w:eastAsia="MS Mincho" w:hAnsiTheme="minorHAnsi"/>
          <w:lang w:val="ja-JP"/>
        </w:rPr>
        <w:t>1_MCF7_TiB_L</w:t>
      </w:r>
      <w:r w:rsidR="00DD3722">
        <w:rPr>
          <w:rFonts w:ascii="Osaka−等幅" w:eastAsia="Osaka−等幅" w:hAnsi="Osaka−等幅" w:cs="Osaka−等幅" w:hint="eastAsia"/>
          <w:lang w:val="ja-JP"/>
        </w:rPr>
        <w:t>の</w:t>
      </w:r>
      <w:r w:rsidR="00DD3722">
        <w:rPr>
          <w:rFonts w:asciiTheme="minorHAnsi" w:eastAsia="MS Mincho" w:hAnsiTheme="minorHAnsi"/>
        </w:rPr>
        <w:t>ID</w:t>
      </w:r>
      <w:r w:rsidR="008C0A72">
        <w:rPr>
          <w:rFonts w:ascii="Osaka−等幅" w:eastAsia="Osaka−等幅" w:hAnsi="Osaka−等幅" w:cs="Osaka−等幅" w:hint="eastAsia"/>
        </w:rPr>
        <w:t>の印</w:t>
      </w:r>
      <w:r w:rsidRPr="0041451E">
        <w:rPr>
          <w:rFonts w:ascii="Osaka−等幅" w:eastAsia="Osaka−等幅" w:hAnsi="Osaka−等幅" w:cs="Osaka−等幅" w:hint="eastAsia"/>
          <w:lang w:val="ja-JP"/>
        </w:rPr>
        <w:t>はピーク注釈の後ろに</w:t>
      </w:r>
      <w:r w:rsidR="00ED68B2">
        <w:rPr>
          <w:rFonts w:ascii="Osaka−等幅" w:eastAsia="Osaka−等幅" w:hAnsi="Osaka−等幅" w:cs="Osaka−等幅" w:hint="eastAsia"/>
          <w:lang w:val="ja-JP"/>
        </w:rPr>
        <w:t>隠れて</w:t>
      </w:r>
      <w:r w:rsidRPr="0041451E">
        <w:rPr>
          <w:rFonts w:ascii="Osaka−等幅" w:eastAsia="Osaka−等幅" w:hAnsi="Osaka−等幅" w:cs="Osaka−等幅" w:hint="eastAsia"/>
          <w:lang w:val="ja-JP"/>
        </w:rPr>
        <w:t>います。</w:t>
      </w:r>
      <w:r w:rsidRPr="00D35AB2">
        <w:rPr>
          <w:rFonts w:asciiTheme="minorHAnsi" w:eastAsia="MS Mincho" w:hAnsiTheme="minorHAnsi"/>
          <w:b/>
          <w:lang w:val="ja-JP"/>
        </w:rPr>
        <w:t>ID</w:t>
      </w:r>
      <w:r w:rsidRPr="00D35AB2">
        <w:rPr>
          <w:rFonts w:ascii="Osaka−等幅" w:eastAsia="Osaka−等幅" w:hAnsi="Osaka−等幅" w:cs="Osaka−等幅" w:hint="eastAsia"/>
          <w:lang w:val="ja-JP"/>
        </w:rPr>
        <w:t>は「</w:t>
      </w:r>
      <w:r w:rsidRPr="00D35AB2">
        <w:rPr>
          <w:rFonts w:ascii="Osaka−等幅" w:eastAsia="Osaka−等幅" w:hAnsi="Osaka−等幅" w:cs="Osaka−等幅" w:hint="eastAsia"/>
          <w:b/>
          <w:lang w:val="ja-JP"/>
        </w:rPr>
        <w:t>同定</w:t>
      </w:r>
      <w:r w:rsidRPr="00D35AB2">
        <w:rPr>
          <w:rFonts w:ascii="Osaka−等幅" w:eastAsia="Osaka−等幅" w:hAnsi="Osaka−等幅" w:cs="Osaka−等幅" w:hint="eastAsia"/>
          <w:lang w:val="ja-JP"/>
        </w:rPr>
        <w:t>」を意味し、</w:t>
      </w:r>
      <w:r w:rsidR="00064227">
        <w:rPr>
          <w:rFonts w:ascii="Osaka−等幅" w:eastAsia="Osaka−等幅" w:hAnsi="Osaka−等幅" w:cs="Osaka−等幅" w:hint="eastAsia"/>
          <w:lang w:val="ja-JP"/>
        </w:rPr>
        <w:t>こ</w:t>
      </w:r>
      <w:r w:rsidRPr="00D35AB2">
        <w:rPr>
          <w:rFonts w:ascii="Osaka−等幅" w:eastAsia="Osaka−等幅" w:hAnsi="Osaka−等幅" w:cs="Osaka−等幅" w:hint="eastAsia"/>
          <w:lang w:val="ja-JP"/>
        </w:rPr>
        <w:t>の保持時間</w:t>
      </w:r>
      <w:r w:rsidR="00064227">
        <w:rPr>
          <w:rFonts w:ascii="Osaka−等幅" w:eastAsia="Osaka−等幅" w:hAnsi="Osaka−等幅" w:cs="Osaka−等幅" w:hint="eastAsia"/>
          <w:lang w:val="ja-JP"/>
        </w:rPr>
        <w:t>から取得されたMS/MSスペクトルが、</w:t>
      </w:r>
      <w:r w:rsidR="000E431F" w:rsidRPr="00D35AB2">
        <w:rPr>
          <w:rFonts w:ascii="Osaka−等幅" w:eastAsia="Osaka−等幅" w:hAnsi="Osaka−等幅" w:cs="Osaka−等幅" w:hint="eastAsia"/>
          <w:lang w:val="ja-JP"/>
        </w:rPr>
        <w:t>特定のペプチド</w:t>
      </w:r>
      <w:r w:rsidR="008C0A72">
        <w:rPr>
          <w:rFonts w:ascii="Osaka−等幅" w:eastAsia="Osaka−等幅" w:hAnsi="Osaka−等幅" w:cs="Osaka−等幅" w:hint="eastAsia"/>
          <w:lang w:val="ja-JP"/>
        </w:rPr>
        <w:t>に</w:t>
      </w:r>
      <w:r w:rsidRPr="00D35AB2">
        <w:rPr>
          <w:rFonts w:ascii="Osaka−等幅" w:eastAsia="Osaka−等幅" w:hAnsi="Osaka−等幅" w:cs="Osaka−等幅" w:hint="eastAsia"/>
          <w:lang w:val="ja-JP"/>
        </w:rPr>
        <w:t>同定されていることを</w:t>
      </w:r>
      <w:r w:rsidRPr="00AB21C5">
        <w:rPr>
          <w:rFonts w:ascii="Osaka−等幅" w:eastAsia="Osaka−等幅" w:hAnsi="Osaka−等幅" w:cs="Osaka−等幅" w:hint="eastAsia"/>
          <w:lang w:val="ja-JP"/>
        </w:rPr>
        <w:t>示し</w:t>
      </w:r>
      <w:r w:rsidR="008C0A72" w:rsidRPr="00AB21C5">
        <w:rPr>
          <w:rFonts w:ascii="Osaka−等幅" w:eastAsia="Osaka−等幅" w:hAnsi="Osaka−等幅" w:cs="Osaka−等幅" w:hint="eastAsia"/>
          <w:lang w:val="ja-JP"/>
        </w:rPr>
        <w:t>ています</w:t>
      </w:r>
      <w:r w:rsidRPr="00AB21C5">
        <w:rPr>
          <w:rFonts w:ascii="Osaka−等幅" w:eastAsia="Osaka−等幅" w:hAnsi="Osaka−等幅" w:cs="Osaka−等幅" w:hint="eastAsia"/>
          <w:lang w:val="ja-JP"/>
        </w:rPr>
        <w:t>。</w:t>
      </w:r>
      <w:r w:rsidRPr="0041451E">
        <w:rPr>
          <w:rFonts w:ascii="Osaka−等幅" w:eastAsia="Osaka−等幅" w:hAnsi="Osaka−等幅" w:cs="Osaka−等幅" w:hint="eastAsia"/>
          <w:lang w:val="ja-JP"/>
        </w:rPr>
        <w:t>赤ラインは、これが</w:t>
      </w:r>
      <w:r w:rsidRPr="0041451E">
        <w:rPr>
          <w:rFonts w:asciiTheme="minorHAnsi" w:eastAsia="MS Mincho" w:hAnsiTheme="minorHAnsi"/>
          <w:lang w:val="ja-JP"/>
        </w:rPr>
        <w:t xml:space="preserve"> [</w:t>
      </w:r>
      <w:r w:rsidR="00C01EC5" w:rsidRPr="00C01EC5">
        <w:rPr>
          <w:rFonts w:ascii="MS Gothic" w:eastAsia="MS Gothic" w:hAnsi="MS Gothic" w:cs="MS Gothic" w:hint="eastAsia"/>
          <w:b/>
          <w:lang w:val="ja-JP"/>
        </w:rPr>
        <w:t>ライブラリ</w:t>
      </w:r>
      <w:r w:rsidR="00C01E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で現在表示されているスペクトルであることを示します。グラフ</w:t>
      </w:r>
      <w:r w:rsidR="00064227">
        <w:rPr>
          <w:rFonts w:ascii="Osaka−等幅" w:eastAsia="Osaka−等幅" w:hAnsi="Osaka−等幅" w:cs="Osaka−等幅" w:hint="eastAsia"/>
          <w:lang w:val="ja-JP"/>
        </w:rPr>
        <w:t>上部</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Theme="minorHAnsi" w:eastAsia="MS Mincho" w:hAnsiTheme="minorHAnsi"/>
          <w:b/>
          <w:lang w:val="ja-JP"/>
        </w:rPr>
        <w:t>ID</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すると、</w:t>
      </w:r>
      <w:r w:rsidRPr="0041451E">
        <w:rPr>
          <w:rFonts w:asciiTheme="minorHAnsi" w:eastAsia="MS Mincho" w:hAnsiTheme="minorHAnsi"/>
          <w:lang w:val="ja-JP"/>
        </w:rPr>
        <w:t xml:space="preserve"> 5b_MCF7_TiTip3</w:t>
      </w:r>
      <w:r w:rsidRPr="0041451E">
        <w:rPr>
          <w:rFonts w:ascii="Osaka−等幅" w:eastAsia="Osaka−等幅" w:hAnsi="Osaka−等幅" w:cs="Osaka−等幅" w:hint="eastAsia"/>
          <w:lang w:val="ja-JP"/>
        </w:rPr>
        <w:t>繰り返し測定から同定され</w:t>
      </w:r>
      <w:r w:rsidR="00064227">
        <w:rPr>
          <w:rFonts w:ascii="Osaka−等幅" w:eastAsia="Osaka−等幅" w:hAnsi="Osaka−等幅" w:cs="Osaka−等幅" w:hint="eastAsia"/>
          <w:lang w:val="ja-JP"/>
        </w:rPr>
        <w:t>た</w:t>
      </w:r>
      <w:r w:rsidRPr="0041451E">
        <w:rPr>
          <w:rFonts w:ascii="Osaka−等幅" w:eastAsia="Osaka−等幅" w:hAnsi="Osaka−等幅" w:cs="Osaka−等幅" w:hint="eastAsia"/>
          <w:lang w:val="ja-JP"/>
        </w:rPr>
        <w:t>スペクトルが、</w:t>
      </w: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sidRPr="00AB21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に表示されます。</w:t>
      </w:r>
      <w:r w:rsidR="00531181">
        <w:rPr>
          <w:rFonts w:ascii="Osaka−等幅" w:eastAsia="Osaka−等幅" w:hAnsi="Osaka−等幅" w:cs="Osaka−等幅" w:hint="eastAsia"/>
          <w:lang w:val="ja-JP"/>
        </w:rPr>
        <w:t>これ</w:t>
      </w:r>
      <w:r w:rsidR="004F439F">
        <w:rPr>
          <w:rFonts w:ascii="Osaka−等幅" w:eastAsia="Osaka−等幅" w:hAnsi="Osaka−等幅" w:cs="Osaka−等幅" w:hint="eastAsia"/>
          <w:lang w:val="ja-JP"/>
        </w:rPr>
        <w:t>らのファイル</w:t>
      </w:r>
      <w:r w:rsidR="00531181">
        <w:rPr>
          <w:rFonts w:ascii="Osaka−等幅" w:eastAsia="Osaka−等幅" w:hAnsi="Osaka−等幅" w:cs="Osaka−等幅" w:hint="eastAsia"/>
          <w:lang w:val="ja-JP"/>
        </w:rPr>
        <w:t>は、以前、インポート時に作成した</w:t>
      </w:r>
      <w:r w:rsidR="00531181" w:rsidRPr="0041451E">
        <w:rPr>
          <w:rFonts w:ascii="Osaka−等幅" w:eastAsia="Osaka−等幅" w:hAnsi="Osaka−等幅" w:cs="Osaka−等幅" w:hint="eastAsia"/>
          <w:lang w:val="ja-JP"/>
        </w:rPr>
        <w:t>ライブラリ</w:t>
      </w:r>
      <w:r w:rsidR="00531181">
        <w:rPr>
          <w:rFonts w:ascii="Osaka−等幅" w:eastAsia="Osaka−等幅" w:hAnsi="Osaka−等幅" w:cs="Osaka−等幅" w:hint="eastAsia"/>
          <w:lang w:val="ja-JP"/>
        </w:rPr>
        <w:t>中</w:t>
      </w:r>
      <w:r w:rsidR="00531181" w:rsidRPr="0041451E">
        <w:rPr>
          <w:rFonts w:ascii="Osaka−等幅" w:eastAsia="Osaka−等幅" w:hAnsi="Osaka−等幅" w:cs="Osaka−等幅" w:hint="eastAsia"/>
          <w:lang w:val="ja-JP"/>
        </w:rPr>
        <w:t>に保存されてい</w:t>
      </w:r>
      <w:r w:rsidR="00531181">
        <w:rPr>
          <w:rFonts w:ascii="Osaka−等幅" w:eastAsia="Osaka−等幅" w:hAnsi="Osaka−等幅" w:cs="Osaka−等幅" w:hint="eastAsia"/>
          <w:lang w:val="ja-JP"/>
        </w:rPr>
        <w:t>るものです。</w:t>
      </w:r>
      <w:r w:rsidRPr="002748D7">
        <w:rPr>
          <w:rFonts w:ascii="Osaka−等幅" w:eastAsia="Osaka−等幅" w:hAnsi="Osaka−等幅" w:cs="Osaka−等幅" w:hint="eastAsia"/>
          <w:lang w:val="ja-JP"/>
        </w:rPr>
        <w:t>また、</w:t>
      </w:r>
      <w:r w:rsidRPr="0041451E">
        <w:rPr>
          <w:rFonts w:ascii="Osaka−等幅" w:eastAsia="Osaka−等幅" w:hAnsi="Osaka−等幅" w:cs="Osaka−等幅" w:hint="eastAsia"/>
          <w:lang w:val="ja-JP"/>
        </w:rPr>
        <w:t>繰り</w:t>
      </w:r>
      <w:r w:rsidRPr="0041451E">
        <w:rPr>
          <w:rFonts w:ascii="Osaka−等幅" w:eastAsia="Osaka−等幅" w:hAnsi="Osaka−等幅" w:cs="Osaka−等幅" w:hint="eastAsia"/>
          <w:lang w:val="ja-JP"/>
        </w:rPr>
        <w:lastRenderedPageBreak/>
        <w:t>返し測定名および保持時間（</w:t>
      </w:r>
      <w:r w:rsidRPr="0041451E">
        <w:rPr>
          <w:rFonts w:asciiTheme="minorHAnsi" w:eastAsia="MS Mincho" w:hAnsiTheme="minorHAnsi"/>
          <w:lang w:val="ja-JP"/>
        </w:rPr>
        <w:t>36</w:t>
      </w:r>
      <w:r w:rsidRPr="0041451E">
        <w:rPr>
          <w:rFonts w:ascii="Osaka−等幅" w:eastAsia="Osaka−等幅" w:hAnsi="Osaka−等幅" w:cs="Osaka−等幅" w:hint="eastAsia"/>
          <w:lang w:val="ja-JP"/>
        </w:rPr>
        <w:t>分）をウィンドウ</w:t>
      </w:r>
      <w:r w:rsidRPr="0041451E">
        <w:rPr>
          <w:rFonts w:asciiTheme="minorHAnsi" w:eastAsia="MS Mincho" w:hAnsiTheme="minorHAnsi"/>
          <w:lang w:val="ja-JP"/>
        </w:rPr>
        <w:t xml:space="preserve"> [</w:t>
      </w:r>
      <w:r w:rsidR="00C01EC5">
        <w:rPr>
          <w:rFonts w:ascii="MS Gothic" w:eastAsia="MS Gothic" w:hAnsi="MS Gothic" w:cs="MS Gothic" w:hint="eastAsia"/>
          <w:b/>
          <w:lang w:val="ja-JP"/>
        </w:rPr>
        <w:t>ライブラリ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部にある</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スペクト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選択できます（非冗長ライブラリからの「最良」スペクトルではなく、</w:t>
      </w:r>
      <w:r w:rsidRPr="0041451E">
        <w:rPr>
          <w:rFonts w:asciiTheme="minorHAnsi" w:eastAsia="MS Mincho" w:hAnsiTheme="minorHAnsi"/>
          <w:b/>
          <w:lang w:val="ja-JP"/>
        </w:rPr>
        <w:t>ID</w:t>
      </w:r>
      <w:r w:rsidRPr="0041451E">
        <w:rPr>
          <w:rFonts w:ascii="Osaka−等幅" w:eastAsia="Osaka−等幅" w:hAnsi="Osaka−等幅" w:cs="Osaka−等幅" w:hint="eastAsia"/>
          <w:lang w:val="ja-JP"/>
        </w:rPr>
        <w:t>をクリックする前に選択したもの）。</w:t>
      </w:r>
      <w:r w:rsidRPr="0041451E">
        <w:rPr>
          <w:rFonts w:asciiTheme="minorHAnsi" w:eastAsia="MS Mincho" w:hAnsiTheme="minorHAnsi"/>
          <w:lang w:val="ja-JP"/>
        </w:rPr>
        <w:t>ID</w:t>
      </w:r>
      <w:r w:rsidRPr="0041451E">
        <w:rPr>
          <w:rFonts w:ascii="Osaka−等幅" w:eastAsia="Osaka−等幅" w:hAnsi="Osaka−等幅" w:cs="Osaka−等幅" w:hint="eastAsia"/>
          <w:lang w:val="ja-JP"/>
        </w:rPr>
        <w:t>をクリックするかスペクトルドロップダウンリストを</w:t>
      </w:r>
      <w:r w:rsidR="000E431F">
        <w:rPr>
          <w:rFonts w:ascii="Osaka−等幅" w:eastAsia="Osaka−等幅" w:hAnsi="Osaka−等幅" w:cs="Osaka−等幅" w:hint="eastAsia"/>
          <w:lang w:val="ja-JP"/>
        </w:rPr>
        <w:t>用い</w:t>
      </w:r>
      <w:r w:rsidR="002748D7">
        <w:rPr>
          <w:rFonts w:ascii="Osaka−等幅" w:eastAsia="Osaka−等幅" w:hAnsi="Osaka−等幅" w:cs="Osaka−等幅" w:hint="eastAsia"/>
          <w:lang w:val="ja-JP"/>
        </w:rPr>
        <w:t>ることにより</w:t>
      </w:r>
      <w:r w:rsidRPr="0041451E">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Pr="00AB21C5">
        <w:rPr>
          <w:rFonts w:ascii="Osaka−等幅" w:eastAsia="Osaka−等幅" w:hAnsi="Osaka−等幅" w:cs="Osaka−等幅" w:hint="eastAsia"/>
          <w:lang w:val="ja-JP"/>
        </w:rPr>
        <w:t>スペクトル</w:t>
      </w:r>
      <w:r w:rsidRPr="0041451E">
        <w:rPr>
          <w:rFonts w:ascii="Osaka−等幅" w:eastAsia="Osaka−等幅" w:hAnsi="Osaka−等幅" w:cs="Osaka−等幅" w:hint="eastAsia"/>
          <w:lang w:val="ja-JP"/>
        </w:rPr>
        <w:t>を交互に</w:t>
      </w:r>
      <w:r w:rsidR="000E431F" w:rsidRPr="0041451E">
        <w:rPr>
          <w:rFonts w:ascii="Osaka−等幅" w:eastAsia="Osaka−等幅" w:hAnsi="Osaka−等幅" w:cs="Osaka−等幅" w:hint="eastAsia"/>
          <w:lang w:val="ja-JP"/>
        </w:rPr>
        <w:t>切り替え</w:t>
      </w:r>
      <w:r w:rsidR="000E431F">
        <w:rPr>
          <w:rFonts w:ascii="Osaka−等幅" w:eastAsia="Osaka−等幅" w:hAnsi="Osaka−等幅" w:cs="Osaka−等幅" w:hint="eastAsia"/>
          <w:lang w:val="ja-JP"/>
        </w:rPr>
        <w:t>る</w:t>
      </w:r>
      <w:r w:rsidR="002748D7">
        <w:rPr>
          <w:rFonts w:ascii="Osaka−等幅" w:eastAsia="Osaka−等幅" w:hAnsi="Osaka−等幅" w:cs="Osaka−等幅" w:hint="eastAsia"/>
          <w:lang w:val="ja-JP"/>
        </w:rPr>
        <w:t>こ</w:t>
      </w:r>
      <w:r w:rsidR="000E431F">
        <w:rPr>
          <w:rFonts w:ascii="Osaka−等幅" w:eastAsia="Osaka−等幅" w:hAnsi="Osaka−等幅" w:cs="Osaka−等幅" w:hint="eastAsia"/>
          <w:lang w:val="ja-JP"/>
        </w:rPr>
        <w:t>と</w:t>
      </w:r>
      <w:r w:rsidR="002748D7">
        <w:rPr>
          <w:rFonts w:ascii="Osaka−等幅" w:eastAsia="Osaka−等幅" w:hAnsi="Osaka−等幅" w:cs="Osaka−等幅" w:hint="eastAsia"/>
          <w:lang w:val="ja-JP"/>
        </w:rPr>
        <w:t>ができます。</w:t>
      </w:r>
      <w:r w:rsidR="000E431F">
        <w:rPr>
          <w:rFonts w:ascii="Osaka−等幅" w:eastAsia="Osaka−等幅" w:hAnsi="Osaka−等幅" w:cs="Osaka−等幅" w:hint="eastAsia"/>
          <w:lang w:val="ja-JP"/>
        </w:rPr>
        <w:t>こ</w:t>
      </w:r>
      <w:r w:rsidR="002748D7">
        <w:rPr>
          <w:rFonts w:ascii="Osaka−等幅" w:eastAsia="Osaka−等幅" w:hAnsi="Osaka−等幅" w:cs="Osaka−等幅" w:hint="eastAsia"/>
          <w:lang w:val="ja-JP"/>
        </w:rPr>
        <w:t>れら</w:t>
      </w:r>
      <w:r w:rsidR="000E431F">
        <w:rPr>
          <w:rFonts w:ascii="Osaka−等幅" w:eastAsia="Osaka−等幅" w:hAnsi="Osaka−等幅" w:cs="Osaka−等幅" w:hint="eastAsia"/>
          <w:lang w:val="ja-JP"/>
        </w:rPr>
        <w:t>の２つ</w:t>
      </w:r>
      <w:r w:rsidR="002748D7">
        <w:rPr>
          <w:rFonts w:ascii="Osaka−等幅" w:eastAsia="Osaka−等幅" w:hAnsi="Osaka−等幅" w:cs="Osaka−等幅" w:hint="eastAsia"/>
          <w:lang w:val="ja-JP"/>
        </w:rPr>
        <w:t>のスペクトルは、かなり</w:t>
      </w:r>
      <w:r w:rsidRPr="0041451E">
        <w:rPr>
          <w:rFonts w:ascii="Osaka−等幅" w:eastAsia="Osaka−等幅" w:hAnsi="Osaka−等幅" w:cs="Osaka−等幅" w:hint="eastAsia"/>
          <w:lang w:val="ja-JP"/>
        </w:rPr>
        <w:t>類似している</w:t>
      </w:r>
      <w:r w:rsidR="000E431F">
        <w:rPr>
          <w:rFonts w:ascii="Osaka−等幅" w:eastAsia="Osaka−等幅" w:hAnsi="Osaka−等幅" w:cs="Osaka−等幅" w:hint="eastAsia"/>
          <w:lang w:val="ja-JP"/>
        </w:rPr>
        <w:t>ことがわかります。</w:t>
      </w:r>
    </w:p>
    <w:p w14:paraId="7F89E778" w14:textId="77777777" w:rsidR="00C91DAA" w:rsidRPr="0041451E" w:rsidRDefault="00077967">
      <w:pPr>
        <w:pStyle w:val="ListParagraph"/>
        <w:ind w:left="0"/>
        <w:contextualSpacing w:val="0"/>
        <w:rPr>
          <w:rFonts w:asciiTheme="minorHAnsi" w:eastAsia="MS Mincho" w:hAnsiTheme="minorHAnsi"/>
        </w:rPr>
      </w:pPr>
      <w:r w:rsidRPr="0041451E">
        <w:rPr>
          <w:rFonts w:ascii="Osaka−等幅" w:eastAsia="Osaka−等幅" w:hAnsi="Osaka−等幅" w:cs="Osaka−等幅" w:hint="eastAsia"/>
          <w:lang w:val="ja-JP"/>
        </w:rPr>
        <w:t>このドキュメント</w:t>
      </w:r>
      <w:r w:rsidR="000E431F">
        <w:rPr>
          <w:rFonts w:ascii="Osaka−等幅" w:eastAsia="Osaka−等幅" w:hAnsi="Osaka−等幅" w:cs="Osaka−等幅" w:hint="eastAsia"/>
          <w:lang w:val="ja-JP"/>
        </w:rPr>
        <w:t>にある</w:t>
      </w:r>
      <w:r w:rsidRPr="0041451E">
        <w:rPr>
          <w:rFonts w:ascii="Osaka−等幅" w:eastAsia="Osaka−等幅" w:hAnsi="Osaka−等幅" w:cs="Osaka−等幅" w:hint="eastAsia"/>
          <w:lang w:val="ja-JP"/>
        </w:rPr>
        <w:t>他の</w:t>
      </w:r>
      <w:r w:rsidRPr="0041451E">
        <w:rPr>
          <w:rFonts w:asciiTheme="minorHAnsi" w:eastAsia="MS Mincho" w:hAnsiTheme="minorHAnsi"/>
          <w:lang w:val="ja-JP"/>
        </w:rPr>
        <w:t>51</w:t>
      </w:r>
      <w:r w:rsidR="0031267F">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のいくつかを</w:t>
      </w:r>
      <w:r w:rsidR="000E431F">
        <w:rPr>
          <w:rFonts w:ascii="Osaka−等幅" w:eastAsia="Osaka−等幅" w:hAnsi="Osaka−等幅" w:cs="Osaka−等幅" w:hint="eastAsia"/>
          <w:lang w:val="ja-JP"/>
        </w:rPr>
        <w:t>検討</w:t>
      </w:r>
      <w:r w:rsidRPr="0041451E">
        <w:rPr>
          <w:rFonts w:ascii="Osaka−等幅" w:eastAsia="Osaka−等幅" w:hAnsi="Osaka−等幅" w:cs="Osaka−等幅" w:hint="eastAsia"/>
          <w:lang w:val="ja-JP"/>
        </w:rPr>
        <w:t>する前に、まず</w:t>
      </w:r>
      <w:r w:rsidR="000E431F">
        <w:rPr>
          <w:rFonts w:ascii="Osaka−等幅" w:eastAsia="Osaka−等幅" w:hAnsi="Osaka−等幅" w:cs="Osaka−等幅" w:hint="eastAsia"/>
          <w:lang w:val="ja-JP"/>
        </w:rPr>
        <w:t>次のようにしてください</w:t>
      </w:r>
      <w:r w:rsidRPr="0041451E">
        <w:rPr>
          <w:rFonts w:ascii="Osaka−等幅" w:eastAsia="Osaka−等幅" w:hAnsi="Osaka−等幅" w:cs="Osaka−等幅" w:hint="eastAsia"/>
          <w:lang w:val="ja-JP"/>
        </w:rPr>
        <w:t>。</w:t>
      </w:r>
    </w:p>
    <w:p w14:paraId="6881D928" w14:textId="77777777" w:rsidR="00C91DAA" w:rsidRPr="0041451E" w:rsidRDefault="00077967">
      <w:pPr>
        <w:pStyle w:val="ListParagraph"/>
        <w:numPr>
          <w:ilvl w:val="0"/>
          <w:numId w:val="25"/>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すべて折り畳む</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w:t>
      </w:r>
      <w:r w:rsidRPr="0041451E">
        <w:rPr>
          <w:rFonts w:asciiTheme="minorHAnsi" w:eastAsia="MS Mincho" w:hAnsiTheme="minorHAnsi"/>
          <w:lang w:val="ja-JP"/>
        </w:rPr>
        <w:t>]</w:t>
      </w:r>
      <w:r w:rsidRPr="0041451E">
        <w:rPr>
          <w:rFonts w:ascii="Osaka−等幅" w:eastAsia="Osaka−等幅" w:hAnsi="Osaka−等幅" w:cs="Osaka−等幅" w:hint="eastAsia"/>
          <w:lang w:val="ja-JP"/>
        </w:rPr>
        <w:t>（</w:t>
      </w:r>
      <w:r w:rsidRPr="0041451E">
        <w:rPr>
          <w:rFonts w:asciiTheme="minorHAnsi" w:eastAsia="MS Mincho" w:hAnsiTheme="minorHAnsi"/>
          <w:lang w:val="ja-JP"/>
        </w:rPr>
        <w:t>Ctrl+Shift+D</w:t>
      </w:r>
      <w:r w:rsidRPr="0041451E">
        <w:rPr>
          <w:rFonts w:ascii="Osaka−等幅" w:eastAsia="Osaka−等幅" w:hAnsi="Osaka−等幅" w:cs="Osaka−等幅" w:hint="eastAsia"/>
          <w:lang w:val="ja-JP"/>
        </w:rPr>
        <w:t>）をクリックします。</w:t>
      </w:r>
    </w:p>
    <w:p w14:paraId="5874C964"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w:t>
      </w:r>
      <w:r w:rsidR="0031267F">
        <w:rPr>
          <w:rFonts w:ascii="Osaka−等幅" w:eastAsia="Osaka−等幅" w:hAnsi="Osaka−等幅" w:cs="Osaka−等幅" w:hint="eastAsia"/>
          <w:lang w:val="ja-JP"/>
        </w:rPr>
        <w:t>フォーカス</w:t>
      </w:r>
      <w:r w:rsidRPr="0041451E">
        <w:rPr>
          <w:rFonts w:ascii="Osaka−等幅" w:eastAsia="Osaka−等幅" w:hAnsi="Osaka−等幅" w:cs="Osaka−等幅" w:hint="eastAsia"/>
          <w:lang w:val="ja-JP"/>
        </w:rPr>
        <w:t>が</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ターゲット</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ペプチドツリー）にあることを確認し、キーボードの下向き矢印キーを使用して</w:t>
      </w:r>
      <w:r w:rsidR="002C71E1">
        <w:rPr>
          <w:rFonts w:ascii="Osaka−等幅" w:eastAsia="Osaka−等幅" w:hAnsi="Osaka−等幅" w:cs="Osaka−等幅" w:hint="eastAsia"/>
          <w:lang w:val="ja-JP"/>
        </w:rPr>
        <w:t>同時に</w:t>
      </w:r>
      <w:r w:rsidRPr="0041451E">
        <w:rPr>
          <w:rFonts w:ascii="Osaka−等幅" w:eastAsia="Osaka−等幅" w:hAnsi="Osaka−等幅" w:cs="Osaka−等幅" w:hint="eastAsia"/>
          <w:lang w:val="ja-JP"/>
        </w:rPr>
        <w:t>各ペプチド</w:t>
      </w:r>
      <w:r w:rsidR="009371FF">
        <w:rPr>
          <w:rFonts w:ascii="Osaka−等幅" w:eastAsia="Osaka−等幅" w:hAnsi="Osaka−等幅" w:cs="Osaka−等幅" w:hint="eastAsia"/>
          <w:lang w:val="ja-JP"/>
        </w:rPr>
        <w:t>を</w:t>
      </w:r>
      <w:r w:rsidRPr="0041451E">
        <w:rPr>
          <w:rFonts w:ascii="Osaka−等幅" w:eastAsia="Osaka−等幅" w:hAnsi="Osaka−等幅" w:cs="Osaka−等幅" w:hint="eastAsia"/>
          <w:lang w:val="ja-JP"/>
        </w:rPr>
        <w:t>選択します。最初の</w:t>
      </w:r>
      <w:r w:rsidRPr="0041451E">
        <w:rPr>
          <w:rFonts w:asciiTheme="minorHAnsi" w:eastAsia="MS Mincho" w:hAnsiTheme="minorHAnsi"/>
          <w:lang w:val="ja-JP"/>
        </w:rPr>
        <w:t>3</w:t>
      </w:r>
      <w:r w:rsidRPr="0041451E">
        <w:rPr>
          <w:rFonts w:ascii="Osaka−等幅" w:eastAsia="Osaka−等幅" w:hAnsi="Osaka−等幅" w:cs="Osaka−等幅" w:hint="eastAsia"/>
          <w:lang w:val="ja-JP"/>
        </w:rPr>
        <w:t>つのリン</w:t>
      </w:r>
      <w:r w:rsidR="009371FF">
        <w:rPr>
          <w:rFonts w:ascii="Osaka−等幅" w:eastAsia="Osaka−等幅" w:hAnsi="Osaka−等幅" w:cs="Osaka−等幅" w:hint="eastAsia"/>
          <w:lang w:val="ja-JP"/>
        </w:rPr>
        <w:t>酸化</w:t>
      </w:r>
      <w:r w:rsidRPr="0041451E">
        <w:rPr>
          <w:rFonts w:ascii="Osaka−等幅" w:eastAsia="Osaka−等幅" w:hAnsi="Osaka−等幅" w:cs="Osaka−等幅" w:hint="eastAsia"/>
          <w:lang w:val="ja-JP"/>
        </w:rPr>
        <w:t>ペプチドについては、各繰り返し測定においてそれぞれ</w:t>
      </w:r>
      <w:r w:rsidR="009371FF">
        <w:rPr>
          <w:rFonts w:ascii="Osaka−等幅" w:eastAsia="Osaka−等幅" w:hAnsi="Osaka−等幅" w:cs="Osaka−等幅" w:hint="eastAsia"/>
          <w:lang w:val="ja-JP"/>
        </w:rPr>
        <w:t>一回</w:t>
      </w:r>
      <w:r w:rsidRPr="0041451E">
        <w:rPr>
          <w:rFonts w:ascii="Osaka−等幅" w:eastAsia="Osaka−等幅" w:hAnsi="Osaka−等幅" w:cs="Osaka−等幅" w:hint="eastAsia"/>
          <w:lang w:val="ja-JP"/>
        </w:rPr>
        <w:t>同定され</w:t>
      </w:r>
      <w:r w:rsidR="002C71E1">
        <w:rPr>
          <w:rFonts w:ascii="Osaka−等幅" w:eastAsia="Osaka−等幅" w:hAnsi="Osaka−等幅" w:cs="Osaka−等幅" w:hint="eastAsia"/>
          <w:lang w:val="ja-JP"/>
        </w:rPr>
        <w:t>ており</w:t>
      </w:r>
      <w:r w:rsidR="009371FF">
        <w:rPr>
          <w:rFonts w:ascii="Osaka−等幅" w:eastAsia="Osaka−等幅" w:hAnsi="Osaka−等幅" w:cs="Osaka−等幅" w:hint="eastAsia"/>
          <w:lang w:val="ja-JP"/>
        </w:rPr>
        <w:t>、</w:t>
      </w:r>
      <w:r w:rsidR="009371FF" w:rsidRPr="0041451E" w:rsidDel="009371FF">
        <w:rPr>
          <w:rFonts w:asciiTheme="minorHAnsi" w:eastAsia="MS Mincho" w:hAnsiTheme="minorHAnsi"/>
          <w:lang w:val="ja-JP"/>
        </w:rPr>
        <w:t xml:space="preserve"> </w:t>
      </w:r>
      <w:r w:rsidR="00E9210F" w:rsidRPr="0041451E">
        <w:rPr>
          <w:rFonts w:asciiTheme="minorHAnsi" w:eastAsia="MS Mincho" w:hAnsiTheme="minorHAnsi"/>
          <w:lang w:val="ja-JP"/>
        </w:rPr>
        <w:t>[</w:t>
      </w:r>
      <w:r w:rsidR="00C01EC5" w:rsidRPr="00C01EC5">
        <w:rPr>
          <w:rFonts w:ascii="MS Gothic" w:eastAsia="MS Gothic" w:hAnsi="MS Gothic" w:cs="MS Gothic" w:hint="eastAsia"/>
          <w:vertAlign w:val="subscript"/>
          <w:lang w:val="ja-JP"/>
        </w:rPr>
        <w:t>ライブラリ</w:t>
      </w:r>
      <w:r w:rsidR="00C01EC5">
        <w:rPr>
          <w:rFonts w:ascii="MS Gothic" w:eastAsia="MS Gothic" w:hAnsi="MS Gothic" w:cs="MS Gothic" w:hint="eastAsia"/>
          <w:vertAlign w:val="subscript"/>
          <w:lang w:val="ja-JP"/>
        </w:rPr>
        <w:t>の一致</w:t>
      </w:r>
      <w:r w:rsidR="00E9210F" w:rsidRPr="0041451E">
        <w:rPr>
          <w:rFonts w:asciiTheme="minorHAnsi" w:eastAsia="MS Mincho" w:hAnsiTheme="minorHAnsi"/>
          <w:lang w:val="ja-JP"/>
        </w:rPr>
        <w:t xml:space="preserve">] </w:t>
      </w:r>
      <w:r w:rsidR="00E9210F" w:rsidRPr="0041451E">
        <w:rPr>
          <w:rFonts w:ascii="Osaka−等幅" w:eastAsia="Osaka−等幅" w:hAnsi="Osaka−等幅" w:cs="Osaka−等幅" w:hint="eastAsia"/>
          <w:lang w:val="ja-JP"/>
        </w:rPr>
        <w:t>スペクトルグラフで</w:t>
      </w:r>
      <w:r w:rsidR="00E9210F">
        <w:rPr>
          <w:rFonts w:ascii="Osaka−等幅" w:eastAsia="Osaka−等幅" w:hAnsi="Osaka−等幅" w:cs="Osaka−等幅" w:hint="eastAsia"/>
          <w:lang w:val="ja-JP"/>
        </w:rPr>
        <w:t>は、</w:t>
      </w:r>
      <w:r w:rsidRPr="0041451E">
        <w:rPr>
          <w:rFonts w:ascii="Osaka−等幅" w:eastAsia="Osaka−等幅" w:hAnsi="Osaka−等幅" w:cs="Osaka−等幅" w:hint="eastAsia"/>
          <w:lang w:val="ja-JP"/>
        </w:rPr>
        <w:t>「</w:t>
      </w:r>
      <w:r w:rsidRPr="0041451E">
        <w:rPr>
          <w:rFonts w:asciiTheme="minorHAnsi" w:eastAsia="MS Mincho" w:hAnsiTheme="minorHAnsi"/>
          <w:lang w:val="ja-JP"/>
        </w:rPr>
        <w:t>-98</w:t>
      </w:r>
      <w:r w:rsidRPr="0041451E">
        <w:rPr>
          <w:rFonts w:ascii="Osaka−等幅" w:eastAsia="Osaka−等幅" w:hAnsi="Osaka−等幅" w:cs="Osaka−等幅" w:hint="eastAsia"/>
          <w:lang w:val="ja-JP"/>
        </w:rPr>
        <w:t>」（</w:t>
      </w:r>
      <w:r w:rsidRPr="0041451E">
        <w:rPr>
          <w:rFonts w:asciiTheme="minorHAnsi" w:eastAsia="MS Mincho" w:hAnsiTheme="minorHAnsi"/>
          <w:lang w:val="ja-JP"/>
        </w:rPr>
        <w:t>-H</w:t>
      </w:r>
      <w:r w:rsidRPr="0041451E">
        <w:rPr>
          <w:rFonts w:asciiTheme="minorHAnsi" w:eastAsia="MS Mincho" w:hAnsiTheme="minorHAnsi"/>
          <w:vertAlign w:val="subscript"/>
          <w:lang w:val="ja-JP"/>
        </w:rPr>
        <w:t>3</w:t>
      </w:r>
      <w:r w:rsidRPr="0041451E">
        <w:rPr>
          <w:rFonts w:asciiTheme="minorHAnsi" w:eastAsia="MS Mincho" w:hAnsiTheme="minorHAnsi"/>
          <w:lang w:val="ja-JP"/>
        </w:rPr>
        <w:t>PO</w:t>
      </w:r>
      <w:r w:rsidRPr="0041451E">
        <w:rPr>
          <w:rFonts w:asciiTheme="minorHAnsi" w:eastAsia="MS Mincho" w:hAnsiTheme="minorHAnsi"/>
          <w:b/>
          <w:lang w:val="ja-JP"/>
        </w:rPr>
        <w:t>4</w:t>
      </w:r>
      <w:r w:rsidRPr="0041451E">
        <w:rPr>
          <w:rFonts w:ascii="Osaka−等幅" w:eastAsia="Osaka−等幅" w:hAnsi="Osaka−等幅" w:cs="Osaka−等幅" w:hint="eastAsia"/>
          <w:lang w:val="ja-JP"/>
        </w:rPr>
        <w:t>）</w:t>
      </w:r>
      <w:r w:rsidR="00E9210F">
        <w:rPr>
          <w:rFonts w:ascii="Osaka−等幅" w:eastAsia="Osaka−等幅" w:hAnsi="Osaka−等幅" w:cs="Osaka−等幅" w:hint="eastAsia"/>
          <w:lang w:val="ja-JP"/>
        </w:rPr>
        <w:t>の注釈がついた</w:t>
      </w:r>
      <w:r w:rsidRPr="0041451E">
        <w:rPr>
          <w:rFonts w:ascii="Osaka−等幅" w:eastAsia="Osaka−等幅" w:hAnsi="Osaka−等幅" w:cs="Osaka−等幅" w:hint="eastAsia"/>
          <w:lang w:val="ja-JP"/>
        </w:rPr>
        <w:t>ニュートラルロスイオンが</w:t>
      </w:r>
      <w:r w:rsidR="00E9210F">
        <w:rPr>
          <w:rFonts w:ascii="Osaka−等幅" w:eastAsia="Osaka−等幅" w:hAnsi="Osaka−等幅" w:cs="Osaka−等幅" w:hint="eastAsia"/>
          <w:lang w:val="ja-JP"/>
        </w:rPr>
        <w:t>いくつか見られます</w:t>
      </w:r>
      <w:r w:rsidRPr="0041451E">
        <w:rPr>
          <w:rFonts w:ascii="Osaka−等幅" w:eastAsia="Osaka−等幅" w:hAnsi="Osaka−等幅" w:cs="Osaka−等幅" w:hint="eastAsia"/>
          <w:lang w:val="ja-JP"/>
        </w:rPr>
        <w:t>。</w:t>
      </w:r>
    </w:p>
    <w:p w14:paraId="135EF6D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4</w:t>
      </w:r>
      <w:r w:rsidRPr="0041451E">
        <w:rPr>
          <w:rFonts w:ascii="Osaka−等幅" w:eastAsia="Osaka−等幅" w:hAnsi="Osaka−等幅" w:cs="Osaka−等幅" w:hint="eastAsia"/>
          <w:lang w:val="ja-JP"/>
        </w:rPr>
        <w:t>つ目の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Osaka−等幅" w:eastAsia="Osaka−等幅" w:hAnsi="Osaka−等幅" w:cs="Osaka−等幅" w:hint="eastAsia"/>
          <w:color w:val="000000"/>
          <w:lang w:val="ja-JP"/>
        </w:rPr>
        <w:t>については、</w:t>
      </w:r>
      <w:r w:rsidR="00E9210F" w:rsidRPr="0041451E">
        <w:rPr>
          <w:rFonts w:ascii="Osaka−等幅" w:eastAsia="Osaka−等幅" w:hAnsi="Osaka−等幅" w:cs="Osaka−等幅" w:hint="eastAsia"/>
          <w:color w:val="000000"/>
          <w:lang w:val="ja-JP"/>
        </w:rPr>
        <w:t>繰り返し測定</w:t>
      </w:r>
      <w:r w:rsidRPr="0041451E">
        <w:rPr>
          <w:rFonts w:asciiTheme="minorHAnsi" w:eastAsia="MS Mincho" w:hAnsiTheme="minorHAnsi"/>
          <w:color w:val="000000"/>
          <w:lang w:val="ja-JP"/>
        </w:rPr>
        <w:t>5b_MCF7_TiTip3</w:t>
      </w:r>
      <w:r w:rsidR="00E9210F" w:rsidRPr="0041451E" w:rsidDel="00E9210F">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のみに</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が付いている</w:t>
      </w:r>
      <w:r w:rsidR="0031267F">
        <w:rPr>
          <w:rFonts w:ascii="Osaka−等幅" w:eastAsia="Osaka−等幅" w:hAnsi="Osaka−等幅" w:cs="Osaka−等幅" w:hint="eastAsia"/>
          <w:color w:val="000000"/>
          <w:lang w:val="ja-JP"/>
        </w:rPr>
        <w:t>ことがわかります</w:t>
      </w:r>
      <w:r w:rsidRPr="0041451E">
        <w:rPr>
          <w:rFonts w:ascii="Osaka−等幅" w:eastAsia="Osaka−等幅" w:hAnsi="Osaka−等幅" w:cs="Osaka−等幅" w:hint="eastAsia"/>
          <w:color w:val="000000"/>
          <w:lang w:val="ja-JP"/>
        </w:rPr>
        <w:t>。</w:t>
      </w:r>
      <w:r w:rsidR="00E9210F" w:rsidRPr="0041451E">
        <w:rPr>
          <w:rFonts w:asciiTheme="minorHAnsi" w:eastAsia="MS Mincho" w:hAnsiTheme="minorHAnsi"/>
          <w:color w:val="000000"/>
          <w:lang w:val="ja-JP"/>
        </w:rPr>
        <w:t>5b_MCF7_TiTip3</w:t>
      </w:r>
      <w:r w:rsidR="00E9210F" w:rsidRPr="0041451E">
        <w:rPr>
          <w:rFonts w:ascii="Osaka−等幅" w:eastAsia="Osaka−等幅" w:hAnsi="Osaka−等幅" w:cs="Osaka−等幅" w:hint="eastAsia"/>
          <w:color w:val="000000"/>
          <w:lang w:val="ja-JP"/>
        </w:rPr>
        <w:t>の</w:t>
      </w:r>
      <w:r w:rsidR="00E9210F" w:rsidRPr="0041451E">
        <w:rPr>
          <w:rFonts w:asciiTheme="minorHAnsi" w:eastAsia="MS Mincho" w:hAnsiTheme="minorHAnsi"/>
          <w:color w:val="000000"/>
          <w:lang w:val="ja-JP"/>
        </w:rPr>
        <w:t>ID</w:t>
      </w:r>
      <w:r w:rsidR="00E70812">
        <w:rPr>
          <w:rFonts w:ascii="Osaka−等幅" w:eastAsia="Osaka−等幅" w:hAnsi="Osaka−等幅" w:cs="Osaka−等幅" w:hint="eastAsia"/>
          <w:color w:val="000000"/>
          <w:lang w:val="ja-JP"/>
        </w:rPr>
        <w:t>と</w:t>
      </w:r>
      <w:r w:rsidR="00E9210F" w:rsidRPr="0041451E">
        <w:rPr>
          <w:rFonts w:ascii="Osaka−等幅" w:eastAsia="Osaka−等幅" w:hAnsi="Osaka−等幅" w:cs="Osaka−等幅" w:hint="eastAsia"/>
          <w:color w:val="000000"/>
          <w:lang w:val="ja-JP"/>
        </w:rPr>
        <w:t>保持時間</w:t>
      </w:r>
      <w:r w:rsidR="00E70812">
        <w:rPr>
          <w:rFonts w:ascii="Osaka−等幅" w:eastAsia="Osaka−等幅" w:hAnsi="Osaka−等幅" w:cs="Osaka−等幅" w:hint="eastAsia"/>
          <w:color w:val="000000"/>
          <w:lang w:val="ja-JP"/>
        </w:rPr>
        <w:t>のアライメントを行う</w:t>
      </w:r>
      <w:r w:rsidR="00E9210F">
        <w:rPr>
          <w:rFonts w:ascii="Osaka−等幅" w:eastAsia="Osaka−等幅" w:hAnsi="Osaka−等幅" w:cs="Osaka−等幅" w:hint="eastAsia"/>
          <w:color w:val="000000"/>
          <w:lang w:val="ja-JP"/>
        </w:rPr>
        <w:t>ことで、</w:t>
      </w:r>
      <w:r w:rsidR="00E9210F" w:rsidRPr="0041451E">
        <w:rPr>
          <w:rFonts w:ascii="Osaka−等幅" w:eastAsia="Osaka−等幅" w:hAnsi="Osaka−等幅" w:cs="Osaka−等幅" w:hint="eastAsia"/>
          <w:color w:val="000000"/>
          <w:lang w:val="ja-JP"/>
        </w:rPr>
        <w:t>繰り返し測定</w:t>
      </w:r>
      <w:r w:rsidRPr="0041451E">
        <w:rPr>
          <w:rFonts w:asciiTheme="minorHAnsi" w:eastAsia="MS Mincho" w:hAnsiTheme="minorHAnsi"/>
          <w:color w:val="000000"/>
          <w:lang w:val="ja-JP"/>
        </w:rPr>
        <w:t>1_MCF7_TiB_L</w:t>
      </w:r>
      <w:r w:rsidR="00E9210F" w:rsidRPr="0041451E" w:rsidDel="00E9210F">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のピーク</w:t>
      </w:r>
      <w:r w:rsidR="00E9210F">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選択されました。アライ</w:t>
      </w:r>
      <w:r w:rsidR="00E70812">
        <w:rPr>
          <w:rFonts w:ascii="Osaka−等幅" w:eastAsia="Osaka−等幅" w:hAnsi="Osaka−等幅" w:cs="Osaka−等幅" w:hint="eastAsia"/>
          <w:color w:val="000000"/>
          <w:lang w:val="ja-JP"/>
        </w:rPr>
        <w:t>メント</w:t>
      </w:r>
      <w:r w:rsidR="00882627">
        <w:rPr>
          <w:rFonts w:ascii="Osaka−等幅" w:eastAsia="Osaka−等幅" w:hAnsi="Osaka−等幅" w:cs="Osaka−等幅" w:hint="eastAsia"/>
          <w:color w:val="000000"/>
          <w:lang w:val="ja-JP"/>
        </w:rPr>
        <w:t>された</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を</w:t>
      </w:r>
      <w:r w:rsidR="00882627">
        <w:rPr>
          <w:rFonts w:ascii="Osaka−等幅" w:eastAsia="Osaka−等幅" w:hAnsi="Osaka−等幅" w:cs="Osaka−等幅" w:hint="eastAsia"/>
          <w:color w:val="000000"/>
          <w:lang w:val="ja-JP"/>
        </w:rPr>
        <w:t>確認する</w:t>
      </w:r>
      <w:r w:rsidRPr="0041451E">
        <w:rPr>
          <w:rFonts w:ascii="Osaka−等幅" w:eastAsia="Osaka−等幅" w:hAnsi="Osaka−等幅" w:cs="Osaka−等幅" w:hint="eastAsia"/>
          <w:color w:val="000000"/>
          <w:lang w:val="ja-JP"/>
        </w:rPr>
        <w:t>には、</w:t>
      </w:r>
      <w:r w:rsidR="00E9210F">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14:paraId="3D2F8292" w14:textId="77777777" w:rsidR="00C91DAA" w:rsidRPr="0041451E" w:rsidRDefault="00077967">
      <w:pPr>
        <w:pStyle w:val="ListParagraph"/>
        <w:numPr>
          <w:ilvl w:val="0"/>
          <w:numId w:val="25"/>
        </w:numPr>
        <w:rPr>
          <w:rFonts w:asciiTheme="minorHAnsi" w:eastAsia="MS Mincho" w:hAnsiTheme="minorHAnsi"/>
        </w:rPr>
      </w:pPr>
      <w:r w:rsidRPr="0041451E">
        <w:rPr>
          <w:rFonts w:ascii="Osaka−等幅" w:eastAsia="Osaka−等幅" w:hAnsi="Osaka−等幅" w:cs="Osaka−等幅" w:hint="eastAsia"/>
          <w:lang w:val="ja-JP"/>
        </w:rPr>
        <w:t>クロマトグラムグラフを右クリックし、</w:t>
      </w:r>
      <w:r w:rsidRPr="0041451E">
        <w:rPr>
          <w:rFonts w:asciiTheme="minorHAnsi" w:eastAsia="MS Mincho" w:hAnsiTheme="minorHAnsi"/>
          <w:lang w:val="ja-JP"/>
        </w:rPr>
        <w:t>[</w:t>
      </w:r>
      <w:r w:rsidRPr="00691C41">
        <w:rPr>
          <w:rFonts w:ascii="Osaka−等幅" w:eastAsia="Osaka−等幅" w:hAnsi="Osaka−等幅" w:cs="Osaka−等幅" w:hint="eastAsia"/>
          <w:b/>
          <w:lang w:val="ja-JP"/>
        </w:rPr>
        <w:t>ペプチド</w:t>
      </w:r>
      <w:r w:rsidR="00C01EC5" w:rsidRPr="00691C41">
        <w:rPr>
          <w:rFonts w:asciiTheme="minorHAnsi" w:eastAsia="MS Mincho" w:hAnsiTheme="minorHAnsi" w:hint="eastAsia"/>
          <w:b/>
          <w:lang w:val="ja-JP"/>
        </w:rPr>
        <w:t>同定回数</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アライン</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チェックがオンでない場合）。</w:t>
      </w:r>
    </w:p>
    <w:p w14:paraId="62B1024A" w14:textId="77777777" w:rsidR="00C91DAA" w:rsidRPr="0041451E" w:rsidRDefault="00E9210F">
      <w:pPr>
        <w:rPr>
          <w:rFonts w:asciiTheme="minorHAnsi" w:eastAsia="MS Mincho" w:hAnsiTheme="minorHAnsi"/>
        </w:rPr>
      </w:pPr>
      <w:r w:rsidRPr="0041451E">
        <w:rPr>
          <w:rFonts w:ascii="Osaka−等幅" w:eastAsia="Osaka−等幅" w:hAnsi="Osaka−等幅" w:cs="Osaka−等幅" w:hint="eastAsia"/>
          <w:lang w:val="ja-JP"/>
        </w:rPr>
        <w:t>繰り返し測定</w:t>
      </w:r>
      <w:r w:rsidR="00077967" w:rsidRPr="0041451E">
        <w:rPr>
          <w:rFonts w:asciiTheme="minorHAnsi" w:eastAsia="MS Mincho" w:hAnsiTheme="minorHAnsi"/>
          <w:lang w:val="ja-JP"/>
        </w:rPr>
        <w:t>1_MCF7_TiB_L</w:t>
      </w:r>
      <w:r w:rsidRPr="0041451E" w:rsidDel="00E9210F">
        <w:rPr>
          <w:rFonts w:asciiTheme="minorHAnsi" w:eastAsia="MS Mincho" w:hAnsiTheme="minorHAnsi"/>
          <w:lang w:val="ja-JP"/>
        </w:rPr>
        <w:t xml:space="preserve"> </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ピーク積分境界</w:t>
      </w:r>
      <w:r>
        <w:rPr>
          <w:rFonts w:ascii="Osaka−等幅" w:eastAsia="Osaka−等幅" w:hAnsi="Osaka−等幅" w:cs="Osaka−等幅" w:hint="eastAsia"/>
          <w:lang w:val="ja-JP"/>
        </w:rPr>
        <w:t>の</w:t>
      </w:r>
      <w:r w:rsidRPr="0041451E">
        <w:rPr>
          <w:rFonts w:ascii="Osaka−等幅" w:eastAsia="Osaka−等幅" w:hAnsi="Osaka−等幅" w:cs="Osaka−等幅" w:hint="eastAsia"/>
          <w:lang w:val="ja-JP"/>
        </w:rPr>
        <w:t>内</w:t>
      </w:r>
      <w:r>
        <w:rPr>
          <w:rFonts w:ascii="Osaka−等幅" w:eastAsia="Osaka−等幅" w:hAnsi="Osaka−等幅" w:cs="Osaka−等幅" w:hint="eastAsia"/>
          <w:lang w:val="ja-JP"/>
        </w:rPr>
        <w:t>側に</w:t>
      </w:r>
      <w:r w:rsidR="00077967" w:rsidRPr="0041451E">
        <w:rPr>
          <w:rFonts w:ascii="Osaka−等幅" w:eastAsia="Osaka−等幅" w:hAnsi="Osaka−等幅" w:cs="Osaka−等幅" w:hint="eastAsia"/>
          <w:lang w:val="ja-JP"/>
        </w:rPr>
        <w:t>水色のラインが表示されます。この場合は、</w:t>
      </w:r>
      <w:r w:rsidR="007C430E">
        <w:rPr>
          <w:rFonts w:ascii="Osaka−等幅" w:eastAsia="Osaka−等幅" w:hAnsi="Osaka−等幅" w:cs="Osaka−等幅" w:hint="eastAsia"/>
          <w:lang w:val="ja-JP"/>
        </w:rPr>
        <w:t>まだ、</w:t>
      </w:r>
      <w:r w:rsidR="00077967" w:rsidRPr="0041451E">
        <w:rPr>
          <w:rFonts w:ascii="Osaka−等幅" w:eastAsia="Osaka−等幅" w:hAnsi="Osaka−等幅" w:cs="Osaka−等幅" w:hint="eastAsia"/>
          <w:lang w:val="ja-JP"/>
        </w:rPr>
        <w:t>ピークが積分境界の左側にある可能性が高いです。これを修正するには</w:t>
      </w:r>
      <w:r>
        <w:rPr>
          <w:rFonts w:ascii="Osaka−等幅" w:eastAsia="Osaka−等幅" w:hAnsi="Osaka−等幅" w:cs="Osaka−等幅" w:hint="eastAsia"/>
          <w:lang w:val="ja-JP"/>
        </w:rPr>
        <w:t>次のようにします。</w:t>
      </w:r>
    </w:p>
    <w:p w14:paraId="3BB1B643" w14:textId="77777777" w:rsidR="00C91DAA" w:rsidRPr="0041451E" w:rsidRDefault="00077967">
      <w:pPr>
        <w:pStyle w:val="ListParagraph"/>
        <w:numPr>
          <w:ilvl w:val="0"/>
          <w:numId w:val="25"/>
        </w:numPr>
        <w:rPr>
          <w:rFonts w:asciiTheme="minorHAnsi" w:eastAsia="MS Mincho" w:hAnsiTheme="minorHAnsi"/>
        </w:rPr>
      </w:pPr>
      <w:r w:rsidRPr="0041451E">
        <w:rPr>
          <w:rFonts w:ascii="Osaka−等幅" w:eastAsia="Osaka−等幅" w:hAnsi="Osaka−等幅" w:cs="Osaka−等幅" w:hint="eastAsia"/>
          <w:lang w:val="ja-JP"/>
        </w:rPr>
        <w:t>約</w:t>
      </w:r>
      <w:r w:rsidRPr="0041451E">
        <w:rPr>
          <w:rFonts w:asciiTheme="minorHAnsi" w:eastAsia="MS Mincho" w:hAnsiTheme="minorHAnsi"/>
          <w:lang w:val="ja-JP"/>
        </w:rPr>
        <w:t>38.8</w:t>
      </w:r>
      <w:r w:rsidRPr="0041451E">
        <w:rPr>
          <w:rFonts w:ascii="Osaka−等幅" w:eastAsia="Osaka−等幅" w:hAnsi="Osaka−等幅" w:cs="Osaka−等幅" w:hint="eastAsia"/>
          <w:lang w:val="ja-JP"/>
        </w:rPr>
        <w:t>分のところの</w:t>
      </w:r>
      <w:r w:rsidRPr="0041451E">
        <w:rPr>
          <w:rFonts w:asciiTheme="minorHAnsi" w:eastAsia="MS Mincho" w:hAnsiTheme="minorHAnsi"/>
          <w:lang w:val="ja-JP"/>
        </w:rPr>
        <w:t>x-</w:t>
      </w:r>
      <w:r w:rsidRPr="0041451E">
        <w:rPr>
          <w:rFonts w:ascii="Osaka−等幅" w:eastAsia="Osaka−等幅" w:hAnsi="Osaka−等幅" w:cs="Osaka−等幅" w:hint="eastAsia"/>
          <w:lang w:val="ja-JP"/>
        </w:rPr>
        <w:t>軸の下をクリックして、約</w:t>
      </w:r>
      <w:r w:rsidRPr="0041451E">
        <w:rPr>
          <w:rFonts w:asciiTheme="minorHAnsi" w:eastAsia="MS Mincho" w:hAnsiTheme="minorHAnsi"/>
          <w:lang w:val="ja-JP"/>
        </w:rPr>
        <w:t>39.4</w:t>
      </w:r>
      <w:r w:rsidRPr="0041451E">
        <w:rPr>
          <w:rFonts w:ascii="Osaka−等幅" w:eastAsia="Osaka−等幅" w:hAnsi="Osaka−等幅" w:cs="Osaka−等幅" w:hint="eastAsia"/>
          <w:lang w:val="ja-JP"/>
        </w:rPr>
        <w:t>分へとドラッグします。</w:t>
      </w:r>
    </w:p>
    <w:p w14:paraId="2BA9F8F7"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グラフは以下</w:t>
      </w:r>
      <w:r w:rsidR="00E9210F">
        <w:rPr>
          <w:rFonts w:ascii="Osaka−等幅" w:eastAsia="Osaka−等幅" w:hAnsi="Osaka−等幅" w:cs="Osaka−等幅" w:hint="eastAsia"/>
          <w:lang w:val="ja-JP"/>
        </w:rPr>
        <w:t>の</w:t>
      </w:r>
      <w:r w:rsidRPr="0041451E">
        <w:rPr>
          <w:rFonts w:ascii="Osaka−等幅" w:eastAsia="Osaka−等幅" w:hAnsi="Osaka−等幅" w:cs="Osaka−等幅" w:hint="eastAsia"/>
          <w:lang w:val="ja-JP"/>
        </w:rPr>
        <w:t>ように</w:t>
      </w:r>
      <w:r w:rsidR="000E431F">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32C0E04A" w14:textId="77777777" w:rsidR="002C11F5"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9C80488" wp14:editId="6962AE58">
            <wp:extent cx="3886200" cy="718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86200" cy="7181850"/>
                    </a:xfrm>
                    <a:prstGeom prst="rect">
                      <a:avLst/>
                    </a:prstGeom>
                    <a:noFill/>
                    <a:ln>
                      <a:noFill/>
                    </a:ln>
                  </pic:spPr>
                </pic:pic>
              </a:graphicData>
            </a:graphic>
          </wp:inline>
        </w:drawing>
      </w:r>
    </w:p>
    <w:p w14:paraId="2C695871"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保持時間アライメント</w:t>
      </w:r>
      <w:r w:rsidR="006A4064">
        <w:rPr>
          <w:rFonts w:ascii="Osaka−等幅" w:eastAsia="Osaka−等幅" w:hAnsi="Osaka−等幅" w:cs="Osaka−等幅" w:hint="eastAsia"/>
          <w:lang w:val="ja-JP"/>
        </w:rPr>
        <w:t>がどのように動作しているのかについての洞察を得る</w:t>
      </w:r>
      <w:r w:rsidRPr="0041451E">
        <w:rPr>
          <w:rFonts w:ascii="Osaka−等幅" w:eastAsia="Osaka−等幅" w:hAnsi="Osaka−等幅" w:cs="Osaka−等幅" w:hint="eastAsia"/>
          <w:lang w:val="ja-JP"/>
        </w:rPr>
        <w:t>には、以下を行います。</w:t>
      </w:r>
    </w:p>
    <w:p w14:paraId="6072AD8F"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00C01EC5">
        <w:rPr>
          <w:rFonts w:ascii="MS Gothic" w:eastAsia="MS Gothic" w:hAnsi="MS Gothic" w:cs="MS Gothic" w:hint="eastAsia"/>
          <w:b/>
          <w:lang w:val="ja-JP"/>
        </w:rPr>
        <w:t>表示</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保持時間</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0016573A" w:rsidRPr="00691C41">
        <w:rPr>
          <w:rFonts w:ascii="MS Gothic" w:eastAsia="MS Gothic" w:hAnsi="MS Gothic" w:cs="MS Gothic" w:hint="eastAsia"/>
          <w:b/>
          <w:lang w:val="ja-JP"/>
        </w:rPr>
        <w:t>アライン</w:t>
      </w:r>
      <w:r w:rsidRPr="00691C41">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2A791DD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Skyline</w:t>
      </w:r>
      <w:r w:rsidRPr="0041451E">
        <w:rPr>
          <w:rFonts w:ascii="Osaka−等幅" w:eastAsia="Osaka−等幅" w:hAnsi="Osaka−等幅" w:cs="Osaka−等幅" w:hint="eastAsia"/>
          <w:lang w:val="ja-JP"/>
        </w:rPr>
        <w:t>に以下のようなウィンドウが表示されます。</w:t>
      </w:r>
    </w:p>
    <w:p w14:paraId="037B9C1A" w14:textId="77777777" w:rsidR="00BF2073"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09C7571D" wp14:editId="3F65B1A7">
            <wp:extent cx="5943600" cy="49104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43600" cy="4910455"/>
                    </a:xfrm>
                    <a:prstGeom prst="rect">
                      <a:avLst/>
                    </a:prstGeom>
                  </pic:spPr>
                </pic:pic>
              </a:graphicData>
            </a:graphic>
          </wp:inline>
        </w:drawing>
      </w:r>
    </w:p>
    <w:p w14:paraId="38204BBE"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ウィンドウには、</w:t>
      </w:r>
      <w:r w:rsidR="00AD2EFC">
        <w:rPr>
          <w:rFonts w:ascii="Osaka−等幅" w:eastAsia="Osaka−等幅" w:hAnsi="Osaka−等幅" w:cs="Osaka−等幅" w:hint="eastAsia"/>
          <w:lang w:val="ja-JP"/>
        </w:rPr>
        <w:t>各</w:t>
      </w:r>
      <w:r w:rsidR="00821059">
        <w:rPr>
          <w:rFonts w:ascii="Osaka−等幅" w:eastAsia="Osaka−等幅" w:hAnsi="Osaka−等幅" w:cs="Osaka−等幅" w:hint="eastAsia"/>
          <w:lang w:val="ja-JP"/>
        </w:rPr>
        <w:t>測定</w:t>
      </w:r>
      <w:r w:rsidR="006A4064">
        <w:rPr>
          <w:rFonts w:ascii="Osaka−等幅" w:eastAsia="Osaka−等幅" w:hAnsi="Osaka−等幅" w:cs="Osaka−等幅" w:hint="eastAsia"/>
          <w:lang w:val="ja-JP"/>
        </w:rPr>
        <w:t>間での保持</w:t>
      </w:r>
      <w:r w:rsidRPr="0041451E">
        <w:rPr>
          <w:rFonts w:ascii="Osaka−等幅" w:eastAsia="Osaka−等幅" w:hAnsi="Osaka−等幅" w:cs="Osaka−等幅" w:hint="eastAsia"/>
          <w:lang w:val="ja-JP"/>
        </w:rPr>
        <w:t>時間のアライ</w:t>
      </w:r>
      <w:r w:rsidR="006A4064">
        <w:rPr>
          <w:rFonts w:ascii="Osaka−等幅" w:eastAsia="Osaka−等幅" w:hAnsi="Osaka−等幅" w:cs="Osaka−等幅" w:hint="eastAsia"/>
          <w:lang w:val="ja-JP"/>
        </w:rPr>
        <w:t>メントに用いた</w:t>
      </w:r>
      <w:r w:rsidRPr="0041451E">
        <w:rPr>
          <w:rFonts w:ascii="Osaka−等幅" w:eastAsia="Osaka−等幅" w:hAnsi="Osaka−等幅" w:cs="Osaka−等幅" w:hint="eastAsia"/>
          <w:lang w:val="ja-JP"/>
        </w:rPr>
        <w:t>線形回帰のポイントが表示されます。現在</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スペクトルライブラリ内の</w:t>
      </w:r>
      <w:r w:rsidR="00AD2EFC">
        <w:rPr>
          <w:rFonts w:ascii="Osaka−等幅" w:eastAsia="Osaka−等幅" w:hAnsi="Osaka−等幅" w:cs="Osaka−等幅" w:hint="eastAsia"/>
          <w:lang w:val="ja-JP"/>
        </w:rPr>
        <w:t>各</w:t>
      </w:r>
      <w:r w:rsidRPr="0041451E">
        <w:rPr>
          <w:rFonts w:ascii="Osaka−等幅" w:eastAsia="Osaka−等幅" w:hAnsi="Osaka−等幅" w:cs="Osaka−等幅" w:hint="eastAsia"/>
          <w:lang w:val="ja-JP"/>
        </w:rPr>
        <w:t>スペクトル</w:t>
      </w:r>
      <w:r w:rsidR="00AD2EFC">
        <w:rPr>
          <w:rFonts w:ascii="Osaka−等幅" w:eastAsia="Osaka−等幅" w:hAnsi="Osaka−等幅" w:cs="Osaka−等幅" w:hint="eastAsia"/>
          <w:lang w:val="ja-JP"/>
        </w:rPr>
        <w:t>の</w:t>
      </w:r>
      <w:r w:rsidRPr="0041451E">
        <w:rPr>
          <w:rFonts w:ascii="Osaka−等幅" w:eastAsia="Osaka−等幅" w:hAnsi="Osaka−等幅" w:cs="Osaka−等幅" w:hint="eastAsia"/>
          <w:lang w:val="ja-JP"/>
        </w:rPr>
        <w:t>ソースファイルと、その他のすべてのスペクトルソースファイルとの間で、このような線形回帰を計算します。</w:t>
      </w:r>
      <w:r w:rsidR="00AD2EFC">
        <w:rPr>
          <w:rFonts w:asciiTheme="minorHAnsi" w:eastAsia="MS Mincho" w:hAnsiTheme="minorHAnsi"/>
          <w:lang w:val="ja-JP"/>
        </w:rPr>
        <w:t>3</w:t>
      </w:r>
      <w:r w:rsidR="00AD2EFC" w:rsidRPr="0041451E">
        <w:rPr>
          <w:rFonts w:ascii="Osaka−等幅" w:eastAsia="Osaka−等幅" w:hAnsi="Osaka−等幅" w:cs="Osaka−等幅" w:hint="eastAsia"/>
          <w:lang w:val="ja-JP"/>
        </w:rPr>
        <w:t>つ</w:t>
      </w:r>
      <w:r w:rsidRPr="0041451E">
        <w:rPr>
          <w:rFonts w:ascii="Osaka−等幅" w:eastAsia="Osaka−等幅" w:hAnsi="Osaka−等幅" w:cs="Osaka−等幅" w:hint="eastAsia"/>
          <w:lang w:val="ja-JP"/>
        </w:rPr>
        <w:t>以上の</w:t>
      </w:r>
      <w:r w:rsidR="00821059">
        <w:rPr>
          <w:rFonts w:ascii="Osaka−等幅" w:eastAsia="Osaka−等幅" w:hAnsi="Osaka−等幅" w:cs="Osaka−等幅" w:hint="eastAsia"/>
          <w:lang w:val="ja-JP"/>
        </w:rPr>
        <w:t>測定</w:t>
      </w:r>
      <w:r w:rsidR="00AD2EFC">
        <w:rPr>
          <w:rFonts w:ascii="Osaka−等幅" w:eastAsia="Osaka−等幅" w:hAnsi="Osaka−等幅" w:cs="Osaka−等幅" w:hint="eastAsia"/>
          <w:lang w:val="ja-JP"/>
        </w:rPr>
        <w:t>結果</w:t>
      </w:r>
      <w:r w:rsidRPr="0041451E">
        <w:rPr>
          <w:rFonts w:ascii="Osaka−等幅" w:eastAsia="Osaka−等幅" w:hAnsi="Osaka−等幅" w:cs="Osaka−等幅" w:hint="eastAsia"/>
          <w:lang w:val="ja-JP"/>
        </w:rPr>
        <w:t>が存在</w:t>
      </w:r>
      <w:r w:rsidR="00AD2EFC">
        <w:rPr>
          <w:rFonts w:ascii="Osaka−等幅" w:eastAsia="Osaka−等幅" w:hAnsi="Osaka−等幅" w:cs="Osaka−等幅" w:hint="eastAsia"/>
          <w:lang w:val="ja-JP"/>
        </w:rPr>
        <w:t>す</w:t>
      </w:r>
      <w:r w:rsidRPr="0041451E">
        <w:rPr>
          <w:rFonts w:ascii="Osaka−等幅" w:eastAsia="Osaka−等幅" w:hAnsi="Osaka−等幅" w:cs="Osaka−等幅" w:hint="eastAsia"/>
          <w:lang w:val="ja-JP"/>
        </w:rPr>
        <w:t>る場合、</w:t>
      </w:r>
      <w:r w:rsidRPr="0041451E">
        <w:rPr>
          <w:rFonts w:asciiTheme="minorHAnsi" w:eastAsia="MS Mincho" w:hAnsiTheme="minorHAnsi"/>
          <w:lang w:val="ja-JP"/>
        </w:rPr>
        <w:t>[</w:t>
      </w:r>
      <w:r w:rsidRPr="0041451E">
        <w:rPr>
          <w:rFonts w:ascii="Osaka−等幅" w:eastAsia="Osaka−等幅" w:hAnsi="Osaka−等幅" w:cs="Osaka−等幅" w:hint="eastAsia"/>
          <w:b/>
          <w:lang w:val="ja-JP"/>
        </w:rPr>
        <w:t>繰り返し測定をアライン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00AD2EFC">
        <w:rPr>
          <w:rFonts w:ascii="Osaka−等幅" w:eastAsia="Osaka−等幅" w:hAnsi="Osaka−等幅" w:cs="Osaka−等幅" w:hint="eastAsia"/>
          <w:lang w:val="ja-JP"/>
        </w:rPr>
        <w:t>除いたもの以外</w:t>
      </w:r>
      <w:r w:rsidR="003A0DAD">
        <w:rPr>
          <w:rFonts w:ascii="Osaka−等幅" w:eastAsia="Osaka−等幅" w:hAnsi="Osaka−等幅" w:cs="Osaka−等幅" w:hint="eastAsia"/>
          <w:lang w:val="ja-JP"/>
        </w:rPr>
        <w:t>、全ての</w:t>
      </w:r>
      <w:r w:rsidR="00AD2EFC">
        <w:rPr>
          <w:rFonts w:ascii="Osaka−等幅" w:eastAsia="Osaka−等幅" w:hAnsi="Osaka−等幅" w:cs="Osaka−等幅" w:hint="eastAsia"/>
          <w:lang w:val="ja-JP"/>
        </w:rPr>
        <w:t>結果が一行ずつ</w:t>
      </w:r>
      <w:r w:rsidRPr="0041451E">
        <w:rPr>
          <w:rFonts w:ascii="Osaka−等幅" w:eastAsia="Osaka−等幅" w:hAnsi="Osaka−等幅" w:cs="Osaka−等幅" w:hint="eastAsia"/>
          <w:lang w:val="ja-JP"/>
        </w:rPr>
        <w:t>表示されます。</w:t>
      </w:r>
      <w:r w:rsidR="00AD2EFC">
        <w:rPr>
          <w:rFonts w:ascii="Osaka−等幅" w:eastAsia="Osaka−等幅" w:hAnsi="Osaka−等幅" w:cs="Osaka−等幅" w:hint="eastAsia"/>
          <w:lang w:val="ja-JP"/>
        </w:rPr>
        <w:t>計算された一次</w:t>
      </w:r>
      <w:r w:rsidRPr="0041451E">
        <w:rPr>
          <w:rFonts w:ascii="Osaka−等幅" w:eastAsia="Osaka−等幅" w:hAnsi="Osaka−等幅" w:cs="Osaka−等幅" w:hint="eastAsia"/>
          <w:lang w:val="ja-JP"/>
        </w:rPr>
        <w:t>方程式を</w:t>
      </w:r>
      <w:r w:rsidR="00AD2EFC">
        <w:rPr>
          <w:rFonts w:ascii="Osaka−等幅" w:eastAsia="Osaka−等幅" w:hAnsi="Osaka−等幅" w:cs="Osaka−等幅" w:hint="eastAsia"/>
          <w:lang w:val="ja-JP"/>
        </w:rPr>
        <w:t>用いると、上図のように各</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の</w:t>
      </w:r>
      <w:r w:rsidRPr="0041451E">
        <w:rPr>
          <w:rFonts w:asciiTheme="minorHAnsi" w:eastAsia="MS Mincho" w:hAnsiTheme="minorHAnsi"/>
          <w:lang w:val="ja-JP"/>
        </w:rPr>
        <w:t>MS/MS ID</w:t>
      </w:r>
      <w:r w:rsidRPr="0041451E">
        <w:rPr>
          <w:rFonts w:ascii="Osaka−等幅" w:eastAsia="Osaka−等幅" w:hAnsi="Osaka−等幅" w:cs="Osaka−等幅" w:hint="eastAsia"/>
          <w:lang w:val="ja-JP"/>
        </w:rPr>
        <w:t>時間をマッピング</w:t>
      </w:r>
      <w:r w:rsidR="00CB003E">
        <w:rPr>
          <w:rFonts w:ascii="Osaka−等幅" w:eastAsia="Osaka−等幅" w:hAnsi="Osaka−等幅" w:cs="Osaka−等幅" w:hint="eastAsia"/>
          <w:lang w:val="ja-JP"/>
        </w:rPr>
        <w:t>できるので</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ある</w:t>
      </w:r>
      <w:r w:rsidR="00821059">
        <w:rPr>
          <w:rFonts w:ascii="Osaka−等幅" w:eastAsia="Osaka−等幅" w:hAnsi="Osaka−等幅" w:cs="Osaka−等幅" w:hint="eastAsia"/>
          <w:lang w:val="ja-JP"/>
        </w:rPr>
        <w:t>測定</w:t>
      </w:r>
      <w:r w:rsidR="00CB003E">
        <w:rPr>
          <w:rFonts w:ascii="Osaka−等幅" w:eastAsia="Osaka−等幅" w:hAnsi="Osaka−等幅" w:cs="Osaka−等幅" w:hint="eastAsia"/>
          <w:lang w:val="ja-JP"/>
        </w:rPr>
        <w:t>で</w:t>
      </w:r>
      <w:r w:rsidRPr="0041451E">
        <w:rPr>
          <w:rFonts w:asciiTheme="minorHAnsi" w:eastAsia="MS Mincho" w:hAnsiTheme="minorHAnsi"/>
          <w:lang w:val="ja-JP"/>
        </w:rPr>
        <w:t>ID</w:t>
      </w:r>
      <w:r w:rsidRPr="0041451E">
        <w:rPr>
          <w:rFonts w:ascii="Osaka−等幅" w:eastAsia="Osaka−等幅" w:hAnsi="Osaka−等幅" w:cs="Osaka−等幅" w:hint="eastAsia"/>
          <w:lang w:val="ja-JP"/>
        </w:rPr>
        <w:t>が</w:t>
      </w:r>
      <w:r w:rsidR="00CB003E">
        <w:rPr>
          <w:rFonts w:ascii="Osaka−等幅" w:eastAsia="Osaka−等幅" w:hAnsi="Osaka−等幅" w:cs="Osaka−等幅" w:hint="eastAsia"/>
          <w:lang w:val="ja-JP"/>
        </w:rPr>
        <w:t>存在しない時の</w:t>
      </w:r>
      <w:r w:rsidRPr="0041451E">
        <w:rPr>
          <w:rFonts w:ascii="Osaka−等幅" w:eastAsia="Osaka−等幅" w:hAnsi="Osaka−等幅" w:cs="Osaka−等幅" w:hint="eastAsia"/>
          <w:lang w:val="ja-JP"/>
        </w:rPr>
        <w:t>ピーク選択を改善できます。線形回帰を利用しての保持時間スケール間マッピングの詳細については、</w:t>
      </w:r>
      <w:r w:rsidRPr="0041451E">
        <w:rPr>
          <w:rFonts w:asciiTheme="minorHAnsi" w:eastAsia="MS Mincho" w:hAnsiTheme="minorHAnsi"/>
          <w:lang w:val="ja-JP"/>
        </w:rPr>
        <w:t>[</w:t>
      </w:r>
      <w:hyperlink r:id="rId30" w:history="1">
        <w:r w:rsidRPr="0041451E">
          <w:rPr>
            <w:rStyle w:val="Hyperlink"/>
            <w:rFonts w:asciiTheme="minorHAnsi" w:eastAsia="MS Mincho" w:hAnsiTheme="minorHAnsi"/>
            <w:b/>
            <w:lang w:val="ja-JP"/>
          </w:rPr>
          <w:t>iRT</w:t>
        </w:r>
        <w:r w:rsidRPr="0041451E">
          <w:rPr>
            <w:rStyle w:val="Hyperlink"/>
            <w:rFonts w:ascii="Osaka−等幅" w:eastAsia="Osaka−等幅" w:hAnsi="Osaka−等幅" w:cs="Osaka−等幅" w:hint="eastAsia"/>
            <w:b/>
            <w:lang w:val="ja-JP"/>
          </w:rPr>
          <w:t>保持時間予測</w:t>
        </w:r>
      </w:hyperlink>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ュートリアルをご覧ください。</w:t>
      </w:r>
    </w:p>
    <w:p w14:paraId="4A0677A3"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w:t>
      </w:r>
      <w:r w:rsidR="003A0DAD">
        <w:rPr>
          <w:rFonts w:ascii="Osaka−等幅" w:eastAsia="Osaka−等幅" w:hAnsi="Osaka−等幅" w:cs="Osaka−等幅" w:hint="eastAsia"/>
          <w:lang w:val="ja-JP"/>
        </w:rPr>
        <w:t>例では、</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00821059">
        <w:rPr>
          <w:rFonts w:ascii="Osaka−等幅" w:eastAsia="Osaka−等幅" w:hAnsi="Osaka−等幅" w:cs="Osaka−等幅" w:hint="eastAsia"/>
          <w:lang w:val="ja-JP"/>
        </w:rPr>
        <w:t>測定</w:t>
      </w:r>
      <w:r w:rsidR="00AD2EFC">
        <w:rPr>
          <w:rFonts w:ascii="Osaka−等幅" w:eastAsia="Osaka−等幅" w:hAnsi="Osaka−等幅" w:cs="Osaka−等幅" w:hint="eastAsia"/>
          <w:lang w:val="ja-JP"/>
        </w:rPr>
        <w:t>で</w:t>
      </w:r>
      <w:r w:rsidRPr="0041451E">
        <w:rPr>
          <w:rFonts w:ascii="Osaka−等幅" w:eastAsia="Osaka−等幅" w:hAnsi="Osaka−等幅" w:cs="Osaka−等幅" w:hint="eastAsia"/>
          <w:lang w:val="ja-JP"/>
        </w:rPr>
        <w:t>の保持時間</w:t>
      </w:r>
      <w:r w:rsidR="00AD2EFC">
        <w:rPr>
          <w:rFonts w:ascii="Osaka−等幅" w:eastAsia="Osaka−等幅" w:hAnsi="Osaka−等幅" w:cs="Osaka−等幅" w:hint="eastAsia"/>
          <w:lang w:val="ja-JP"/>
        </w:rPr>
        <w:t>の</w:t>
      </w:r>
      <w:r w:rsidRPr="0041451E">
        <w:rPr>
          <w:rFonts w:ascii="Osaka−等幅" w:eastAsia="Osaka−等幅" w:hAnsi="Osaka−等幅" w:cs="Osaka−等幅" w:hint="eastAsia"/>
          <w:lang w:val="ja-JP"/>
        </w:rPr>
        <w:t>再現性は、勾配</w:t>
      </w:r>
      <w:r w:rsidRPr="0041451E">
        <w:rPr>
          <w:rFonts w:asciiTheme="minorHAnsi" w:eastAsia="MS Mincho" w:hAnsiTheme="minorHAnsi"/>
          <w:lang w:val="ja-JP"/>
        </w:rPr>
        <w:t>1.005</w:t>
      </w:r>
      <w:r w:rsidRPr="0041451E">
        <w:rPr>
          <w:rFonts w:ascii="Osaka−等幅" w:eastAsia="Osaka−等幅" w:hAnsi="Osaka−等幅" w:cs="Osaka−等幅" w:hint="eastAsia"/>
          <w:lang w:val="ja-JP"/>
        </w:rPr>
        <w:t>、切片</w:t>
      </w:r>
      <w:r w:rsidRPr="0041451E">
        <w:rPr>
          <w:rFonts w:asciiTheme="minorHAnsi" w:eastAsia="MS Mincho" w:hAnsiTheme="minorHAnsi"/>
          <w:lang w:val="ja-JP"/>
        </w:rPr>
        <w:t>-0.3972</w:t>
      </w:r>
      <w:r w:rsidRPr="0041451E">
        <w:rPr>
          <w:rFonts w:ascii="Osaka−等幅" w:eastAsia="Osaka−等幅" w:hAnsi="Osaka−等幅" w:cs="Osaka−等幅" w:hint="eastAsia"/>
          <w:lang w:val="ja-JP"/>
        </w:rPr>
        <w:t>、相関係数（</w:t>
      </w:r>
      <w:r w:rsidRPr="0041451E">
        <w:rPr>
          <w:rFonts w:asciiTheme="minorHAnsi" w:eastAsia="MS Mincho" w:hAnsiTheme="minorHAnsi"/>
          <w:lang w:val="ja-JP"/>
        </w:rPr>
        <w:t>R</w:t>
      </w:r>
      <w:r w:rsidRPr="0041451E">
        <w:rPr>
          <w:rFonts w:ascii="Osaka−等幅" w:eastAsia="Osaka−等幅" w:hAnsi="Osaka−等幅" w:cs="Osaka−等幅" w:hint="eastAsia"/>
          <w:lang w:val="ja-JP"/>
        </w:rPr>
        <w:t>）</w:t>
      </w:r>
      <w:r w:rsidRPr="0041451E">
        <w:rPr>
          <w:rFonts w:asciiTheme="minorHAnsi" w:eastAsia="MS Mincho" w:hAnsiTheme="minorHAnsi"/>
          <w:lang w:val="ja-JP"/>
        </w:rPr>
        <w:t>0.9998</w:t>
      </w:r>
      <w:r w:rsidRPr="0041451E">
        <w:rPr>
          <w:rFonts w:ascii="Osaka−等幅" w:eastAsia="Osaka−等幅" w:hAnsi="Osaka−等幅" w:cs="Osaka−等幅" w:hint="eastAsia"/>
          <w:lang w:val="ja-JP"/>
        </w:rPr>
        <w:t>、異常値なしと、かなり良好であることが分かります。当該フォーム上部にあるパラグラフで述べられているように、</w:t>
      </w:r>
      <w:r w:rsidRPr="0041451E">
        <w:rPr>
          <w:rFonts w:asciiTheme="minorHAnsi" w:eastAsia="MS Mincho" w:hAnsiTheme="minorHAnsi"/>
          <w:lang w:val="ja-JP"/>
        </w:rPr>
        <w:t>R</w:t>
      </w:r>
      <w:r w:rsidRPr="0041451E">
        <w:rPr>
          <w:rFonts w:ascii="Osaka−等幅" w:eastAsia="Osaka−等幅" w:hAnsi="Osaka−等幅" w:cs="Osaka−等幅" w:hint="eastAsia"/>
          <w:lang w:val="ja-JP"/>
        </w:rPr>
        <w:t>が</w:t>
      </w:r>
      <w:r w:rsidRPr="0041451E">
        <w:rPr>
          <w:rFonts w:asciiTheme="minorHAnsi" w:eastAsia="MS Mincho" w:hAnsiTheme="minorHAnsi"/>
          <w:lang w:val="ja-JP"/>
        </w:rPr>
        <w:t>0.99</w:t>
      </w:r>
      <w:r w:rsidRPr="0041451E">
        <w:rPr>
          <w:rFonts w:ascii="Osaka−等幅" w:eastAsia="Osaka−等幅" w:hAnsi="Osaka−等幅" w:cs="Osaka−等幅" w:hint="eastAsia"/>
          <w:lang w:val="ja-JP"/>
        </w:rPr>
        <w:t>未満である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w:t>
      </w:r>
      <w:r w:rsidRPr="0041451E">
        <w:rPr>
          <w:rFonts w:asciiTheme="minorHAnsi" w:eastAsia="MS Mincho" w:hAnsiTheme="minorHAnsi"/>
          <w:lang w:val="ja-JP"/>
        </w:rPr>
        <w:t>R</w:t>
      </w:r>
      <w:r w:rsidRPr="0041451E">
        <w:rPr>
          <w:rFonts w:ascii="Osaka−等幅" w:eastAsia="Osaka−等幅" w:hAnsi="Osaka−等幅" w:cs="Osaka−等幅" w:hint="eastAsia"/>
          <w:lang w:val="ja-JP"/>
        </w:rPr>
        <w:t>が</w:t>
      </w:r>
      <w:r w:rsidRPr="0041451E">
        <w:rPr>
          <w:rFonts w:asciiTheme="minorHAnsi" w:eastAsia="MS Mincho" w:hAnsiTheme="minorHAnsi"/>
          <w:lang w:val="ja-JP"/>
        </w:rPr>
        <w:t>0.99</w:t>
      </w:r>
      <w:r w:rsidRPr="0041451E">
        <w:rPr>
          <w:rFonts w:ascii="Osaka−等幅" w:eastAsia="Osaka−等幅" w:hAnsi="Osaka−等幅" w:cs="Osaka−等幅" w:hint="eastAsia"/>
          <w:lang w:val="ja-JP"/>
        </w:rPr>
        <w:t>以上の一連のペプチドが見つかるまで異常値を破棄して、結果として生じる</w:t>
      </w:r>
      <w:r w:rsidR="00CB003E">
        <w:rPr>
          <w:rFonts w:ascii="Osaka−等幅" w:eastAsia="Osaka−等幅" w:hAnsi="Osaka−等幅" w:cs="Osaka−等幅" w:hint="eastAsia"/>
          <w:lang w:val="ja-JP"/>
        </w:rPr>
        <w:t>一次</w:t>
      </w:r>
      <w:r w:rsidRPr="0041451E">
        <w:rPr>
          <w:rFonts w:ascii="Osaka−等幅" w:eastAsia="Osaka−等幅" w:hAnsi="Osaka−等幅" w:cs="Osaka−等幅" w:hint="eastAsia"/>
          <w:lang w:val="ja-JP"/>
        </w:rPr>
        <w:t>方程式を利用します。</w:t>
      </w:r>
    </w:p>
    <w:p w14:paraId="75288A3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また、この回帰</w:t>
      </w:r>
      <w:r w:rsidR="00CB003E">
        <w:rPr>
          <w:rFonts w:ascii="Osaka−等幅" w:eastAsia="Osaka−等幅" w:hAnsi="Osaka−等幅" w:cs="Osaka−等幅" w:hint="eastAsia"/>
          <w:lang w:val="ja-JP"/>
        </w:rPr>
        <w:t>の計算</w:t>
      </w:r>
      <w:r w:rsidRPr="0041451E">
        <w:rPr>
          <w:rFonts w:ascii="Osaka−等幅" w:eastAsia="Osaka−等幅" w:hAnsi="Osaka−等幅" w:cs="Osaka−等幅" w:hint="eastAsia"/>
          <w:lang w:val="ja-JP"/>
        </w:rPr>
        <w:t>は</w:t>
      </w:r>
      <w:r w:rsidRPr="0041451E">
        <w:rPr>
          <w:rFonts w:asciiTheme="minorHAnsi" w:eastAsia="MS Mincho" w:hAnsiTheme="minorHAnsi"/>
          <w:lang w:val="ja-JP"/>
        </w:rPr>
        <w:t>230</w:t>
      </w:r>
      <w:r w:rsidRPr="0041451E">
        <w:rPr>
          <w:rFonts w:ascii="Osaka−等幅" w:eastAsia="Osaka−等幅" w:hAnsi="Osaka−等幅" w:cs="Osaka−等幅" w:hint="eastAsia"/>
          <w:lang w:val="ja-JP"/>
        </w:rPr>
        <w:t>のポイントで計算されていることに気付かれたかもしれませんが、ドキュメントには</w:t>
      </w:r>
      <w:r w:rsidRPr="0041451E">
        <w:rPr>
          <w:rFonts w:asciiTheme="minorHAnsi" w:eastAsia="MS Mincho" w:hAnsiTheme="minorHAnsi"/>
          <w:lang w:val="ja-JP"/>
        </w:rPr>
        <w:t>51</w:t>
      </w:r>
      <w:r w:rsidRPr="0041451E">
        <w:rPr>
          <w:rFonts w:ascii="Osaka−等幅" w:eastAsia="Osaka−等幅" w:hAnsi="Osaka−等幅" w:cs="Osaka−等幅" w:hint="eastAsia"/>
          <w:lang w:val="ja-JP"/>
        </w:rPr>
        <w:t>のペプチド</w:t>
      </w:r>
      <w:r w:rsidR="00CB003E">
        <w:rPr>
          <w:rFonts w:ascii="Osaka−等幅" w:eastAsia="Osaka−等幅" w:hAnsi="Osaka−等幅" w:cs="Osaka−等幅" w:hint="eastAsia"/>
          <w:lang w:val="ja-JP"/>
        </w:rPr>
        <w:t>しかないうえ</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必ずしもすべてが</w:t>
      </w:r>
      <w:r w:rsidRPr="0041451E">
        <w:rPr>
          <w:rFonts w:ascii="Osaka−等幅" w:eastAsia="Osaka−等幅" w:hAnsi="Osaka−等幅" w:cs="Osaka−等幅" w:hint="eastAsia"/>
          <w:lang w:val="ja-JP"/>
        </w:rPr>
        <w:t>両</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で同定されたわけで</w:t>
      </w:r>
      <w:r w:rsidR="00CB003E">
        <w:rPr>
          <w:rFonts w:ascii="Osaka−等幅" w:eastAsia="Osaka−等幅" w:hAnsi="Osaka−等幅" w:cs="Osaka−等幅" w:hint="eastAsia"/>
          <w:lang w:val="ja-JP"/>
        </w:rPr>
        <w:t>も</w:t>
      </w:r>
      <w:r w:rsidRPr="0041451E">
        <w:rPr>
          <w:rFonts w:ascii="Osaka−等幅" w:eastAsia="Osaka−等幅" w:hAnsi="Osaka−等幅" w:cs="Osaka−等幅" w:hint="eastAsia"/>
          <w:lang w:val="ja-JP"/>
        </w:rPr>
        <w:t>ありません。しかし、</w:t>
      </w:r>
      <w:r w:rsidR="00CB003E">
        <w:rPr>
          <w:rFonts w:ascii="Osaka−等幅" w:eastAsia="Osaka−等幅" w:hAnsi="Osaka−等幅" w:cs="Osaka−等幅" w:hint="eastAsia"/>
          <w:lang w:val="ja-JP"/>
        </w:rPr>
        <w:t>この</w:t>
      </w:r>
      <w:r w:rsidRPr="0041451E">
        <w:rPr>
          <w:rFonts w:ascii="Osaka−等幅" w:eastAsia="Osaka−等幅" w:hAnsi="Osaka−等幅" w:cs="Osaka−等幅" w:hint="eastAsia"/>
          <w:lang w:val="ja-JP"/>
        </w:rPr>
        <w:t>ライブラリには合計</w:t>
      </w:r>
      <w:r w:rsidRPr="0041451E">
        <w:rPr>
          <w:rFonts w:asciiTheme="minorHAnsi" w:eastAsia="MS Mincho" w:hAnsiTheme="minorHAnsi"/>
          <w:lang w:val="ja-JP"/>
        </w:rPr>
        <w:t>552</w:t>
      </w:r>
      <w:r w:rsidR="00DC17FB">
        <w:rPr>
          <w:rFonts w:asciiTheme="minorHAnsi" w:eastAsia="MS Mincho" w:hAnsiTheme="minorHAnsi" w:hint="eastAsia"/>
          <w:lang w:val="ja-JP"/>
        </w:rPr>
        <w:t>個</w:t>
      </w:r>
      <w:r w:rsidRPr="0041451E">
        <w:rPr>
          <w:rFonts w:ascii="Osaka−等幅" w:eastAsia="Osaka−等幅" w:hAnsi="Osaka−等幅" w:cs="Osaka−等幅" w:hint="eastAsia"/>
          <w:lang w:val="ja-JP"/>
        </w:rPr>
        <w:t>のペプチドが</w:t>
      </w:r>
      <w:r w:rsidR="00CB003E">
        <w:rPr>
          <w:rFonts w:ascii="Osaka−等幅" w:eastAsia="Osaka−等幅" w:hAnsi="Osaka−等幅" w:cs="Osaka−等幅" w:hint="eastAsia"/>
          <w:lang w:val="ja-JP"/>
        </w:rPr>
        <w:t>あ</w:t>
      </w:r>
      <w:r w:rsidRPr="0041451E">
        <w:rPr>
          <w:rFonts w:ascii="Osaka−等幅" w:eastAsia="Osaka−等幅" w:hAnsi="Osaka−等幅" w:cs="Osaka−等幅" w:hint="eastAsia"/>
          <w:lang w:val="ja-JP"/>
        </w:rPr>
        <w:t>り、</w:t>
      </w:r>
      <w:r w:rsidR="00CB003E">
        <w:rPr>
          <w:rFonts w:ascii="Osaka−等幅" w:eastAsia="Osaka−等幅" w:hAnsi="Osaka−等幅" w:cs="Osaka−等幅" w:hint="eastAsia"/>
          <w:lang w:val="ja-JP"/>
        </w:rPr>
        <w:t>しかも</w:t>
      </w:r>
      <w:r w:rsidRPr="0041451E">
        <w:rPr>
          <w:rFonts w:ascii="Osaka−等幅" w:eastAsia="Osaka−等幅" w:hAnsi="Osaka−等幅" w:cs="Osaka−等幅" w:hint="eastAsia"/>
          <w:lang w:val="ja-JP"/>
        </w:rPr>
        <w:t>修飾</w:t>
      </w:r>
      <w:r w:rsidR="00CB003E">
        <w:rPr>
          <w:rFonts w:ascii="Osaka−等幅" w:eastAsia="Osaka−等幅" w:hAnsi="Osaka−等幅" w:cs="Osaka−等幅" w:hint="eastAsia"/>
          <w:lang w:val="ja-JP"/>
        </w:rPr>
        <w:t>されたペプチド</w:t>
      </w:r>
      <w:r w:rsidR="00DC17FB">
        <w:rPr>
          <w:rFonts w:ascii="Osaka−等幅" w:eastAsia="Osaka−等幅" w:hAnsi="Osaka−等幅" w:cs="Osaka−等幅" w:hint="eastAsia"/>
          <w:lang w:val="ja-JP"/>
        </w:rPr>
        <w:t>の多く</w:t>
      </w:r>
      <w:r w:rsidRPr="0041451E">
        <w:rPr>
          <w:rFonts w:ascii="Osaka−等幅" w:eastAsia="Osaka−等幅" w:hAnsi="Osaka−等幅" w:cs="Osaka−等幅" w:hint="eastAsia"/>
          <w:lang w:val="ja-JP"/>
        </w:rPr>
        <w:t>はこのドキュメントで</w:t>
      </w:r>
      <w:r w:rsidR="00CB003E">
        <w:rPr>
          <w:rFonts w:ascii="Osaka−等幅" w:eastAsia="Osaka−等幅" w:hAnsi="Osaka−等幅" w:cs="Osaka−等幅" w:hint="eastAsia"/>
          <w:lang w:val="ja-JP"/>
        </w:rPr>
        <w:t>は</w:t>
      </w:r>
      <w:r w:rsidRPr="0041451E">
        <w:rPr>
          <w:rFonts w:ascii="Osaka−等幅" w:eastAsia="Osaka−等幅" w:hAnsi="Osaka−等幅" w:cs="Osaka−等幅" w:hint="eastAsia"/>
          <w:lang w:val="ja-JP"/>
        </w:rPr>
        <w:t>使</w:t>
      </w:r>
      <w:r w:rsidR="00CB003E">
        <w:rPr>
          <w:rFonts w:ascii="Osaka−等幅" w:eastAsia="Osaka−等幅" w:hAnsi="Osaka−等幅" w:cs="Osaka−等幅" w:hint="eastAsia"/>
          <w:lang w:val="ja-JP"/>
        </w:rPr>
        <w:t>わ</w:t>
      </w:r>
      <w:r w:rsidRPr="0041451E">
        <w:rPr>
          <w:rFonts w:ascii="Osaka−等幅" w:eastAsia="Osaka−等幅" w:hAnsi="Osaka−等幅" w:cs="Osaka−等幅" w:hint="eastAsia"/>
          <w:lang w:val="ja-JP"/>
        </w:rPr>
        <w:t>れて</w:t>
      </w:r>
      <w:r w:rsidR="00CB003E">
        <w:rPr>
          <w:rFonts w:ascii="Osaka−等幅" w:eastAsia="Osaka−等幅" w:hAnsi="Osaka−等幅" w:cs="Osaka−等幅" w:hint="eastAsia"/>
          <w:lang w:val="ja-JP"/>
        </w:rPr>
        <w:t>いません</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つまり</w:t>
      </w:r>
      <w:r w:rsidRPr="0041451E">
        <w:rPr>
          <w:rFonts w:ascii="Osaka−等幅" w:eastAsia="Osaka−等幅" w:hAnsi="Osaka−等幅" w:cs="Osaka−等幅" w:hint="eastAsia"/>
          <w:lang w:val="ja-JP"/>
        </w:rPr>
        <w:t>、</w:t>
      </w:r>
      <w:r w:rsidRPr="0041451E">
        <w:rPr>
          <w:rFonts w:asciiTheme="minorHAnsi" w:eastAsia="MS Mincho" w:hAnsiTheme="minorHAnsi"/>
          <w:lang w:val="ja-JP"/>
        </w:rPr>
        <w:t>552</w:t>
      </w:r>
      <w:r w:rsidR="00DC17FB">
        <w:rPr>
          <w:rFonts w:asciiTheme="minorHAnsi" w:eastAsia="MS Mincho" w:hAnsiTheme="minorHAnsi" w:hint="eastAsia"/>
          <w:lang w:val="ja-JP"/>
        </w:rPr>
        <w:t>個</w:t>
      </w:r>
      <w:r w:rsidRPr="0041451E">
        <w:rPr>
          <w:rFonts w:ascii="Osaka−等幅" w:eastAsia="Osaka−等幅" w:hAnsi="Osaka−等幅" w:cs="Osaka−等幅" w:hint="eastAsia"/>
          <w:lang w:val="ja-JP"/>
        </w:rPr>
        <w:t>中</w:t>
      </w:r>
      <w:r w:rsidRPr="0041451E">
        <w:rPr>
          <w:rFonts w:asciiTheme="minorHAnsi" w:eastAsia="MS Mincho" w:hAnsiTheme="minorHAnsi"/>
          <w:lang w:val="ja-JP"/>
        </w:rPr>
        <w:t>230</w:t>
      </w:r>
      <w:r w:rsidR="00DC17FB">
        <w:rPr>
          <w:rFonts w:asciiTheme="minorHAnsi" w:eastAsia="MS Mincho" w:hAnsiTheme="minorHAnsi" w:hint="eastAsia"/>
          <w:lang w:val="ja-JP"/>
        </w:rPr>
        <w:t>個</w:t>
      </w:r>
      <w:r w:rsidR="00CB003E">
        <w:rPr>
          <w:rFonts w:ascii="Osaka−等幅" w:eastAsia="Osaka−等幅" w:hAnsi="Osaka−等幅" w:cs="Osaka−等幅" w:hint="eastAsia"/>
        </w:rPr>
        <w:t>のペプチドし</w:t>
      </w:r>
      <w:r w:rsidRPr="0041451E">
        <w:rPr>
          <w:rFonts w:ascii="Osaka−等幅" w:eastAsia="Osaka−等幅" w:hAnsi="Osaka−等幅" w:cs="Osaka−等幅" w:hint="eastAsia"/>
          <w:lang w:val="ja-JP"/>
        </w:rPr>
        <w:t>が両ファイルで同定</w:t>
      </w:r>
      <w:r w:rsidR="00CB003E">
        <w:rPr>
          <w:rFonts w:ascii="Osaka−等幅" w:eastAsia="Osaka−等幅" w:hAnsi="Osaka−等幅" w:cs="Osaka−等幅" w:hint="eastAsia"/>
          <w:lang w:val="ja-JP"/>
        </w:rPr>
        <w:t>されなかったのです</w:t>
      </w:r>
      <w:r w:rsidRPr="0041451E">
        <w:rPr>
          <w:rFonts w:ascii="Osaka−等幅" w:eastAsia="Osaka−等幅" w:hAnsi="Osaka−等幅" w:cs="Osaka−等幅" w:hint="eastAsia"/>
          <w:lang w:val="ja-JP"/>
        </w:rPr>
        <w:t>。</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この回帰</w:t>
      </w:r>
      <w:r w:rsidR="00CB003E">
        <w:rPr>
          <w:rFonts w:ascii="Osaka−等幅" w:eastAsia="Osaka−等幅" w:hAnsi="Osaka−等幅" w:cs="Osaka−等幅" w:hint="eastAsia"/>
          <w:lang w:val="ja-JP"/>
        </w:rPr>
        <w:t>分析</w:t>
      </w:r>
      <w:r w:rsidR="00DC17FB">
        <w:rPr>
          <w:rFonts w:ascii="Osaka−等幅" w:eastAsia="Osaka−等幅" w:hAnsi="Osaka−等幅" w:cs="Osaka−等幅" w:hint="eastAsia"/>
          <w:lang w:val="ja-JP"/>
        </w:rPr>
        <w:t>を行うに</w:t>
      </w:r>
      <w:r w:rsidR="00CB003E">
        <w:rPr>
          <w:rFonts w:ascii="Osaka−等幅" w:eastAsia="Osaka−等幅" w:hAnsi="Osaka−等幅" w:cs="Osaka−等幅" w:hint="eastAsia"/>
          <w:lang w:val="ja-JP"/>
        </w:rPr>
        <w:t>あたり、２つの</w:t>
      </w:r>
      <w:r w:rsidRPr="0041451E">
        <w:rPr>
          <w:rFonts w:ascii="Osaka−等幅" w:eastAsia="Osaka−等幅" w:hAnsi="Osaka−等幅" w:cs="Osaka−等幅" w:hint="eastAsia"/>
          <w:lang w:val="ja-JP"/>
        </w:rPr>
        <w:t>検索結果ファイルに</w:t>
      </w:r>
      <w:r w:rsidR="00CB003E">
        <w:rPr>
          <w:rFonts w:ascii="Osaka−等幅" w:eastAsia="Osaka−等幅" w:hAnsi="Osaka−等幅" w:cs="Osaka−等幅" w:hint="eastAsia"/>
          <w:lang w:val="ja-JP"/>
        </w:rPr>
        <w:t>ある</w:t>
      </w:r>
      <w:r w:rsidRPr="0041451E">
        <w:rPr>
          <w:rFonts w:ascii="Osaka−等幅" w:eastAsia="Osaka−等幅" w:hAnsi="Osaka−等幅" w:cs="Osaka−等幅" w:hint="eastAsia"/>
          <w:lang w:val="ja-JP"/>
        </w:rPr>
        <w:t>すべての</w:t>
      </w:r>
      <w:r w:rsidRPr="0041451E">
        <w:rPr>
          <w:rFonts w:asciiTheme="minorHAnsi" w:eastAsia="MS Mincho" w:hAnsiTheme="minorHAnsi"/>
          <w:lang w:val="ja-JP"/>
        </w:rPr>
        <w:t>ID</w:t>
      </w:r>
      <w:r w:rsidRPr="0041451E">
        <w:rPr>
          <w:rFonts w:ascii="Osaka−等幅" w:eastAsia="Osaka−等幅" w:hAnsi="Osaka−等幅" w:cs="Osaka−等幅" w:hint="eastAsia"/>
          <w:lang w:val="ja-JP"/>
        </w:rPr>
        <w:t>を利用</w:t>
      </w:r>
      <w:r w:rsidR="00DC17FB">
        <w:rPr>
          <w:rFonts w:ascii="Osaka−等幅" w:eastAsia="Osaka−等幅" w:hAnsi="Osaka−等幅" w:cs="Osaka−等幅" w:hint="eastAsia"/>
          <w:lang w:val="ja-JP"/>
        </w:rPr>
        <w:t>しようとします</w:t>
      </w:r>
      <w:r w:rsidRPr="0041451E">
        <w:rPr>
          <w:rFonts w:ascii="Osaka−等幅" w:eastAsia="Osaka−等幅" w:hAnsi="Osaka−等幅" w:cs="Osaka−等幅" w:hint="eastAsia"/>
          <w:lang w:val="ja-JP"/>
        </w:rPr>
        <w:t>。</w:t>
      </w:r>
      <w:r w:rsidR="00CB003E">
        <w:rPr>
          <w:rFonts w:ascii="Osaka−等幅" w:eastAsia="Osaka−等幅" w:hAnsi="Osaka−等幅" w:cs="Osaka−等幅" w:hint="eastAsia"/>
          <w:lang w:val="ja-JP"/>
        </w:rPr>
        <w:t>一回の測定</w:t>
      </w:r>
      <w:r w:rsidR="00DC17FB">
        <w:rPr>
          <w:rFonts w:ascii="Osaka−等幅" w:eastAsia="Osaka−等幅" w:hAnsi="Osaka−等幅" w:cs="Osaka−等幅" w:hint="eastAsia"/>
          <w:lang w:val="ja-JP"/>
        </w:rPr>
        <w:t>データ中</w:t>
      </w:r>
      <w:r w:rsidR="00CB003E">
        <w:rPr>
          <w:rFonts w:ascii="Osaka−等幅" w:eastAsia="Osaka−等幅" w:hAnsi="Osaka−等幅" w:cs="Osaka−等幅" w:hint="eastAsia"/>
          <w:lang w:val="ja-JP"/>
        </w:rPr>
        <w:t>に</w:t>
      </w:r>
      <w:r w:rsidRPr="0041451E">
        <w:rPr>
          <w:rFonts w:ascii="Osaka−等幅" w:eastAsia="Osaka−等幅" w:hAnsi="Osaka−等幅" w:cs="Osaka−等幅" w:hint="eastAsia"/>
          <w:lang w:val="ja-JP"/>
        </w:rPr>
        <w:t>複数の</w:t>
      </w:r>
      <w:r w:rsidRPr="0041451E">
        <w:rPr>
          <w:rFonts w:asciiTheme="minorHAnsi" w:eastAsia="MS Mincho" w:hAnsiTheme="minorHAnsi"/>
          <w:lang w:val="ja-JP"/>
        </w:rPr>
        <w:t>ID</w:t>
      </w:r>
      <w:r w:rsidRPr="0041451E">
        <w:rPr>
          <w:rFonts w:ascii="Osaka−等幅" w:eastAsia="Osaka−等幅" w:hAnsi="Osaka−等幅" w:cs="Osaka−等幅" w:hint="eastAsia"/>
          <w:lang w:val="ja-JP"/>
        </w:rPr>
        <w:t>が</w:t>
      </w:r>
      <w:r w:rsidR="00CB003E">
        <w:rPr>
          <w:rFonts w:ascii="Osaka−等幅" w:eastAsia="Osaka−等幅" w:hAnsi="Osaka−等幅" w:cs="Osaka−等幅" w:hint="eastAsia"/>
          <w:lang w:val="ja-JP"/>
        </w:rPr>
        <w:t>ある</w:t>
      </w:r>
      <w:r w:rsidRPr="0041451E">
        <w:rPr>
          <w:rFonts w:ascii="Osaka−等幅" w:eastAsia="Osaka−等幅" w:hAnsi="Osaka−等幅" w:cs="Osaka−等幅" w:hint="eastAsia"/>
          <w:lang w:val="ja-JP"/>
        </w:rPr>
        <w:t>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は</w:t>
      </w:r>
      <w:r w:rsidR="00CB003E">
        <w:rPr>
          <w:rFonts w:ascii="Osaka−等幅" w:eastAsia="Osaka−等幅" w:hAnsi="Osaka−等幅" w:cs="Osaka−等幅" w:hint="eastAsia"/>
          <w:lang w:val="ja-JP"/>
        </w:rPr>
        <w:t>一番早い</w:t>
      </w:r>
      <w:r w:rsidR="00CB003E" w:rsidRPr="0041451E">
        <w:rPr>
          <w:rFonts w:ascii="Osaka−等幅" w:eastAsia="Osaka−等幅" w:hAnsi="Osaka−等幅" w:cs="Osaka−等幅" w:hint="eastAsia"/>
          <w:lang w:val="ja-JP"/>
        </w:rPr>
        <w:t>保持時間</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00CB003E" w:rsidRPr="0041451E" w:rsidDel="00CB003E">
        <w:rPr>
          <w:rFonts w:asciiTheme="minorHAnsi" w:eastAsia="MS Mincho" w:hAnsiTheme="minorHAnsi"/>
          <w:lang w:val="ja-JP"/>
        </w:rPr>
        <w:t xml:space="preserve"> </w:t>
      </w:r>
      <w:r w:rsidRPr="0041451E">
        <w:rPr>
          <w:rFonts w:ascii="Osaka−等幅" w:eastAsia="Osaka−等幅" w:hAnsi="Osaka−等幅" w:cs="Osaka−等幅" w:hint="eastAsia"/>
          <w:lang w:val="ja-JP"/>
        </w:rPr>
        <w:t>を</w:t>
      </w:r>
      <w:r w:rsidR="00CB003E">
        <w:rPr>
          <w:rFonts w:ascii="Osaka−等幅" w:eastAsia="Osaka−等幅" w:hAnsi="Osaka−等幅" w:cs="Osaka−等幅" w:hint="eastAsia"/>
          <w:lang w:val="ja-JP"/>
        </w:rPr>
        <w:t>採用</w:t>
      </w:r>
      <w:r w:rsidRPr="0041451E">
        <w:rPr>
          <w:rFonts w:ascii="Osaka−等幅" w:eastAsia="Osaka−等幅" w:hAnsi="Osaka−等幅" w:cs="Osaka−等幅" w:hint="eastAsia"/>
          <w:lang w:val="ja-JP"/>
        </w:rPr>
        <w:t>します。</w:t>
      </w:r>
      <w:r w:rsidR="00CB003E">
        <w:rPr>
          <w:rFonts w:ascii="Osaka−等幅" w:eastAsia="Osaka−等幅" w:hAnsi="Osaka−等幅" w:cs="Osaka−等幅" w:hint="eastAsia"/>
          <w:lang w:val="ja-JP"/>
        </w:rPr>
        <w:t>その理由</w:t>
      </w:r>
      <w:r w:rsidRPr="0041451E">
        <w:rPr>
          <w:rFonts w:ascii="Osaka−等幅" w:eastAsia="Osaka−等幅" w:hAnsi="Osaka−等幅" w:cs="Osaka−等幅" w:hint="eastAsia"/>
          <w:lang w:val="ja-JP"/>
        </w:rPr>
        <w:t>は、</w:t>
      </w:r>
      <w:r w:rsidR="00CB003E">
        <w:rPr>
          <w:rFonts w:ascii="Osaka−等幅" w:eastAsia="Osaka−等幅" w:hAnsi="Osaka−等幅" w:cs="Osaka−等幅" w:hint="eastAsia"/>
          <w:lang w:val="ja-JP"/>
        </w:rPr>
        <w:t>遅い時間の</w:t>
      </w:r>
      <w:r w:rsidR="00CB003E">
        <w:rPr>
          <w:rFonts w:asciiTheme="minorHAnsi" w:eastAsia="MS Mincho" w:hAnsiTheme="minorHAnsi"/>
        </w:rPr>
        <w:t>ID</w:t>
      </w:r>
      <w:r w:rsidRPr="0041451E">
        <w:rPr>
          <w:rFonts w:ascii="Osaka−等幅" w:eastAsia="Osaka−等幅" w:hAnsi="Osaka−等幅" w:cs="Osaka−等幅" w:hint="eastAsia"/>
          <w:lang w:val="ja-JP"/>
        </w:rPr>
        <w:t>や平均</w:t>
      </w:r>
      <w:r w:rsidR="00CB003E">
        <w:rPr>
          <w:rFonts w:asciiTheme="minorHAnsi" w:eastAsia="MS Mincho" w:hAnsiTheme="minorHAnsi"/>
        </w:rPr>
        <w:t>ID</w:t>
      </w:r>
      <w:r w:rsidRPr="0041451E">
        <w:rPr>
          <w:rFonts w:ascii="Osaka−等幅" w:eastAsia="Osaka−等幅" w:hAnsi="Osaka−等幅" w:cs="Osaka−等幅" w:hint="eastAsia"/>
          <w:lang w:val="ja-JP"/>
        </w:rPr>
        <w:t>よりも</w:t>
      </w:r>
      <w:r w:rsidR="00CB003E">
        <w:rPr>
          <w:rFonts w:ascii="Osaka−等幅" w:eastAsia="Osaka−等幅" w:hAnsi="Osaka−等幅" w:cs="Osaka−等幅" w:hint="eastAsia"/>
          <w:lang w:val="ja-JP"/>
        </w:rPr>
        <w:t>一定</w:t>
      </w:r>
      <w:r w:rsidRPr="0041451E">
        <w:rPr>
          <w:rFonts w:ascii="Osaka−等幅" w:eastAsia="Osaka−等幅" w:hAnsi="Osaka−等幅" w:cs="Osaka−等幅" w:hint="eastAsia"/>
          <w:lang w:val="ja-JP"/>
        </w:rPr>
        <w:t>しているからです。例えば、</w:t>
      </w:r>
      <w:r w:rsidR="00DC17FB">
        <w:rPr>
          <w:rFonts w:ascii="Osaka−等幅" w:eastAsia="Osaka−等幅" w:hAnsi="Osaka−等幅" w:cs="Osaka−等幅" w:hint="eastAsia"/>
          <w:lang w:val="ja-JP"/>
        </w:rPr>
        <w:t>最初に</w:t>
      </w:r>
      <w:r w:rsidRPr="0041451E">
        <w:rPr>
          <w:rFonts w:ascii="Osaka−等幅" w:eastAsia="Osaka−等幅" w:hAnsi="Osaka−等幅" w:cs="Osaka−等幅" w:hint="eastAsia"/>
          <w:lang w:val="ja-JP"/>
        </w:rPr>
        <w:t>溶出</w:t>
      </w:r>
      <w:r w:rsidR="00DC17FB">
        <w:rPr>
          <w:rFonts w:ascii="Osaka−等幅" w:eastAsia="Osaka−等幅" w:hAnsi="Osaka−等幅" w:cs="Osaka−等幅" w:hint="eastAsia"/>
          <w:lang w:val="ja-JP"/>
        </w:rPr>
        <w:t>した</w:t>
      </w:r>
      <w:r w:rsidRPr="0041451E">
        <w:rPr>
          <w:rFonts w:ascii="Osaka−等幅" w:eastAsia="Osaka−等幅" w:hAnsi="Osaka−等幅" w:cs="Osaka−等幅" w:hint="eastAsia"/>
          <w:lang w:val="ja-JP"/>
        </w:rPr>
        <w:t>ペプチドが勾配洗浄中に再び同定される</w:t>
      </w:r>
      <w:r w:rsidR="00CB003E">
        <w:rPr>
          <w:rFonts w:ascii="Osaka−等幅" w:eastAsia="Osaka−等幅" w:hAnsi="Osaka−等幅" w:cs="Osaka−等幅" w:hint="eastAsia"/>
          <w:lang w:val="ja-JP"/>
        </w:rPr>
        <w:t>例</w:t>
      </w:r>
      <w:r w:rsidRPr="0041451E">
        <w:rPr>
          <w:rFonts w:ascii="Osaka−等幅" w:eastAsia="Osaka−等幅" w:hAnsi="Osaka−等幅" w:cs="Osaka−等幅" w:hint="eastAsia"/>
          <w:lang w:val="ja-JP"/>
        </w:rPr>
        <w:t>が見られています。</w:t>
      </w:r>
    </w:p>
    <w:p w14:paraId="2F4B76AA"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Pr="00691C41">
        <w:rPr>
          <w:rFonts w:ascii="Osaka−等幅" w:eastAsia="Osaka−等幅" w:hAnsi="Osaka−等幅" w:cs="Osaka−等幅" w:hint="eastAsia"/>
          <w:b/>
          <w:lang w:val="ja-JP"/>
        </w:rPr>
        <w:t>保持時間</w:t>
      </w:r>
      <w:r w:rsidR="0016573A" w:rsidRPr="00691C41">
        <w:rPr>
          <w:rFonts w:ascii="MS Gothic" w:eastAsia="MS Gothic" w:hAnsi="MS Gothic" w:cs="MS Gothic" w:hint="eastAsia"/>
          <w:b/>
          <w:lang w:val="ja-JP"/>
        </w:rPr>
        <w:t>の</w:t>
      </w:r>
      <w:r w:rsidRPr="00691C41">
        <w:rPr>
          <w:rFonts w:ascii="Osaka−等幅" w:eastAsia="Osaka−等幅" w:hAnsi="Osaka−等幅" w:cs="Osaka−等幅" w:hint="eastAsia"/>
          <w:b/>
          <w:lang w:val="ja-JP"/>
        </w:rPr>
        <w:t>アライメント</w:t>
      </w:r>
      <w:r w:rsidRPr="00691C41">
        <w:rPr>
          <w:rFonts w:asciiTheme="minorHAnsi" w:eastAsia="MS Mincho" w:hAnsiTheme="minorHAnsi"/>
          <w:lang w:val="ja-JP"/>
        </w:rPr>
        <w:t>]</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ウィンドウの右上角の赤い</w:t>
      </w:r>
      <w:r w:rsidRPr="0041451E">
        <w:rPr>
          <w:rFonts w:asciiTheme="minorHAnsi" w:eastAsia="MS Mincho" w:hAnsiTheme="minorHAnsi"/>
          <w:lang w:val="ja-JP"/>
        </w:rPr>
        <w:t>X</w:t>
      </w:r>
      <w:r w:rsidRPr="0041451E">
        <w:rPr>
          <w:rFonts w:ascii="Osaka−等幅" w:eastAsia="Osaka−等幅" w:hAnsi="Osaka−等幅" w:cs="Osaka−等幅" w:hint="eastAsia"/>
          <w:lang w:val="ja-JP"/>
        </w:rPr>
        <w:t>印をクリックして、ウィンドウを閉じます。</w:t>
      </w:r>
    </w:p>
    <w:p w14:paraId="7D141605" w14:textId="77777777"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データを</w:t>
      </w:r>
      <w:r w:rsidR="000D7515">
        <w:rPr>
          <w:rFonts w:ascii="Osaka−等幅" w:eastAsia="Osaka−等幅" w:hAnsi="Osaka−等幅" w:cs="Osaka−等幅" w:hint="eastAsia"/>
          <w:lang w:val="ja-JP"/>
        </w:rPr>
        <w:t>検討</w:t>
      </w:r>
      <w:r w:rsidRPr="0041451E">
        <w:rPr>
          <w:rFonts w:ascii="Osaka−等幅" w:eastAsia="Osaka−等幅" w:hAnsi="Osaka−等幅" w:cs="Osaka−等幅" w:hint="eastAsia"/>
          <w:lang w:val="ja-JP"/>
        </w:rPr>
        <w:t>する</w:t>
      </w:r>
    </w:p>
    <w:p w14:paraId="069DBBDA" w14:textId="77777777" w:rsidR="00C91DAA" w:rsidRPr="000D7515" w:rsidRDefault="009A3C35">
      <w:pPr>
        <w:rPr>
          <w:rFonts w:asciiTheme="minorHAnsi" w:eastAsia="MS Mincho" w:hAnsiTheme="minorHAnsi"/>
        </w:rPr>
      </w:pPr>
      <w:r>
        <w:rPr>
          <w:rFonts w:ascii="Osaka−等幅" w:eastAsia="Osaka−等幅" w:hAnsi="Osaka−等幅" w:cs="Osaka−等幅" w:hint="eastAsia"/>
          <w:lang w:val="ja-JP"/>
        </w:rPr>
        <w:t>このようにして、</w:t>
      </w:r>
      <w:r w:rsidR="00053369">
        <w:rPr>
          <w:rFonts w:ascii="Osaka−等幅" w:eastAsia="Osaka−等幅" w:hAnsi="Osaka−等幅" w:cs="Osaka−等幅" w:hint="eastAsia"/>
          <w:lang w:val="ja-JP"/>
        </w:rPr>
        <w:t>Skylineおよびここでの</w:t>
      </w:r>
      <w:r w:rsidR="00077967" w:rsidRPr="0041451E">
        <w:rPr>
          <w:rFonts w:ascii="Osaka−等幅" w:eastAsia="Osaka−等幅" w:hAnsi="Osaka−等幅" w:cs="Osaka−等幅" w:hint="eastAsia"/>
          <w:lang w:val="ja-JP"/>
        </w:rPr>
        <w:t>基礎知識</w:t>
      </w:r>
      <w:r w:rsidR="00053369">
        <w:rPr>
          <w:rFonts w:ascii="Osaka−等幅" w:eastAsia="Osaka−等幅" w:hAnsi="Osaka−等幅" w:cs="Osaka−等幅" w:hint="eastAsia"/>
          <w:lang w:val="ja-JP"/>
        </w:rPr>
        <w:t>を使えば</w:t>
      </w:r>
      <w:r w:rsidR="00077967" w:rsidRPr="0041451E">
        <w:rPr>
          <w:rFonts w:ascii="Osaka−等幅" w:eastAsia="Osaka−等幅" w:hAnsi="Osaka−等幅" w:cs="Osaka−等幅" w:hint="eastAsia"/>
          <w:lang w:val="ja-JP"/>
        </w:rPr>
        <w:t>、このドキュメント</w:t>
      </w:r>
      <w:r w:rsidR="000D7515">
        <w:rPr>
          <w:rFonts w:ascii="Osaka−等幅" w:eastAsia="Osaka−等幅" w:hAnsi="Osaka−等幅" w:cs="Osaka−等幅" w:hint="eastAsia"/>
          <w:lang w:val="ja-JP"/>
        </w:rPr>
        <w:t>にある</w:t>
      </w:r>
      <w:r w:rsidR="00077967" w:rsidRPr="0041451E">
        <w:rPr>
          <w:rFonts w:asciiTheme="minorHAnsi" w:eastAsia="MS Mincho" w:hAnsiTheme="minorHAnsi"/>
          <w:lang w:val="ja-JP"/>
        </w:rPr>
        <w:t>51</w:t>
      </w:r>
      <w:r w:rsidR="00053369">
        <w:rPr>
          <w:rFonts w:asciiTheme="minorHAnsi" w:eastAsia="MS Mincho" w:hAnsiTheme="minorHAnsi" w:hint="eastAsia"/>
          <w:lang w:val="ja-JP"/>
        </w:rPr>
        <w:t>個</w:t>
      </w:r>
      <w:r w:rsidR="00077967" w:rsidRPr="0041451E">
        <w:rPr>
          <w:rFonts w:ascii="Osaka−等幅" w:eastAsia="Osaka−等幅" w:hAnsi="Osaka−等幅" w:cs="Osaka−等幅" w:hint="eastAsia"/>
          <w:lang w:val="ja-JP"/>
        </w:rPr>
        <w:t>のペプチドすべてを素早く確認</w:t>
      </w:r>
      <w:r w:rsidR="00053369">
        <w:rPr>
          <w:rFonts w:ascii="Osaka−等幅" w:eastAsia="Osaka−等幅" w:hAnsi="Osaka−等幅" w:cs="Osaka−等幅" w:hint="eastAsia"/>
          <w:lang w:val="ja-JP"/>
        </w:rPr>
        <w:t>することが</w:t>
      </w:r>
      <w:r w:rsidR="00077967" w:rsidRPr="0041451E">
        <w:rPr>
          <w:rFonts w:ascii="Osaka−等幅" w:eastAsia="Osaka−等幅" w:hAnsi="Osaka−等幅" w:cs="Osaka−等幅" w:hint="eastAsia"/>
          <w:lang w:val="ja-JP"/>
        </w:rPr>
        <w:t>できます。</w:t>
      </w:r>
      <w:r w:rsidR="000D7515">
        <w:rPr>
          <w:rFonts w:ascii="Osaka−等幅" w:eastAsia="Osaka−等幅" w:hAnsi="Osaka−等幅" w:cs="Osaka−等幅" w:hint="eastAsia"/>
          <w:lang w:val="ja-JP"/>
        </w:rPr>
        <w:t>そのため</w:t>
      </w:r>
      <w:r w:rsidR="00077967" w:rsidRPr="0041451E">
        <w:rPr>
          <w:rFonts w:ascii="Osaka−等幅" w:eastAsia="Osaka−等幅" w:hAnsi="Osaka−等幅" w:cs="Osaka−等幅" w:hint="eastAsia"/>
          <w:lang w:val="ja-JP"/>
        </w:rPr>
        <w:t>には</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b/>
          <w:lang w:val="ja-JP"/>
        </w:rPr>
        <w:t>ターゲット</w:t>
      </w:r>
      <w:r w:rsidR="00077967"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をクリックし、下向き矢印キーを</w:t>
      </w:r>
      <w:r w:rsidR="000D7515">
        <w:rPr>
          <w:rFonts w:ascii="Osaka−等幅" w:eastAsia="Osaka−等幅" w:hAnsi="Osaka−等幅" w:cs="Osaka−等幅" w:hint="eastAsia"/>
          <w:lang w:val="ja-JP"/>
        </w:rPr>
        <w:t>用い</w:t>
      </w:r>
      <w:r>
        <w:rPr>
          <w:rFonts w:ascii="Osaka−等幅" w:eastAsia="Osaka−等幅" w:hAnsi="Osaka−等幅" w:cs="Osaka−等幅" w:hint="eastAsia"/>
          <w:lang w:val="ja-JP"/>
        </w:rPr>
        <w:t>て、</w:t>
      </w:r>
      <w:r w:rsidR="00077967" w:rsidRPr="0041451E">
        <w:rPr>
          <w:rFonts w:ascii="Osaka−等幅" w:eastAsia="Osaka−等幅" w:hAnsi="Osaka−等幅" w:cs="Osaka−等幅" w:hint="eastAsia"/>
          <w:lang w:val="ja-JP"/>
        </w:rPr>
        <w:t>各ペプチドを順に選択し</w:t>
      </w:r>
      <w:r>
        <w:rPr>
          <w:rFonts w:ascii="Osaka−等幅" w:eastAsia="Osaka−等幅" w:hAnsi="Osaka−等幅" w:cs="Osaka−等幅" w:hint="eastAsia"/>
          <w:lang w:val="ja-JP"/>
        </w:rPr>
        <w:t>てください</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51</w:t>
      </w:r>
      <w:r>
        <w:rPr>
          <w:rFonts w:asciiTheme="minorHAnsi" w:eastAsia="MS Mincho" w:hAnsiTheme="minorHAnsi" w:hint="eastAsia"/>
          <w:lang w:val="ja-JP"/>
        </w:rPr>
        <w:t>個</w:t>
      </w:r>
      <w:r w:rsidR="000D7515">
        <w:rPr>
          <w:rFonts w:ascii="Osaka−等幅" w:eastAsia="Osaka−等幅" w:hAnsi="Osaka−等幅" w:cs="Osaka−等幅" w:hint="eastAsia"/>
          <w:lang w:val="ja-JP"/>
        </w:rPr>
        <w:t>ある</w:t>
      </w:r>
      <w:r w:rsidR="00077967" w:rsidRPr="0041451E">
        <w:rPr>
          <w:rFonts w:ascii="Osaka−等幅" w:eastAsia="Osaka−等幅" w:hAnsi="Osaka−等幅" w:cs="Osaka−等幅" w:hint="eastAsia"/>
          <w:lang w:val="ja-JP"/>
        </w:rPr>
        <w:t>ペプチドのうちどれが現在選択されているか</w:t>
      </w:r>
      <w:r w:rsidR="000D7515">
        <w:rPr>
          <w:rFonts w:ascii="Osaka−等幅" w:eastAsia="Osaka−等幅" w:hAnsi="Osaka−等幅" w:cs="Osaka−等幅" w:hint="eastAsia"/>
          <w:lang w:val="ja-JP"/>
        </w:rPr>
        <w:t>は、</w:t>
      </w:r>
      <w:r w:rsidR="000D7515" w:rsidRPr="0041451E" w:rsidDel="000D7515">
        <w:rPr>
          <w:rFonts w:asciiTheme="minorHAnsi" w:eastAsia="MS Mincho" w:hAnsiTheme="minorHAnsi"/>
          <w:lang w:val="ja-JP"/>
        </w:rPr>
        <w:t xml:space="preserve"> </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ウィンドウ右下にあるステータスバーで</w:t>
      </w:r>
      <w:r w:rsidR="000D7515">
        <w:rPr>
          <w:rFonts w:ascii="Osaka−等幅" w:eastAsia="Osaka−等幅" w:hAnsi="Osaka−等幅" w:cs="Osaka−等幅" w:hint="eastAsia"/>
          <w:lang w:val="ja-JP"/>
        </w:rPr>
        <w:t>確認できます。</w:t>
      </w:r>
    </w:p>
    <w:p w14:paraId="6C3C3B63" w14:textId="77777777" w:rsidR="000F0EB0" w:rsidRPr="0041451E" w:rsidRDefault="000F0EB0" w:rsidP="00302921">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B5D1D66" wp14:editId="7E3DA1B3">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14:paraId="5DBF30B6"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Osaka−等幅" w:eastAsia="Osaka−等幅" w:hAnsi="Osaka−等幅" w:cs="Osaka−等幅" w:hint="eastAsia"/>
          <w:color w:val="000000"/>
          <w:lang w:val="ja-JP"/>
        </w:rPr>
        <w:t>の</w:t>
      </w:r>
      <w:r w:rsidR="000D7515">
        <w:rPr>
          <w:rFonts w:ascii="Osaka−等幅" w:eastAsia="Osaka−等幅" w:hAnsi="Osaka−等幅" w:cs="Osaka−等幅" w:hint="eastAsia"/>
          <w:color w:val="000000"/>
          <w:lang w:val="ja-JP"/>
        </w:rPr>
        <w:t>下</w:t>
      </w:r>
      <w:r w:rsidRPr="0041451E">
        <w:rPr>
          <w:rFonts w:ascii="Osaka−等幅" w:eastAsia="Osaka−等幅" w:hAnsi="Osaka−等幅" w:cs="Osaka−等幅" w:hint="eastAsia"/>
          <w:color w:val="000000"/>
          <w:lang w:val="ja-JP"/>
        </w:rPr>
        <w:t>に</w:t>
      </w:r>
      <w:r w:rsidR="009A3C35">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w:t>
      </w:r>
      <w:r w:rsidR="000D7515" w:rsidRPr="0041451E" w:rsidDel="000D7515">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ピーク</w:t>
      </w:r>
      <w:r w:rsidR="000D7515">
        <w:rPr>
          <w:rFonts w:ascii="Osaka−等幅" w:eastAsia="Osaka−等幅" w:hAnsi="Osaka−等幅" w:cs="Osaka−等幅" w:hint="eastAsia"/>
          <w:color w:val="000000"/>
          <w:lang w:val="ja-JP"/>
        </w:rPr>
        <w:t>の重なりが</w:t>
      </w:r>
      <w:r w:rsidR="009A3C35">
        <w:rPr>
          <w:rFonts w:ascii="Osaka−等幅" w:eastAsia="Osaka−等幅" w:hAnsi="Osaka−等幅" w:cs="Osaka−等幅" w:hint="eastAsia"/>
          <w:color w:val="000000"/>
          <w:lang w:val="ja-JP"/>
        </w:rPr>
        <w:t>容認できる</w:t>
      </w:r>
      <w:r w:rsidRPr="0041451E">
        <w:rPr>
          <w:rFonts w:ascii="Osaka−等幅" w:eastAsia="Osaka−等幅" w:hAnsi="Osaka−等幅" w:cs="Osaka−等幅" w:hint="eastAsia"/>
          <w:color w:val="000000"/>
          <w:lang w:val="ja-JP"/>
        </w:rPr>
        <w:t>ペプチドが</w:t>
      </w:r>
      <w:r w:rsidR="000D7515" w:rsidRPr="0041451E">
        <w:rPr>
          <w:rFonts w:asciiTheme="minorHAnsi" w:eastAsia="MS Mincho" w:hAnsiTheme="minorHAnsi"/>
          <w:color w:val="000000"/>
          <w:lang w:val="ja-JP"/>
        </w:rPr>
        <w:t>4</w:t>
      </w:r>
      <w:r w:rsidR="000D7515" w:rsidRPr="0041451E">
        <w:rPr>
          <w:rFonts w:ascii="Osaka−等幅" w:eastAsia="Osaka−等幅" w:hAnsi="Osaka−等幅" w:cs="Osaka−等幅" w:hint="eastAsia"/>
          <w:color w:val="000000"/>
          <w:lang w:val="ja-JP"/>
        </w:rPr>
        <w:t>つ</w:t>
      </w:r>
      <w:r w:rsidR="000D7515">
        <w:rPr>
          <w:rFonts w:ascii="Osaka−等幅" w:eastAsia="Osaka−等幅" w:hAnsi="Osaka−等幅" w:cs="Osaka−等幅" w:hint="eastAsia"/>
          <w:color w:val="000000"/>
          <w:lang w:val="ja-JP"/>
        </w:rPr>
        <w:t>あります</w:t>
      </w:r>
      <w:r w:rsidRPr="0041451E">
        <w:rPr>
          <w:rFonts w:ascii="Osaka−等幅" w:eastAsia="Osaka−等幅" w:hAnsi="Osaka−等幅" w:cs="Osaka−等幅" w:hint="eastAsia"/>
          <w:color w:val="000000"/>
          <w:lang w:val="ja-JP"/>
        </w:rPr>
        <w:t>。ただし</w:t>
      </w:r>
      <w:r w:rsidRPr="0041451E">
        <w:rPr>
          <w:rFonts w:asciiTheme="minorHAnsi" w:eastAsia="MS Mincho" w:hAnsiTheme="minorHAnsi"/>
          <w:color w:val="000000"/>
          <w:lang w:val="ja-JP"/>
        </w:rPr>
        <w:t>VSVGAPDLSLE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GSIKLPK</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5b_MCF7_TiTip3</w:t>
      </w:r>
      <w:r w:rsidRPr="0041451E">
        <w:rPr>
          <w:rFonts w:ascii="Osaka−等幅" w:eastAsia="Osaka−等幅" w:hAnsi="Osaka−等幅" w:cs="Osaka−等幅" w:hint="eastAsia"/>
          <w:color w:val="000000"/>
          <w:lang w:val="ja-JP"/>
        </w:rPr>
        <w:t>に</w:t>
      </w:r>
      <w:r w:rsidR="00A804DA">
        <w:rPr>
          <w:rFonts w:ascii="Osaka−等幅" w:eastAsia="Osaka−等幅" w:hAnsi="Osaka−等幅" w:cs="Osaka−等幅" w:hint="eastAsia"/>
          <w:color w:val="000000"/>
          <w:lang w:val="ja-JP"/>
        </w:rPr>
        <w:t>対して</w:t>
      </w:r>
      <w:r w:rsidR="000D7515">
        <w:rPr>
          <w:rFonts w:ascii="Osaka−等幅" w:eastAsia="Osaka−等幅" w:hAnsi="Osaka−等幅" w:cs="Osaka−等幅" w:hint="eastAsia"/>
          <w:color w:val="000000"/>
          <w:lang w:val="ja-JP"/>
        </w:rPr>
        <w:t>微</w:t>
      </w:r>
      <w:r w:rsidRPr="0041451E">
        <w:rPr>
          <w:rFonts w:ascii="Osaka−等幅" w:eastAsia="Osaka−等幅" w:hAnsi="Osaka−等幅" w:cs="Osaka−等幅" w:hint="eastAsia"/>
          <w:color w:val="000000"/>
          <w:lang w:val="ja-JP"/>
        </w:rPr>
        <w:t>調整</w:t>
      </w:r>
      <w:r w:rsidR="000D7515" w:rsidRPr="0041451E">
        <w:rPr>
          <w:rFonts w:ascii="Osaka−等幅" w:eastAsia="Osaka−等幅" w:hAnsi="Osaka−等幅" w:cs="Osaka−等幅" w:hint="eastAsia"/>
          <w:color w:val="000000"/>
          <w:lang w:val="ja-JP"/>
        </w:rPr>
        <w:t>され</w:t>
      </w:r>
      <w:r w:rsidR="000D7515">
        <w:rPr>
          <w:rFonts w:ascii="Osaka−等幅" w:eastAsia="Osaka−等幅" w:hAnsi="Osaka−等幅" w:cs="Osaka−等幅" w:hint="eastAsia"/>
          <w:color w:val="000000"/>
          <w:lang w:val="ja-JP"/>
        </w:rPr>
        <w:t>た</w:t>
      </w:r>
      <w:r w:rsidRPr="0041451E">
        <w:rPr>
          <w:rFonts w:ascii="Osaka−等幅" w:eastAsia="Osaka−等幅" w:hAnsi="Osaka−等幅" w:cs="Osaka−等幅" w:hint="eastAsia"/>
          <w:color w:val="000000"/>
          <w:lang w:val="ja-JP"/>
        </w:rPr>
        <w:t>可能性があります。</w:t>
      </w:r>
      <w:r w:rsidR="000D7515">
        <w:rPr>
          <w:rFonts w:ascii="Osaka−等幅" w:eastAsia="Osaka−等幅" w:hAnsi="Osaka−等幅" w:cs="Osaka−等幅" w:hint="eastAsia"/>
          <w:color w:val="000000"/>
          <w:lang w:val="ja-JP"/>
        </w:rPr>
        <w:t>２つの</w:t>
      </w:r>
      <w:r w:rsidR="00821059">
        <w:rPr>
          <w:rFonts w:ascii="Osaka−等幅" w:eastAsia="Osaka−等幅" w:hAnsi="Osaka−等幅" w:cs="Osaka−等幅" w:hint="eastAsia"/>
          <w:color w:val="000000"/>
          <w:lang w:val="ja-JP"/>
        </w:rPr>
        <w:t>測定</w:t>
      </w:r>
      <w:r w:rsidRPr="0041451E">
        <w:rPr>
          <w:rFonts w:ascii="Osaka−等幅" w:eastAsia="Osaka−等幅" w:hAnsi="Osaka−等幅" w:cs="Osaka−等幅" w:hint="eastAsia"/>
          <w:color w:val="000000"/>
          <w:lang w:val="ja-JP"/>
        </w:rPr>
        <w:t>で</w:t>
      </w:r>
      <w:r w:rsidRPr="0041451E">
        <w:rPr>
          <w:rFonts w:asciiTheme="minorHAnsi" w:eastAsia="MS Mincho" w:hAnsiTheme="minorHAnsi"/>
          <w:color w:val="000000"/>
          <w:lang w:val="ja-JP"/>
        </w:rPr>
        <w:t>ID</w:t>
      </w:r>
      <w:r w:rsidR="000D7515">
        <w:rPr>
          <w:rFonts w:ascii="Osaka−等幅" w:eastAsia="Osaka−等幅" w:hAnsi="Osaka−等幅" w:cs="Osaka−等幅" w:hint="eastAsia"/>
          <w:color w:val="000000"/>
          <w:lang w:val="ja-JP"/>
        </w:rPr>
        <w:t>のつくペプチドもあれば</w:t>
      </w:r>
      <w:r w:rsidR="000D7515" w:rsidRPr="0041451E" w:rsidDel="000D7515">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w:t>
      </w:r>
      <w:r w:rsidR="000D7515">
        <w:rPr>
          <w:rFonts w:ascii="Osaka−等幅" w:eastAsia="Osaka−等幅" w:hAnsi="Osaka−等幅" w:cs="Osaka−等幅" w:hint="eastAsia"/>
          <w:color w:val="000000"/>
          <w:lang w:val="ja-JP"/>
        </w:rPr>
        <w:t>一つ</w:t>
      </w:r>
      <w:r w:rsidRPr="0041451E">
        <w:rPr>
          <w:rFonts w:ascii="Osaka−等幅" w:eastAsia="Osaka−等幅" w:hAnsi="Osaka−等幅" w:cs="Osaka−等幅" w:hint="eastAsia"/>
          <w:color w:val="000000"/>
          <w:lang w:val="ja-JP"/>
        </w:rPr>
        <w:t>の</w:t>
      </w:r>
      <w:r w:rsidR="00821059">
        <w:rPr>
          <w:rFonts w:ascii="Osaka−等幅" w:eastAsia="Osaka−等幅" w:hAnsi="Osaka−等幅" w:cs="Osaka−等幅" w:hint="eastAsia"/>
          <w:color w:val="000000"/>
          <w:lang w:val="ja-JP"/>
        </w:rPr>
        <w:t>測定</w:t>
      </w:r>
      <w:r w:rsidRPr="0041451E">
        <w:rPr>
          <w:rFonts w:ascii="Osaka−等幅" w:eastAsia="Osaka−等幅" w:hAnsi="Osaka−等幅" w:cs="Osaka−等幅" w:hint="eastAsia"/>
          <w:color w:val="000000"/>
          <w:lang w:val="ja-JP"/>
        </w:rPr>
        <w:t>で</w:t>
      </w:r>
      <w:r w:rsidR="000D7515">
        <w:rPr>
          <w:rFonts w:ascii="Osaka−等幅" w:eastAsia="Osaka−等幅" w:hAnsi="Osaka−等幅" w:cs="Osaka−等幅" w:hint="eastAsia"/>
          <w:color w:val="000000"/>
          <w:lang w:val="ja-JP"/>
        </w:rPr>
        <w:t>しか</w:t>
      </w:r>
      <w:r w:rsidRPr="0041451E">
        <w:rPr>
          <w:rFonts w:asciiTheme="minorHAnsi" w:eastAsia="MS Mincho" w:hAnsiTheme="minorHAnsi"/>
          <w:color w:val="000000"/>
          <w:lang w:val="ja-JP"/>
        </w:rPr>
        <w:t>ID</w:t>
      </w:r>
      <w:r w:rsidR="000D7515">
        <w:rPr>
          <w:rFonts w:ascii="Osaka−等幅" w:eastAsia="Osaka−等幅" w:hAnsi="Osaka−等幅" w:cs="Osaka−等幅" w:hint="eastAsia"/>
          <w:color w:val="000000"/>
          <w:lang w:val="ja-JP"/>
        </w:rPr>
        <w:t>がつかないものもあります</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はアライメントを利用して</w:t>
      </w:r>
      <w:r w:rsidR="000D7515">
        <w:rPr>
          <w:rFonts w:ascii="Osaka−等幅" w:eastAsia="Osaka−等幅" w:hAnsi="Osaka−等幅" w:cs="Osaka−等幅" w:hint="eastAsia"/>
          <w:color w:val="000000"/>
          <w:lang w:val="ja-JP"/>
        </w:rPr>
        <w:t>正しいピークを選びます</w:t>
      </w:r>
      <w:r w:rsidRPr="0041451E">
        <w:rPr>
          <w:rFonts w:ascii="Osaka−等幅" w:eastAsia="Osaka−等幅" w:hAnsi="Osaka−等幅" w:cs="Osaka−等幅" w:hint="eastAsia"/>
          <w:color w:val="000000"/>
          <w:lang w:val="ja-JP"/>
        </w:rPr>
        <w:t>。</w:t>
      </w:r>
    </w:p>
    <w:p w14:paraId="0ABC97C1" w14:textId="77777777"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クロマトグラフィー環境の基礎知識</w:t>
      </w:r>
    </w:p>
    <w:p w14:paraId="00166E3B"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9</w:t>
      </w:r>
      <w:r w:rsidRPr="0041451E">
        <w:rPr>
          <w:rFonts w:ascii="Osaka−等幅" w:eastAsia="Osaka−等幅" w:hAnsi="Osaka−等幅" w:cs="Osaka−等幅" w:hint="eastAsia"/>
          <w:color w:val="000000"/>
          <w:lang w:val="ja-JP"/>
        </w:rPr>
        <w:t>番目のペプチド、</w:t>
      </w:r>
      <w:r w:rsidRPr="0041451E">
        <w:rPr>
          <w:rFonts w:asciiTheme="minorHAnsi" w:eastAsia="MS Mincho" w:hAnsiTheme="minorHAnsi"/>
          <w:color w:val="000000"/>
          <w:lang w:val="ja-JP"/>
        </w:rPr>
        <w:t>SSK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EGEAEAEASSPK</w:t>
      </w:r>
      <w:r w:rsidRPr="0041451E">
        <w:rPr>
          <w:rFonts w:ascii="Osaka−等幅" w:eastAsia="Osaka−等幅" w:hAnsi="Osaka−等幅" w:cs="Osaka−等幅" w:hint="eastAsia"/>
          <w:color w:val="000000"/>
          <w:lang w:val="ja-JP"/>
        </w:rPr>
        <w:t>については、</w:t>
      </w:r>
      <w:r w:rsidR="00F41C69">
        <w:rPr>
          <w:rFonts w:ascii="Osaka−等幅" w:eastAsia="Osaka−等幅" w:hAnsi="Osaka−等幅" w:cs="Osaka−等幅" w:hint="eastAsia"/>
          <w:color w:val="000000"/>
          <w:lang w:val="ja-JP"/>
        </w:rPr>
        <w:t>測定</w:t>
      </w:r>
      <w:r w:rsidRPr="0041451E">
        <w:rPr>
          <w:rFonts w:asciiTheme="minorHAnsi" w:eastAsia="MS Mincho" w:hAnsiTheme="minorHAnsi"/>
          <w:color w:val="000000"/>
          <w:lang w:val="ja-JP"/>
        </w:rPr>
        <w:t>1_MCF7_TiB_L</w:t>
      </w:r>
      <w:r w:rsidR="00F41C69">
        <w:rPr>
          <w:rFonts w:ascii="Osaka−等幅" w:eastAsia="Osaka−等幅" w:hAnsi="Osaka−等幅" w:cs="Osaka−等幅" w:hint="eastAsia"/>
          <w:color w:val="000000"/>
          <w:lang w:val="ja-JP"/>
        </w:rPr>
        <w:t>ではこのペプチドには</w:t>
      </w:r>
      <w:r w:rsidRPr="0041451E">
        <w:rPr>
          <w:rFonts w:asciiTheme="minorHAnsi" w:eastAsia="MS Mincho" w:hAnsiTheme="minorHAnsi"/>
          <w:color w:val="000000"/>
          <w:lang w:val="ja-JP"/>
        </w:rPr>
        <w:t>ID</w:t>
      </w:r>
      <w:r w:rsidRPr="0041451E">
        <w:rPr>
          <w:rFonts w:ascii="Osaka−等幅" w:eastAsia="Osaka−等幅" w:hAnsi="Osaka−等幅" w:cs="Osaka−等幅" w:hint="eastAsia"/>
          <w:color w:val="000000"/>
          <w:lang w:val="ja-JP"/>
        </w:rPr>
        <w:t>が</w:t>
      </w:r>
      <w:r w:rsidR="00F41C69">
        <w:rPr>
          <w:rFonts w:ascii="Osaka−等幅" w:eastAsia="Osaka−等幅" w:hAnsi="Osaka−等幅" w:cs="Osaka−等幅" w:hint="eastAsia"/>
          <w:color w:val="000000"/>
          <w:lang w:val="ja-JP"/>
        </w:rPr>
        <w:t>つかないのみならず</w:t>
      </w:r>
      <w:r w:rsidRPr="0041451E">
        <w:rPr>
          <w:rFonts w:ascii="Osaka−等幅" w:eastAsia="Osaka−等幅" w:hAnsi="Osaka−等幅" w:cs="Osaka−等幅" w:hint="eastAsia"/>
          <w:color w:val="000000"/>
          <w:lang w:val="ja-JP"/>
        </w:rPr>
        <w:t>、</w:t>
      </w:r>
      <w:r w:rsidR="00F41C69">
        <w:rPr>
          <w:rFonts w:ascii="Osaka−等幅" w:eastAsia="Osaka−等幅" w:hAnsi="Osaka−等幅" w:cs="Osaka−等幅" w:hint="eastAsia"/>
          <w:color w:val="000000"/>
          <w:lang w:val="ja-JP"/>
        </w:rPr>
        <w:t>ピークの重なりも</w:t>
      </w:r>
      <w:r w:rsidRPr="0041451E">
        <w:rPr>
          <w:rFonts w:ascii="Osaka−等幅" w:eastAsia="Osaka−等幅" w:hAnsi="Osaka−等幅" w:cs="Osaka−等幅" w:hint="eastAsia"/>
          <w:color w:val="000000"/>
          <w:lang w:val="ja-JP"/>
        </w:rPr>
        <w:t>多少ずれて見えます。</w:t>
      </w:r>
    </w:p>
    <w:tbl>
      <w:tblPr>
        <w:tblStyle w:val="TableGrid"/>
        <w:tblW w:w="0" w:type="auto"/>
        <w:tblLook w:val="04A0" w:firstRow="1" w:lastRow="0" w:firstColumn="1" w:lastColumn="0" w:noHBand="0" w:noVBand="1"/>
      </w:tblPr>
      <w:tblGrid>
        <w:gridCol w:w="4788"/>
        <w:gridCol w:w="4788"/>
      </w:tblGrid>
      <w:tr w:rsidR="00D245B4" w:rsidRPr="0041451E" w14:paraId="3687531E" w14:textId="77777777">
        <w:tc>
          <w:tcPr>
            <w:tcW w:w="4788" w:type="dxa"/>
            <w:tcBorders>
              <w:top w:val="nil"/>
              <w:left w:val="nil"/>
              <w:bottom w:val="nil"/>
              <w:right w:val="nil"/>
            </w:tcBorders>
          </w:tcPr>
          <w:p w14:paraId="778F79DD"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56430879"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1D715374" wp14:editId="1F9B53B2">
                  <wp:extent cx="294322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43225" cy="2971800"/>
                          </a:xfrm>
                          <a:prstGeom prst="rect">
                            <a:avLst/>
                          </a:prstGeom>
                          <a:noFill/>
                          <a:ln>
                            <a:noFill/>
                          </a:ln>
                        </pic:spPr>
                      </pic:pic>
                    </a:graphicData>
                  </a:graphic>
                </wp:inline>
              </w:drawing>
            </w:r>
          </w:p>
        </w:tc>
        <w:tc>
          <w:tcPr>
            <w:tcW w:w="4788" w:type="dxa"/>
            <w:tcBorders>
              <w:top w:val="nil"/>
              <w:left w:val="nil"/>
              <w:bottom w:val="nil"/>
              <w:right w:val="nil"/>
            </w:tcBorders>
          </w:tcPr>
          <w:p w14:paraId="64A8F4E1"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1_MCF7_TiB_L</w:t>
            </w:r>
          </w:p>
          <w:p w14:paraId="40C73D4C" w14:textId="77777777" w:rsidR="00D245B4" w:rsidRPr="0041451E" w:rsidRDefault="000F4A3A" w:rsidP="00302921">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24E6A33D" wp14:editId="3F113141">
                  <wp:extent cx="2943225" cy="2962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tc>
      </w:tr>
    </w:tbl>
    <w:p w14:paraId="008C7CD2" w14:textId="77777777" w:rsidR="00C91DAA" w:rsidRPr="0041451E" w:rsidRDefault="00A67C56">
      <w:pPr>
        <w:rPr>
          <w:rFonts w:asciiTheme="minorHAnsi" w:eastAsia="MS Mincho" w:hAnsiTheme="minorHAnsi"/>
          <w:color w:val="000000"/>
        </w:rPr>
      </w:pPr>
      <w:r w:rsidRPr="0041451E">
        <w:rPr>
          <w:rFonts w:asciiTheme="minorHAnsi" w:eastAsia="MS Mincho" w:hAnsiTheme="minorHAnsi"/>
          <w:color w:val="000000"/>
          <w:lang w:val="ja-JP"/>
        </w:rPr>
        <w:lastRenderedPageBreak/>
        <w:t>5b_MCF7_TiTip3</w:t>
      </w:r>
      <w:r>
        <w:rPr>
          <w:rFonts w:ascii="Osaka−等幅" w:eastAsia="Osaka−等幅" w:hAnsi="Osaka−等幅" w:cs="Osaka−等幅" w:hint="eastAsia"/>
          <w:color w:val="000000"/>
        </w:rPr>
        <w:t>の</w:t>
      </w:r>
      <w:r w:rsidRPr="0041451E">
        <w:rPr>
          <w:rFonts w:ascii="Osaka−等幅" w:eastAsia="Osaka−等幅" w:hAnsi="Osaka−等幅" w:cs="Osaka−等幅" w:hint="eastAsia"/>
          <w:color w:val="000000"/>
          <w:lang w:val="ja-JP"/>
        </w:rPr>
        <w:t>グラフ</w:t>
      </w:r>
      <w:r>
        <w:rPr>
          <w:rFonts w:ascii="Osaka−等幅" w:eastAsia="Osaka−等幅" w:hAnsi="Osaka−等幅" w:cs="Osaka−等幅" w:hint="eastAsia"/>
          <w:color w:val="000000"/>
          <w:lang w:val="ja-JP"/>
        </w:rPr>
        <w:t>と</w:t>
      </w:r>
      <w:r w:rsidRPr="0041451E">
        <w:rPr>
          <w:rFonts w:ascii="Osaka−等幅" w:eastAsia="Osaka−等幅" w:hAnsi="Osaka−等幅" w:cs="Osaka−等幅" w:hint="eastAsia"/>
          <w:color w:val="000000"/>
          <w:lang w:val="ja-JP"/>
        </w:rPr>
        <w:t>同</w:t>
      </w:r>
      <w:r>
        <w:rPr>
          <w:rFonts w:ascii="Osaka−等幅" w:eastAsia="Osaka−等幅" w:hAnsi="Osaka−等幅" w:cs="Osaka−等幅" w:hint="eastAsia"/>
          <w:color w:val="000000"/>
          <w:lang w:val="ja-JP"/>
        </w:rPr>
        <w:t>じ</w:t>
      </w:r>
      <w:r w:rsidRPr="0041451E">
        <w:rPr>
          <w:rFonts w:ascii="Osaka−等幅" w:eastAsia="Osaka−等幅" w:hAnsi="Osaka−等幅" w:cs="Osaka−等幅" w:hint="eastAsia"/>
          <w:color w:val="000000"/>
          <w:lang w:val="ja-JP"/>
        </w:rPr>
        <w:t>ピークが見えるまで</w:t>
      </w:r>
      <w:r>
        <w:rPr>
          <w:rFonts w:ascii="Osaka−等幅" w:eastAsia="Osaka−等幅" w:hAnsi="Osaka−等幅" w:cs="Osaka−等幅" w:hint="eastAsia"/>
          <w:color w:val="000000"/>
          <w:lang w:val="ja-JP"/>
        </w:rPr>
        <w:t>、</w:t>
      </w:r>
      <w:r w:rsidR="00077967" w:rsidRPr="0041451E">
        <w:rPr>
          <w:rFonts w:ascii="Osaka−等幅" w:eastAsia="Osaka−等幅" w:hAnsi="Osaka−等幅" w:cs="Osaka−等幅" w:hint="eastAsia"/>
          <w:color w:val="000000"/>
          <w:lang w:val="ja-JP"/>
        </w:rPr>
        <w:t>マウスのスクロールホイールを使用して（手前にスクロールして）、</w:t>
      </w:r>
      <w:r w:rsidRPr="0041451E">
        <w:rPr>
          <w:rFonts w:asciiTheme="minorHAnsi" w:eastAsia="MS Mincho" w:hAnsiTheme="minorHAnsi"/>
          <w:color w:val="000000"/>
          <w:lang w:val="ja-JP"/>
        </w:rPr>
        <w:t>1_MCF_TiB_L</w:t>
      </w:r>
      <w:r>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グラフからズームアウト</w:t>
      </w:r>
      <w:r w:rsidR="00077967" w:rsidRPr="0041451E">
        <w:rPr>
          <w:rFonts w:ascii="Osaka−等幅" w:eastAsia="Osaka−等幅" w:hAnsi="Osaka−等幅" w:cs="Osaka−等幅" w:hint="eastAsia"/>
          <w:color w:val="000000"/>
          <w:lang w:val="ja-JP"/>
        </w:rPr>
        <w:t>します。</w:t>
      </w:r>
    </w:p>
    <w:p w14:paraId="289D2C61" w14:textId="77777777" w:rsidR="005A0AAF" w:rsidRPr="0041451E" w:rsidRDefault="000F4A3A" w:rsidP="005A0AA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119B5924" wp14:editId="0FB77B58">
            <wp:extent cx="2943225" cy="2962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p w14:paraId="30BC3F89"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は、クロマトグラフィーデータ</w:t>
      </w:r>
      <w:r w:rsidR="00A804DA">
        <w:rPr>
          <w:rFonts w:ascii="Osaka−等幅" w:eastAsia="Osaka−等幅" w:hAnsi="Osaka−等幅" w:cs="Osaka−等幅" w:hint="eastAsia"/>
          <w:color w:val="000000"/>
          <w:lang w:val="ja-JP"/>
        </w:rPr>
        <w:t>を扱う</w:t>
      </w:r>
      <w:r w:rsidRPr="0041451E">
        <w:rPr>
          <w:rFonts w:ascii="Osaka−等幅" w:eastAsia="Osaka−等幅" w:hAnsi="Osaka−等幅" w:cs="Osaka−等幅" w:hint="eastAsia"/>
          <w:color w:val="000000"/>
          <w:lang w:val="ja-JP"/>
        </w:rPr>
        <w:t>際に非常に重要</w:t>
      </w:r>
      <w:r w:rsidR="00A67C56">
        <w:rPr>
          <w:rFonts w:ascii="Osaka−等幅" w:eastAsia="Osaka−等幅" w:hAnsi="Osaka−等幅" w:cs="Osaka−等幅" w:hint="eastAsia"/>
          <w:color w:val="000000"/>
          <w:lang w:val="ja-JP"/>
        </w:rPr>
        <w:t>なことです</w:t>
      </w:r>
      <w:r w:rsidRPr="0041451E">
        <w:rPr>
          <w:rFonts w:ascii="Osaka−等幅" w:eastAsia="Osaka−等幅" w:hAnsi="Osaka−等幅" w:cs="Osaka−等幅" w:hint="eastAsia"/>
          <w:color w:val="000000"/>
          <w:lang w:val="ja-JP"/>
        </w:rPr>
        <w:t>。</w:t>
      </w:r>
      <w:r w:rsidR="00A67C56" w:rsidRPr="0041451E" w:rsidDel="00A67C56">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ターゲットペプチド</w:t>
      </w:r>
      <w:r w:rsidR="009D3CC6">
        <w:rPr>
          <w:rFonts w:ascii="Osaka−等幅" w:eastAsia="Osaka−等幅" w:hAnsi="Osaka−等幅" w:cs="Osaka−等幅" w:hint="eastAsia"/>
          <w:color w:val="000000"/>
          <w:lang w:val="ja-JP"/>
        </w:rPr>
        <w:t>は一連の測定において、</w:t>
      </w:r>
      <w:r w:rsidR="00A67C56">
        <w:rPr>
          <w:rFonts w:ascii="Osaka−等幅" w:eastAsia="Osaka−等幅" w:hAnsi="Osaka−等幅" w:cs="Osaka−等幅" w:hint="eastAsia"/>
          <w:color w:val="000000"/>
          <w:lang w:val="ja-JP"/>
        </w:rPr>
        <w:t>毎回同じような</w:t>
      </w:r>
      <w:r w:rsidR="00A67C56" w:rsidRPr="0041451E">
        <w:rPr>
          <w:rFonts w:ascii="Osaka−等幅" w:eastAsia="Osaka−等幅" w:hAnsi="Osaka−等幅" w:cs="Osaka−等幅" w:hint="eastAsia"/>
          <w:color w:val="000000"/>
          <w:lang w:val="ja-JP"/>
        </w:rPr>
        <w:t>時間</w:t>
      </w:r>
      <w:r w:rsidR="009D3CC6">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溶出する</w:t>
      </w:r>
      <w:r w:rsidR="009D3CC6">
        <w:rPr>
          <w:rFonts w:ascii="Osaka−等幅" w:eastAsia="Osaka−等幅" w:hAnsi="Osaka−等幅" w:cs="Osaka−等幅" w:hint="eastAsia"/>
          <w:color w:val="000000"/>
          <w:lang w:val="ja-JP"/>
        </w:rPr>
        <w:t>と予想され</w:t>
      </w:r>
      <w:r w:rsidRPr="0041451E">
        <w:rPr>
          <w:rFonts w:ascii="Osaka−等幅" w:eastAsia="Osaka−等幅" w:hAnsi="Osaka−等幅" w:cs="Osaka−等幅" w:hint="eastAsia"/>
          <w:color w:val="000000"/>
          <w:lang w:val="ja-JP"/>
        </w:rPr>
        <w:t>、他のペプチドも</w:t>
      </w:r>
      <w:r w:rsidR="00A67C56">
        <w:rPr>
          <w:rFonts w:ascii="Osaka−等幅" w:eastAsia="Osaka−等幅" w:hAnsi="Osaka−等幅" w:cs="Osaka−等幅" w:hint="eastAsia"/>
          <w:color w:val="000000"/>
          <w:lang w:val="ja-JP"/>
        </w:rPr>
        <w:t>同様です</w:t>
      </w:r>
      <w:r w:rsidRPr="0041451E">
        <w:rPr>
          <w:rFonts w:ascii="Osaka−等幅" w:eastAsia="Osaka−等幅" w:hAnsi="Osaka−等幅" w:cs="Osaka−等幅" w:hint="eastAsia"/>
          <w:color w:val="000000"/>
          <w:lang w:val="ja-JP"/>
        </w:rPr>
        <w:t>。ターゲット（</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両側（</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および</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ピークは、</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w:t>
      </w:r>
      <w:r w:rsidR="0028749F">
        <w:rPr>
          <w:rFonts w:ascii="Osaka−等幅" w:eastAsia="Osaka−等幅" w:hAnsi="Osaka−等幅" w:cs="Osaka−等幅" w:hint="eastAsia"/>
          <w:color w:val="000000"/>
          <w:lang w:val="ja-JP"/>
        </w:rPr>
        <w:t>の</w:t>
      </w:r>
      <w:r w:rsidR="00A67C56">
        <w:rPr>
          <w:rFonts w:ascii="Osaka−等幅" w:eastAsia="Osaka−等幅" w:hAnsi="Osaka−等幅" w:cs="Osaka−等幅" w:hint="eastAsia"/>
          <w:color w:val="000000"/>
          <w:lang w:val="ja-JP"/>
        </w:rPr>
        <w:t>別</w:t>
      </w:r>
      <w:r w:rsidRPr="0041451E">
        <w:rPr>
          <w:rFonts w:ascii="Osaka−等幅" w:eastAsia="Osaka−等幅" w:hAnsi="Osaka−等幅" w:cs="Osaka−等幅" w:hint="eastAsia"/>
          <w:color w:val="000000"/>
          <w:lang w:val="ja-JP"/>
        </w:rPr>
        <w:t>ペプチド</w:t>
      </w:r>
      <w:r w:rsidR="0028749F">
        <w:rPr>
          <w:rFonts w:ascii="Osaka−等幅" w:eastAsia="Osaka−等幅" w:hAnsi="Osaka−等幅" w:cs="Osaka−等幅" w:hint="eastAsia"/>
          <w:color w:val="000000"/>
          <w:lang w:val="ja-JP"/>
        </w:rPr>
        <w:t>によるピーク</w:t>
      </w:r>
      <w:r w:rsidR="005F4AAC">
        <w:rPr>
          <w:rFonts w:ascii="Osaka−等幅" w:eastAsia="Osaka−等幅" w:hAnsi="Osaka−等幅" w:cs="Osaka−等幅" w:hint="eastAsia"/>
          <w:color w:val="000000"/>
          <w:lang w:val="ja-JP"/>
        </w:rPr>
        <w:t>ですので</w:t>
      </w:r>
      <w:r w:rsidRPr="0041451E">
        <w:rPr>
          <w:rFonts w:ascii="Osaka−等幅" w:eastAsia="Osaka−等幅" w:hAnsi="Osaka−等幅" w:cs="Osaka−等幅" w:hint="eastAsia"/>
          <w:color w:val="000000"/>
          <w:lang w:val="ja-JP"/>
        </w:rPr>
        <w:t>、ターゲットペプチドと共溶出した場合</w:t>
      </w:r>
      <w:r w:rsidR="0028749F">
        <w:rPr>
          <w:rFonts w:ascii="Osaka−等幅" w:eastAsia="Osaka−等幅" w:hAnsi="Osaka−等幅" w:cs="Osaka−等幅" w:hint="eastAsia"/>
          <w:color w:val="000000"/>
          <w:lang w:val="ja-JP"/>
        </w:rPr>
        <w:t>に</w:t>
      </w:r>
      <w:r w:rsidR="005F4AAC">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干渉</w:t>
      </w:r>
      <w:r w:rsidR="0028749F">
        <w:rPr>
          <w:rFonts w:ascii="Osaka−等幅" w:eastAsia="Osaka−等幅" w:hAnsi="Osaka−等幅" w:cs="Osaka−等幅" w:hint="eastAsia"/>
          <w:color w:val="000000"/>
          <w:lang w:val="ja-JP"/>
        </w:rPr>
        <w:t>を考慮しなければならないものとなります</w:t>
      </w:r>
      <w:r w:rsidR="005F4AAC" w:rsidRPr="0041451E" w:rsidDel="005F4AAC">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しかし共溶出しない場合、</w:t>
      </w:r>
      <w:r w:rsidR="0028749F">
        <w:rPr>
          <w:rFonts w:ascii="Osaka−等幅" w:eastAsia="Osaka−等幅" w:hAnsi="Osaka−等幅" w:cs="Osaka−等幅" w:hint="eastAsia"/>
          <w:color w:val="000000"/>
          <w:lang w:val="ja-JP"/>
        </w:rPr>
        <w:t>別</w:t>
      </w:r>
      <w:r w:rsidR="005F4AAC">
        <w:rPr>
          <w:rFonts w:ascii="Osaka−等幅" w:eastAsia="Osaka−等幅" w:hAnsi="Osaka−等幅" w:cs="Osaka−等幅" w:hint="eastAsia"/>
          <w:color w:val="000000"/>
          <w:lang w:val="ja-JP"/>
        </w:rPr>
        <w:t>ペプチド由来のシグナルは</w:t>
      </w:r>
      <w:r w:rsidR="000C5104">
        <w:rPr>
          <w:rFonts w:ascii="Osaka−等幅" w:eastAsia="Osaka−等幅" w:hAnsi="Osaka−等幅" w:cs="Osaka−等幅" w:hint="eastAsia"/>
          <w:color w:val="000000"/>
          <w:lang w:val="ja-JP"/>
        </w:rPr>
        <w:t>特徴的なパターンを形成しており、</w:t>
      </w:r>
      <w:r w:rsidRPr="0041451E">
        <w:rPr>
          <w:rFonts w:ascii="Osaka−等幅" w:eastAsia="Osaka−等幅" w:hAnsi="Osaka−等幅" w:cs="Osaka−等幅" w:hint="eastAsia"/>
          <w:color w:val="000000"/>
          <w:lang w:val="ja-JP"/>
        </w:rPr>
        <w:t>ターゲット</w:t>
      </w:r>
      <w:r w:rsidR="0028749F">
        <w:rPr>
          <w:rFonts w:ascii="Osaka−等幅" w:eastAsia="Osaka−等幅" w:hAnsi="Osaka−等幅" w:cs="Osaka−等幅" w:hint="eastAsia"/>
          <w:color w:val="000000"/>
          <w:lang w:val="ja-JP"/>
        </w:rPr>
        <w:t>が微弱なシグナルであっても、</w:t>
      </w:r>
      <w:r w:rsidR="000C5104">
        <w:rPr>
          <w:rFonts w:ascii="Osaka−等幅" w:eastAsia="Osaka−等幅" w:hAnsi="Osaka−等幅" w:cs="Osaka−等幅" w:hint="eastAsia"/>
          <w:color w:val="000000"/>
          <w:lang w:val="ja-JP"/>
        </w:rPr>
        <w:t>ターゲットの</w:t>
      </w:r>
      <w:r w:rsidRPr="0041451E">
        <w:rPr>
          <w:rFonts w:ascii="Osaka−等幅" w:eastAsia="Osaka−等幅" w:hAnsi="Osaka−等幅" w:cs="Osaka−等幅" w:hint="eastAsia"/>
          <w:color w:val="000000"/>
          <w:lang w:val="ja-JP"/>
        </w:rPr>
        <w:t>保持時間</w:t>
      </w:r>
      <w:r w:rsidR="0052287C">
        <w:rPr>
          <w:rFonts w:ascii="Osaka−等幅" w:eastAsia="Osaka−等幅" w:hAnsi="Osaka−等幅" w:cs="Osaka−等幅" w:hint="eastAsia"/>
          <w:color w:val="000000"/>
          <w:lang w:val="ja-JP"/>
        </w:rPr>
        <w:t>を</w:t>
      </w:r>
      <w:r w:rsidR="000C5104">
        <w:rPr>
          <w:rFonts w:ascii="Osaka−等幅" w:eastAsia="Osaka−等幅" w:hAnsi="Osaka−等幅" w:cs="Osaka−等幅" w:hint="eastAsia"/>
          <w:color w:val="000000"/>
          <w:lang w:val="ja-JP"/>
        </w:rPr>
        <w:t>決めるのに役立ちます</w:t>
      </w:r>
      <w:r w:rsidRPr="0041451E">
        <w:rPr>
          <w:rFonts w:ascii="Osaka−等幅" w:eastAsia="Osaka−等幅" w:hAnsi="Osaka−等幅" w:cs="Osaka−等幅" w:hint="eastAsia"/>
          <w:color w:val="000000"/>
          <w:lang w:val="ja-JP"/>
        </w:rPr>
        <w:t>。これは</w:t>
      </w:r>
      <w:r w:rsidRPr="0041451E">
        <w:rPr>
          <w:rFonts w:asciiTheme="minorHAnsi" w:eastAsia="MS Mincho" w:hAnsiTheme="minorHAnsi"/>
          <w:color w:val="000000"/>
          <w:lang w:val="ja-JP"/>
        </w:rPr>
        <w:t>MS1</w:t>
      </w:r>
      <w:r w:rsidRPr="0041451E">
        <w:rPr>
          <w:rFonts w:ascii="Osaka−等幅" w:eastAsia="Osaka−等幅" w:hAnsi="Osaka−等幅" w:cs="Osaka−等幅" w:hint="eastAsia"/>
          <w:color w:val="000000"/>
          <w:lang w:val="ja-JP"/>
        </w:rPr>
        <w:t>フィルタのような選択性の低いメソッドの場合、</w:t>
      </w:r>
      <w:r w:rsidR="0052287C"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クロマトグラム</w:t>
      </w:r>
      <w:r w:rsidR="0052287C">
        <w:rPr>
          <w:rFonts w:ascii="Osaka−等幅" w:eastAsia="Osaka−等幅" w:hAnsi="Osaka−等幅" w:cs="Osaka−等幅" w:hint="eastAsia"/>
          <w:color w:val="000000"/>
          <w:lang w:val="ja-JP"/>
        </w:rPr>
        <w:t>を</w:t>
      </w:r>
      <w:r w:rsidRPr="0041451E">
        <w:rPr>
          <w:rFonts w:ascii="Osaka−等幅" w:eastAsia="Osaka−等幅" w:hAnsi="Osaka−等幅" w:cs="Osaka−等幅" w:hint="eastAsia"/>
          <w:color w:val="000000"/>
          <w:lang w:val="ja-JP"/>
        </w:rPr>
        <w:lastRenderedPageBreak/>
        <w:t>抽出</w:t>
      </w:r>
      <w:r w:rsidR="00367F13">
        <w:rPr>
          <w:rFonts w:ascii="Osaka−等幅" w:eastAsia="Osaka−等幅" w:hAnsi="Osaka−等幅" w:cs="Osaka−等幅" w:hint="eastAsia"/>
          <w:color w:val="000000"/>
          <w:lang w:val="ja-JP"/>
        </w:rPr>
        <w:t>する</w:t>
      </w:r>
      <w:r w:rsidRPr="0041451E">
        <w:rPr>
          <w:rFonts w:ascii="Osaka−等幅" w:eastAsia="Osaka−等幅" w:hAnsi="Osaka−等幅" w:cs="Osaka−等幅" w:hint="eastAsia"/>
          <w:color w:val="000000"/>
          <w:lang w:val="ja-JP"/>
        </w:rPr>
        <w:t>範囲内</w:t>
      </w:r>
      <w:r w:rsidR="0052287C">
        <w:rPr>
          <w:rFonts w:ascii="Osaka−等幅" w:eastAsia="Osaka−等幅" w:hAnsi="Osaka−等幅" w:cs="Osaka−等幅" w:hint="eastAsia"/>
          <w:color w:val="000000"/>
          <w:lang w:val="ja-JP"/>
        </w:rPr>
        <w:t>に</w:t>
      </w:r>
      <w:r w:rsidR="00367F13">
        <w:rPr>
          <w:rFonts w:ascii="Osaka−等幅" w:eastAsia="Osaka−等幅" w:hAnsi="Osaka−等幅" w:cs="Osaka−等幅" w:hint="eastAsia"/>
          <w:color w:val="000000"/>
          <w:lang w:val="ja-JP"/>
        </w:rPr>
        <w:t>シグナルが検出される</w:t>
      </w:r>
      <w:r w:rsidRPr="0041451E">
        <w:rPr>
          <w:rFonts w:ascii="Osaka−等幅" w:eastAsia="Osaka−等幅" w:hAnsi="Osaka−等幅" w:cs="Osaka−等幅" w:hint="eastAsia"/>
          <w:color w:val="000000"/>
          <w:lang w:val="ja-JP"/>
        </w:rPr>
        <w:t>ペプチド</w:t>
      </w:r>
      <w:r w:rsidR="00367F13">
        <w:rPr>
          <w:rFonts w:ascii="Osaka−等幅" w:eastAsia="Osaka−等幅" w:hAnsi="Osaka−等幅" w:cs="Osaka−等幅" w:hint="eastAsia"/>
          <w:color w:val="000000"/>
          <w:lang w:val="ja-JP"/>
        </w:rPr>
        <w:t>が多くなるので、このようなことは特によく</w:t>
      </w:r>
      <w:r w:rsidR="00367F13" w:rsidRPr="0041451E">
        <w:rPr>
          <w:rFonts w:ascii="Osaka−等幅" w:eastAsia="Osaka−等幅" w:hAnsi="Osaka−等幅" w:cs="Osaka−等幅" w:hint="eastAsia"/>
          <w:color w:val="000000"/>
          <w:lang w:val="ja-JP"/>
        </w:rPr>
        <w:t>当てはまります。</w:t>
      </w:r>
    </w:p>
    <w:p w14:paraId="40DE35E3" w14:textId="77777777" w:rsidR="00C91DAA" w:rsidRPr="0041451E" w:rsidRDefault="00367F13">
      <w:pPr>
        <w:rPr>
          <w:rFonts w:asciiTheme="minorHAnsi" w:eastAsia="MS Mincho" w:hAnsiTheme="minorHAnsi"/>
          <w:color w:val="000000"/>
        </w:rPr>
      </w:pPr>
      <w:r>
        <w:rPr>
          <w:rFonts w:ascii="Osaka−等幅" w:eastAsia="Osaka−等幅" w:hAnsi="Osaka−等幅" w:cs="Osaka−等幅" w:hint="eastAsia"/>
          <w:color w:val="000000"/>
          <w:lang w:val="ja-JP"/>
        </w:rPr>
        <w:t>次の手順で</w:t>
      </w:r>
      <w:r w:rsidR="00077967" w:rsidRPr="0041451E">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t>1_MC7_TiB_L</w:t>
      </w:r>
      <w:r w:rsidR="00077967" w:rsidRPr="0041451E">
        <w:rPr>
          <w:rFonts w:ascii="Osaka−等幅" w:eastAsia="Osaka−等幅" w:hAnsi="Osaka−等幅" w:cs="Osaka−等幅" w:hint="eastAsia"/>
          <w:color w:val="000000"/>
          <w:lang w:val="ja-JP"/>
        </w:rPr>
        <w:t>の積分範囲を修正します。</w:t>
      </w:r>
    </w:p>
    <w:p w14:paraId="27C60FC2"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color w:val="000000"/>
          <w:lang w:val="ja-JP"/>
        </w:rPr>
        <w:t>保持時間軸の下を</w:t>
      </w:r>
      <w:r w:rsidR="00367F13" w:rsidRPr="0041451E">
        <w:rPr>
          <w:rFonts w:asciiTheme="minorHAnsi" w:eastAsia="MS Mincho" w:hAnsiTheme="minorHAnsi"/>
          <w:color w:val="000000"/>
          <w:lang w:val="ja-JP"/>
        </w:rPr>
        <w:t>36.5</w:t>
      </w:r>
      <w:r w:rsidR="00367F13" w:rsidRPr="0041451E">
        <w:rPr>
          <w:rFonts w:ascii="Osaka−等幅" w:eastAsia="Osaka−等幅" w:hAnsi="Osaka−等幅" w:cs="Osaka−等幅" w:hint="eastAsia"/>
          <w:color w:val="000000"/>
          <w:lang w:val="ja-JP"/>
        </w:rPr>
        <w:t>分</w:t>
      </w:r>
      <w:r w:rsidR="00367F13">
        <w:rPr>
          <w:rFonts w:ascii="Osaka−等幅" w:eastAsia="Osaka−等幅" w:hAnsi="Osaka−等幅" w:cs="Osaka−等幅" w:hint="eastAsia"/>
          <w:color w:val="000000"/>
          <w:lang w:val="ja-JP"/>
        </w:rPr>
        <w:t>のところでクリックし</w:t>
      </w:r>
      <w:r w:rsidR="00367F13" w:rsidRPr="0041451E">
        <w:rPr>
          <w:rFonts w:asciiTheme="minorHAnsi" w:eastAsia="MS Mincho" w:hAnsiTheme="minorHAnsi"/>
          <w:color w:val="000000"/>
          <w:lang w:val="ja-JP"/>
        </w:rPr>
        <w:t>38</w:t>
      </w:r>
      <w:r w:rsidR="00367F13" w:rsidRPr="0041451E">
        <w:rPr>
          <w:rFonts w:ascii="Osaka−等幅" w:eastAsia="Osaka−等幅" w:hAnsi="Osaka−等幅" w:cs="Osaka−等幅" w:hint="eastAsia"/>
          <w:color w:val="000000"/>
          <w:lang w:val="ja-JP"/>
        </w:rPr>
        <w:t>分</w:t>
      </w:r>
      <w:r w:rsidR="00367F13">
        <w:rPr>
          <w:rFonts w:ascii="Osaka−等幅" w:eastAsia="Osaka−等幅" w:hAnsi="Osaka−等幅" w:cs="Osaka−等幅" w:hint="eastAsia"/>
          <w:color w:val="000000"/>
          <w:lang w:val="ja-JP"/>
        </w:rPr>
        <w:t>のところまで</w:t>
      </w:r>
      <w:r w:rsidRPr="0041451E">
        <w:rPr>
          <w:rFonts w:ascii="Osaka−等幅" w:eastAsia="Osaka−等幅" w:hAnsi="Osaka−等幅" w:cs="Osaka−等幅" w:hint="eastAsia"/>
          <w:color w:val="000000"/>
          <w:lang w:val="ja-JP"/>
        </w:rPr>
        <w:t>ドラッグします。</w:t>
      </w:r>
    </w:p>
    <w:p w14:paraId="74574FCD" w14:textId="77777777" w:rsidR="00C91DAA" w:rsidRPr="0041451E" w:rsidRDefault="00367F13">
      <w:pPr>
        <w:rPr>
          <w:rFonts w:asciiTheme="minorHAnsi" w:eastAsia="MS Mincho" w:hAnsiTheme="minorHAnsi"/>
          <w:color w:val="000000"/>
        </w:rPr>
      </w:pPr>
      <w:r>
        <w:rPr>
          <w:rFonts w:ascii="Osaka−等幅" w:eastAsia="Osaka−等幅" w:hAnsi="Osaka−等幅" w:cs="Osaka−等幅" w:hint="eastAsia"/>
          <w:color w:val="000000"/>
        </w:rPr>
        <w:t>こうすることで</w:t>
      </w:r>
      <w:r w:rsidR="00674DC8">
        <w:rPr>
          <w:rFonts w:ascii="Osaka−等幅" w:eastAsia="Osaka−等幅" w:hAnsi="Osaka−等幅" w:cs="Osaka−等幅" w:hint="eastAsia"/>
          <w:color w:val="000000"/>
        </w:rPr>
        <w:t>、</w:t>
      </w:r>
      <w:r w:rsidR="00077967" w:rsidRPr="0041451E">
        <w:rPr>
          <w:rFonts w:ascii="Osaka−等幅" w:eastAsia="Osaka−等幅" w:hAnsi="Osaka−等幅" w:cs="Osaka−等幅" w:hint="eastAsia"/>
          <w:color w:val="000000"/>
          <w:lang w:val="ja-JP"/>
        </w:rPr>
        <w:t>ピークの</w:t>
      </w:r>
      <w:r w:rsidR="00077967" w:rsidRPr="0041451E">
        <w:rPr>
          <w:rFonts w:asciiTheme="minorHAnsi" w:eastAsia="MS Mincho" w:hAnsiTheme="minorHAnsi"/>
          <w:color w:val="000000"/>
          <w:lang w:val="ja-JP"/>
        </w:rPr>
        <w:t>idotp</w:t>
      </w:r>
      <w:r w:rsidR="00077967" w:rsidRPr="0041451E">
        <w:rPr>
          <w:rFonts w:ascii="Osaka−等幅" w:eastAsia="Osaka−等幅" w:hAnsi="Osaka−等幅" w:cs="Osaka−等幅" w:hint="eastAsia"/>
          <w:color w:val="000000"/>
          <w:lang w:val="ja-JP"/>
        </w:rPr>
        <w:t>（同位体ドット積）値が</w:t>
      </w:r>
      <w:r w:rsidR="00077967" w:rsidRPr="0041451E">
        <w:rPr>
          <w:rFonts w:asciiTheme="minorHAnsi" w:eastAsia="MS Mincho" w:hAnsiTheme="minorHAnsi"/>
          <w:color w:val="000000"/>
          <w:lang w:val="ja-JP"/>
        </w:rPr>
        <w:t>0.87</w:t>
      </w:r>
      <w:r w:rsidR="00077967" w:rsidRPr="0041451E">
        <w:rPr>
          <w:rFonts w:ascii="Osaka−等幅" w:eastAsia="Osaka−等幅" w:hAnsi="Osaka−等幅" w:cs="Osaka−等幅" w:hint="eastAsia"/>
          <w:color w:val="000000"/>
          <w:lang w:val="ja-JP"/>
        </w:rPr>
        <w:t>から</w:t>
      </w:r>
      <w:r w:rsidR="00077967" w:rsidRPr="0041451E">
        <w:rPr>
          <w:rFonts w:asciiTheme="minorHAnsi" w:eastAsia="MS Mincho" w:hAnsiTheme="minorHAnsi"/>
          <w:color w:val="000000"/>
          <w:lang w:val="ja-JP"/>
        </w:rPr>
        <w:t>0.9</w:t>
      </w:r>
      <w:r w:rsidR="00077967" w:rsidRPr="0041451E">
        <w:rPr>
          <w:rFonts w:ascii="Osaka−等幅" w:eastAsia="Osaka−等幅" w:hAnsi="Osaka−等幅" w:cs="Osaka−等幅" w:hint="eastAsia"/>
          <w:color w:val="000000"/>
          <w:lang w:val="ja-JP"/>
        </w:rPr>
        <w:t>へと改善されたのが</w:t>
      </w: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ピーク面積</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グラフで</w:t>
      </w:r>
      <w:r w:rsidR="00077967" w:rsidRPr="0041451E">
        <w:rPr>
          <w:rFonts w:ascii="Osaka−等幅" w:eastAsia="Osaka−等幅" w:hAnsi="Osaka−等幅" w:cs="Osaka−等幅" w:hint="eastAsia"/>
          <w:color w:val="000000"/>
          <w:lang w:val="ja-JP"/>
        </w:rPr>
        <w:t>確認できます。また、質量誤差もわずかですが</w:t>
      </w:r>
      <w:r w:rsidR="00077967" w:rsidRPr="0041451E">
        <w:rPr>
          <w:rFonts w:asciiTheme="minorHAnsi" w:eastAsia="MS Mincho" w:hAnsiTheme="minorHAnsi"/>
          <w:color w:val="000000"/>
          <w:lang w:val="ja-JP"/>
        </w:rPr>
        <w:t>-6.9ppm</w:t>
      </w:r>
      <w:r w:rsidR="00077967" w:rsidRPr="0041451E">
        <w:rPr>
          <w:rFonts w:ascii="Osaka−等幅" w:eastAsia="Osaka−等幅" w:hAnsi="Osaka−等幅" w:cs="Osaka−等幅" w:hint="eastAsia"/>
          <w:color w:val="000000"/>
          <w:lang w:val="ja-JP"/>
        </w:rPr>
        <w:t>から</w:t>
      </w:r>
      <w:r w:rsidR="00077967" w:rsidRPr="0041451E">
        <w:rPr>
          <w:rFonts w:asciiTheme="minorHAnsi" w:eastAsia="MS Mincho" w:hAnsiTheme="minorHAnsi"/>
          <w:color w:val="000000"/>
          <w:lang w:val="ja-JP"/>
        </w:rPr>
        <w:t>-6.5ppm</w:t>
      </w:r>
      <w:r w:rsidR="00077967" w:rsidRPr="0041451E">
        <w:rPr>
          <w:rFonts w:ascii="Osaka−等幅" w:eastAsia="Osaka−等幅" w:hAnsi="Osaka−等幅" w:cs="Osaka−等幅" w:hint="eastAsia"/>
          <w:color w:val="000000"/>
          <w:lang w:val="ja-JP"/>
        </w:rPr>
        <w:t>へと改善しています。</w:t>
      </w:r>
    </w:p>
    <w:p w14:paraId="549D72DE"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残りのペプチドへと</w:t>
      </w:r>
      <w:r w:rsidR="00674DC8">
        <w:rPr>
          <w:rFonts w:ascii="Osaka−等幅" w:eastAsia="Osaka−等幅" w:hAnsi="Osaka−等幅" w:cs="Osaka−等幅" w:hint="eastAsia"/>
          <w:color w:val="000000"/>
          <w:lang w:val="ja-JP"/>
        </w:rPr>
        <w:t>すすむ</w:t>
      </w:r>
      <w:r w:rsidRPr="0041451E">
        <w:rPr>
          <w:rFonts w:ascii="Osaka−等幅" w:eastAsia="Osaka−等幅" w:hAnsi="Osaka−等幅" w:cs="Osaka−等幅" w:hint="eastAsia"/>
          <w:color w:val="000000"/>
          <w:lang w:val="ja-JP"/>
        </w:rPr>
        <w:t>前に、抽出クロマトグラムにより取り込まれた</w:t>
      </w:r>
      <w:r w:rsidR="00674DC8">
        <w:rPr>
          <w:rFonts w:ascii="Osaka−等幅" w:eastAsia="Osaka−等幅" w:hAnsi="Osaka−等幅" w:cs="Osaka−等幅" w:hint="eastAsia"/>
          <w:color w:val="000000"/>
          <w:lang w:val="ja-JP"/>
        </w:rPr>
        <w:t>別</w:t>
      </w:r>
      <w:r w:rsidRPr="0041451E">
        <w:rPr>
          <w:rFonts w:ascii="Osaka−等幅" w:eastAsia="Osaka−等幅" w:hAnsi="Osaka−等幅" w:cs="Osaka−等幅" w:hint="eastAsia"/>
          <w:color w:val="000000"/>
          <w:lang w:val="ja-JP"/>
        </w:rPr>
        <w:t>の</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ピークを検討してみましょう。</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は</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つのプリカーサーチャンネル（</w:t>
      </w:r>
      <w:r w:rsidRPr="0041451E">
        <w:rPr>
          <w:rFonts w:asciiTheme="minorHAnsi" w:eastAsia="MS Mincho" w:hAnsiTheme="minorHAnsi"/>
          <w:color w:val="000000"/>
          <w:lang w:val="ja-JP"/>
        </w:rPr>
        <w:t>M</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w:t>
      </w:r>
      <w:r w:rsidR="00D13F11">
        <w:rPr>
          <w:rFonts w:ascii="Osaka−等幅" w:eastAsia="Osaka−等幅" w:hAnsi="Osaka−等幅" w:cs="Osaka−等幅" w:hint="eastAsia"/>
          <w:color w:val="000000"/>
          <w:lang w:val="ja-JP"/>
        </w:rPr>
        <w:t>全てにおいて、良好な</w:t>
      </w:r>
      <w:r w:rsidR="00674DC8">
        <w:rPr>
          <w:rFonts w:ascii="Osaka−等幅" w:eastAsia="Osaka−等幅" w:hAnsi="Osaka−等幅" w:cs="Osaka−等幅" w:hint="eastAsia"/>
          <w:color w:val="000000"/>
          <w:lang w:val="ja-JP"/>
        </w:rPr>
        <w:t>シグナル</w:t>
      </w:r>
      <w:r w:rsidR="00D13F11">
        <w:rPr>
          <w:rFonts w:ascii="Osaka−等幅" w:eastAsia="Osaka−等幅" w:hAnsi="Osaka−等幅" w:cs="Osaka−等幅" w:hint="eastAsia"/>
          <w:color w:val="000000"/>
          <w:lang w:val="ja-JP"/>
        </w:rPr>
        <w:t>が得られています</w:t>
      </w:r>
      <w:r w:rsidR="00674DC8">
        <w:rPr>
          <w:rFonts w:ascii="Osaka−等幅" w:eastAsia="Osaka−等幅" w:hAnsi="Osaka−等幅" w:cs="Osaka−等幅" w:hint="eastAsia"/>
          <w:color w:val="000000"/>
          <w:lang w:val="ja-JP"/>
        </w:rPr>
        <w:t>。しかし</w:t>
      </w:r>
      <w:r w:rsidRPr="0041451E">
        <w:rPr>
          <w:rFonts w:ascii="Osaka−等幅" w:eastAsia="Osaka−等幅" w:hAnsi="Osaka−等幅" w:cs="Osaka−等幅" w:hint="eastAsia"/>
          <w:color w:val="000000"/>
          <w:lang w:val="ja-JP"/>
        </w:rPr>
        <w:t>質量誤差</w:t>
      </w:r>
      <w:r w:rsidR="00D13F11">
        <w:rPr>
          <w:rFonts w:ascii="Osaka−等幅" w:eastAsia="Osaka−等幅" w:hAnsi="Osaka−等幅" w:cs="Osaka−等幅" w:hint="eastAsia"/>
          <w:color w:val="000000"/>
          <w:lang w:val="ja-JP"/>
        </w:rPr>
        <w:t>をみると、</w:t>
      </w:r>
      <w:r w:rsidRPr="0041451E">
        <w:rPr>
          <w:rFonts w:ascii="Osaka−等幅" w:eastAsia="Osaka−等幅" w:hAnsi="Osaka−等幅" w:cs="Osaka−等幅" w:hint="eastAsia"/>
          <w:color w:val="000000"/>
          <w:lang w:val="ja-JP"/>
        </w:rPr>
        <w:t>予測される</w:t>
      </w:r>
      <w:r w:rsidR="00D13F11">
        <w:rPr>
          <w:rFonts w:ascii="Osaka−等幅" w:eastAsia="Osaka−等幅" w:hAnsi="Osaka−等幅" w:cs="Osaka−等幅" w:hint="eastAsia"/>
          <w:color w:val="000000"/>
          <w:lang w:val="ja-JP"/>
        </w:rPr>
        <w:t>質量</w:t>
      </w:r>
      <w:r w:rsidRPr="0041451E">
        <w:rPr>
          <w:rFonts w:ascii="Osaka−等幅" w:eastAsia="Osaka−等幅" w:hAnsi="Osaka−等幅" w:cs="Osaka−等幅" w:hint="eastAsia"/>
          <w:color w:val="000000"/>
          <w:lang w:val="ja-JP"/>
        </w:rPr>
        <w:t>よりも</w:t>
      </w:r>
      <w:r w:rsidR="00D13F11">
        <w:rPr>
          <w:rFonts w:ascii="Osaka−等幅" w:eastAsia="Osaka−等幅" w:hAnsi="Osaka−等幅" w:cs="Osaka−等幅" w:hint="eastAsia"/>
          <w:color w:val="000000"/>
          <w:lang w:val="ja-JP"/>
        </w:rPr>
        <w:t>確実に</w:t>
      </w:r>
      <w:r w:rsidRPr="0041451E">
        <w:rPr>
          <w:rFonts w:ascii="Osaka−等幅" w:eastAsia="Osaka−等幅" w:hAnsi="Osaka−等幅" w:cs="Osaka−等幅" w:hint="eastAsia"/>
          <w:color w:val="000000"/>
          <w:lang w:val="ja-JP"/>
        </w:rPr>
        <w:t>軽いこと</w:t>
      </w:r>
      <w:r w:rsidR="00D13F11">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分かります</w:t>
      </w:r>
      <w:r w:rsidR="00D13F11" w:rsidRPr="0041451E">
        <w:rPr>
          <w:rFonts w:ascii="Osaka−等幅" w:eastAsia="Osaka−等幅" w:hAnsi="Osaka−等幅" w:cs="Osaka−等幅" w:hint="eastAsia"/>
          <w:color w:val="000000"/>
          <w:lang w:val="ja-JP"/>
        </w:rPr>
        <w:t>（</w:t>
      </w:r>
      <w:r w:rsidR="00D13F11" w:rsidRPr="0041451E">
        <w:rPr>
          <w:rFonts w:asciiTheme="minorHAnsi" w:eastAsia="MS Mincho" w:hAnsiTheme="minorHAnsi"/>
          <w:color w:val="000000"/>
          <w:lang w:val="ja-JP"/>
        </w:rPr>
        <w:t>-20.7ppm</w:t>
      </w:r>
      <w:r w:rsidR="00D13F11" w:rsidRPr="0041451E">
        <w:rPr>
          <w:rFonts w:ascii="Osaka−等幅" w:eastAsia="Osaka−等幅" w:hAnsi="Osaka−等幅" w:cs="Osaka−等幅" w:hint="eastAsia"/>
          <w:color w:val="000000"/>
          <w:lang w:val="ja-JP"/>
        </w:rPr>
        <w:t>および</w:t>
      </w:r>
      <w:r w:rsidR="00D13F11" w:rsidRPr="0041451E">
        <w:rPr>
          <w:rFonts w:asciiTheme="minorHAnsi" w:eastAsia="MS Mincho" w:hAnsiTheme="minorHAnsi"/>
          <w:color w:val="000000"/>
          <w:lang w:val="ja-JP"/>
        </w:rPr>
        <w:t>-37.8ppm</w:t>
      </w:r>
      <w:r w:rsidR="00D13F11" w:rsidRPr="0041451E">
        <w:rPr>
          <w:rFonts w:ascii="Osaka−等幅" w:eastAsia="Osaka−等幅" w:hAnsi="Osaka−等幅" w:cs="Osaka−等幅" w:hint="eastAsia"/>
          <w:color w:val="000000"/>
          <w:lang w:val="ja-JP"/>
        </w:rPr>
        <w:t>）</w:t>
      </w:r>
      <w:r w:rsidRPr="0041451E">
        <w:rPr>
          <w:rFonts w:ascii="Osaka−等幅" w:eastAsia="Osaka−等幅" w:hAnsi="Osaka−等幅" w:cs="Osaka−等幅" w:hint="eastAsia"/>
          <w:color w:val="000000"/>
          <w:lang w:val="ja-JP"/>
        </w:rPr>
        <w:t>。</w:t>
      </w:r>
    </w:p>
    <w:p w14:paraId="374C912E"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の上にある</w:t>
      </w:r>
      <w:r w:rsidR="00674DC8">
        <w:rPr>
          <w:rFonts w:ascii="Osaka−等幅" w:eastAsia="Osaka−等幅" w:hAnsi="Osaka−等幅" w:cs="Osaka−等幅" w:hint="eastAsia"/>
          <w:color w:val="000000"/>
          <w:lang w:val="ja-JP"/>
        </w:rPr>
        <w:t>ラベル</w:t>
      </w:r>
      <w:r w:rsidRPr="0041451E">
        <w:rPr>
          <w:rFonts w:ascii="Osaka−等幅" w:eastAsia="Osaka−等幅" w:hAnsi="Osaka−等幅" w:cs="Osaka−等幅" w:hint="eastAsia"/>
          <w:color w:val="000000"/>
          <w:lang w:val="ja-JP"/>
        </w:rPr>
        <w:t>をクリックします。</w:t>
      </w:r>
    </w:p>
    <w:p w14:paraId="0F6A6615"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これらのピークが</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より選択され、</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が以前選択したピークより低い（</w:t>
      </w:r>
      <w:r w:rsidR="00543610" w:rsidRPr="0041451E">
        <w:rPr>
          <w:rFonts w:asciiTheme="minorHAnsi" w:eastAsia="MS Mincho" w:hAnsiTheme="minorHAnsi"/>
          <w:color w:val="000000"/>
          <w:lang w:val="ja-JP"/>
        </w:rPr>
        <w:t>0.96</w:t>
      </w:r>
      <w:r w:rsidR="00543610" w:rsidRPr="0041451E">
        <w:rPr>
          <w:rFonts w:ascii="Osaka−等幅" w:eastAsia="Osaka−等幅" w:hAnsi="Osaka−等幅" w:cs="Osaka−等幅" w:hint="eastAsia"/>
          <w:color w:val="000000"/>
          <w:lang w:val="ja-JP"/>
        </w:rPr>
        <w:t>および</w:t>
      </w:r>
      <w:r w:rsidR="00543610" w:rsidRPr="0041451E">
        <w:rPr>
          <w:rFonts w:asciiTheme="minorHAnsi" w:eastAsia="MS Mincho" w:hAnsiTheme="minorHAnsi"/>
          <w:color w:val="000000"/>
          <w:lang w:val="ja-JP"/>
        </w:rPr>
        <w:t>0.90</w:t>
      </w:r>
      <w:r w:rsidRPr="0041451E">
        <w:rPr>
          <w:rFonts w:ascii="Osaka−等幅" w:eastAsia="Osaka−等幅" w:hAnsi="Osaka−等幅" w:cs="Osaka−等幅" w:hint="eastAsia"/>
          <w:color w:val="000000"/>
          <w:lang w:val="ja-JP"/>
        </w:rPr>
        <w:t>に対して</w:t>
      </w:r>
      <w:r w:rsidR="00543610" w:rsidRPr="0041451E">
        <w:rPr>
          <w:rFonts w:asciiTheme="minorHAnsi" w:eastAsia="MS Mincho" w:hAnsiTheme="minorHAnsi"/>
          <w:color w:val="000000"/>
          <w:lang w:val="ja-JP"/>
        </w:rPr>
        <w:t>0.87</w:t>
      </w:r>
      <w:r w:rsidR="00543610" w:rsidRPr="0041451E">
        <w:rPr>
          <w:rFonts w:ascii="Osaka−等幅" w:eastAsia="Osaka−等幅" w:hAnsi="Osaka−等幅" w:cs="Osaka−等幅" w:hint="eastAsia"/>
          <w:color w:val="000000"/>
          <w:lang w:val="ja-JP"/>
        </w:rPr>
        <w:t>および</w:t>
      </w:r>
      <w:r w:rsidR="00543610" w:rsidRPr="0041451E">
        <w:rPr>
          <w:rFonts w:asciiTheme="minorHAnsi" w:eastAsia="MS Mincho" w:hAnsiTheme="minorHAnsi"/>
          <w:color w:val="000000"/>
          <w:lang w:val="ja-JP"/>
        </w:rPr>
        <w:t>0.86</w:t>
      </w:r>
      <w:r w:rsidRPr="0041451E">
        <w:rPr>
          <w:rFonts w:ascii="Osaka−等幅" w:eastAsia="Osaka−等幅" w:hAnsi="Osaka−等幅" w:cs="Osaka−等幅" w:hint="eastAsia"/>
          <w:color w:val="000000"/>
          <w:lang w:val="ja-JP"/>
        </w:rPr>
        <w:t>）ことが、</w:t>
      </w: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ピーク面積</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グラフ内に表示されます。</w:t>
      </w:r>
    </w:p>
    <w:p w14:paraId="7FDAFB55" w14:textId="77777777" w:rsidR="00F017FF" w:rsidRPr="0041451E" w:rsidRDefault="000F4A3A" w:rsidP="00F017F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0D039A77" wp14:editId="5E49833F">
            <wp:extent cx="3514725" cy="32385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14725" cy="3238500"/>
                    </a:xfrm>
                    <a:prstGeom prst="rect">
                      <a:avLst/>
                    </a:prstGeom>
                    <a:noFill/>
                    <a:ln>
                      <a:noFill/>
                    </a:ln>
                  </pic:spPr>
                </pic:pic>
              </a:graphicData>
            </a:graphic>
          </wp:inline>
        </w:drawing>
      </w:r>
    </w:p>
    <w:p w14:paraId="0EE8E591"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w:t>
      </w:r>
      <w:r w:rsidR="00986DD6">
        <w:rPr>
          <w:rFonts w:ascii="Osaka−等幅" w:eastAsia="Osaka−等幅" w:hAnsi="Osaka−等幅" w:cs="Osaka−等幅" w:hint="eastAsia"/>
          <w:color w:val="000000"/>
          <w:lang w:val="ja-JP"/>
        </w:rPr>
        <w:t>期待値</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と</w:t>
      </w:r>
      <w:r w:rsidR="00986DD6">
        <w:rPr>
          <w:rFonts w:ascii="Osaka−等幅" w:eastAsia="Osaka−等幅" w:hAnsi="Osaka−等幅" w:cs="Osaka−等幅" w:hint="eastAsia"/>
          <w:color w:val="000000"/>
          <w:lang w:val="ja-JP"/>
        </w:rPr>
        <w:t>記</w:t>
      </w:r>
      <w:r w:rsidRPr="0041451E">
        <w:rPr>
          <w:rFonts w:ascii="Osaka−等幅" w:eastAsia="Osaka−等幅" w:hAnsi="Osaka−等幅" w:cs="Osaka−等幅" w:hint="eastAsia"/>
          <w:color w:val="000000"/>
          <w:lang w:val="ja-JP"/>
        </w:rPr>
        <w:t>された</w:t>
      </w:r>
      <w:r w:rsidR="00986DD6">
        <w:rPr>
          <w:rFonts w:ascii="Osaka−等幅" w:eastAsia="Osaka−等幅" w:hAnsi="Osaka−等幅" w:cs="Osaka−等幅" w:hint="eastAsia"/>
          <w:color w:val="000000"/>
          <w:lang w:val="ja-JP"/>
        </w:rPr>
        <w:t>棒グラフ中</w:t>
      </w:r>
      <w:r w:rsidRPr="0041451E">
        <w:rPr>
          <w:rFonts w:ascii="Osaka−等幅" w:eastAsia="Osaka−等幅" w:hAnsi="Osaka−等幅" w:cs="Osaka−等幅" w:hint="eastAsia"/>
          <w:color w:val="000000"/>
          <w:lang w:val="ja-JP"/>
        </w:rPr>
        <w:t>の</w:t>
      </w:r>
      <w:r w:rsidR="00986DD6">
        <w:rPr>
          <w:rFonts w:ascii="Osaka−等幅" w:eastAsia="Osaka−等幅" w:hAnsi="Osaka−等幅" w:cs="Osaka−等幅" w:hint="eastAsia"/>
          <w:color w:val="000000"/>
          <w:lang w:val="ja-JP"/>
        </w:rPr>
        <w:t>割合</w:t>
      </w:r>
      <w:r w:rsidRPr="0041451E">
        <w:rPr>
          <w:rFonts w:ascii="Osaka−等幅" w:eastAsia="Osaka−等幅" w:hAnsi="Osaka−等幅" w:cs="Osaka−等幅" w:hint="eastAsia"/>
          <w:color w:val="000000"/>
          <w:lang w:val="ja-JP"/>
        </w:rPr>
        <w:t>から、</w:t>
      </w:r>
      <w:r w:rsidR="00986DD6">
        <w:rPr>
          <w:rFonts w:ascii="Osaka−等幅" w:eastAsia="Osaka−等幅" w:hAnsi="Osaka−等幅" w:cs="Osaka−等幅" w:hint="eastAsia"/>
          <w:color w:val="000000"/>
          <w:lang w:val="ja-JP"/>
        </w:rPr>
        <w:t>目的ペプチドの</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ピークと</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ピークは予測</w:t>
      </w:r>
      <w:r w:rsidR="00986DD6">
        <w:rPr>
          <w:rFonts w:ascii="Osaka−等幅" w:eastAsia="Osaka−等幅" w:hAnsi="Osaka−等幅" w:cs="Osaka−等幅" w:hint="eastAsia"/>
          <w:color w:val="000000"/>
          <w:lang w:val="ja-JP"/>
        </w:rPr>
        <w:t>される</w:t>
      </w:r>
      <w:r w:rsidRPr="0041451E">
        <w:rPr>
          <w:rFonts w:ascii="Osaka−等幅" w:eastAsia="Osaka−等幅" w:hAnsi="Osaka−等幅" w:cs="Osaka−等幅" w:hint="eastAsia"/>
          <w:color w:val="000000"/>
          <w:lang w:val="ja-JP"/>
        </w:rPr>
        <w:t>同位体分布より</w:t>
      </w:r>
      <w:r w:rsidR="00543610">
        <w:rPr>
          <w:rFonts w:ascii="Osaka−等幅" w:eastAsia="Osaka−等幅" w:hAnsi="Osaka−等幅" w:cs="Osaka−等幅" w:hint="eastAsia"/>
          <w:color w:val="000000"/>
          <w:lang w:val="ja-JP"/>
        </w:rPr>
        <w:t>小さ</w:t>
      </w:r>
      <w:r w:rsidR="00F76448">
        <w:rPr>
          <w:rFonts w:ascii="Osaka−等幅" w:eastAsia="Osaka−等幅" w:hAnsi="Osaka−等幅" w:cs="Osaka−等幅" w:hint="eastAsia"/>
          <w:color w:val="000000"/>
          <w:lang w:val="ja-JP"/>
        </w:rPr>
        <w:t>いことが読み取れ、</w:t>
      </w:r>
      <w:r w:rsidRPr="0041451E">
        <w:rPr>
          <w:rFonts w:asciiTheme="minorHAnsi" w:eastAsia="MS Mincho" w:hAnsiTheme="minorHAnsi"/>
          <w:color w:val="000000"/>
          <w:lang w:val="ja-JP"/>
        </w:rPr>
        <w:t xml:space="preserve"> </w:t>
      </w:r>
      <w:r w:rsidR="00F76448">
        <w:rPr>
          <w:rFonts w:asciiTheme="minorHAnsi" w:eastAsia="MS Mincho" w:hAnsiTheme="minorHAnsi" w:hint="eastAsia"/>
          <w:color w:val="000000"/>
          <w:lang w:val="ja-JP"/>
        </w:rPr>
        <w:t>従って、この</w:t>
      </w:r>
      <w:r w:rsidRPr="0041451E">
        <w:rPr>
          <w:rFonts w:ascii="Osaka−等幅" w:eastAsia="Osaka−等幅" w:hAnsi="Osaka−等幅" w:cs="Osaka−等幅" w:hint="eastAsia"/>
          <w:color w:val="000000"/>
          <w:lang w:val="ja-JP"/>
        </w:rPr>
        <w:t>ピーク</w:t>
      </w:r>
      <w:r w:rsidR="00986DD6">
        <w:rPr>
          <w:rFonts w:ascii="Osaka−等幅" w:eastAsia="Osaka−等幅" w:hAnsi="Osaka−等幅" w:cs="Osaka−等幅" w:hint="eastAsia"/>
          <w:color w:val="000000"/>
          <w:lang w:val="ja-JP"/>
        </w:rPr>
        <w:t>は</w:t>
      </w:r>
      <w:r w:rsidR="00F76448">
        <w:rPr>
          <w:rFonts w:ascii="Osaka−等幅" w:eastAsia="Osaka−等幅" w:hAnsi="Osaka−等幅" w:cs="Osaka−等幅" w:hint="eastAsia"/>
          <w:color w:val="000000"/>
          <w:lang w:val="ja-JP"/>
        </w:rPr>
        <w:t>、</w:t>
      </w:r>
      <w:r w:rsidR="00986DD6">
        <w:rPr>
          <w:rFonts w:ascii="Osaka−等幅" w:eastAsia="Osaka−等幅" w:hAnsi="Osaka−等幅" w:cs="Osaka−等幅" w:hint="eastAsia"/>
          <w:color w:val="000000"/>
          <w:lang w:val="ja-JP"/>
        </w:rPr>
        <w:t>目的</w:t>
      </w:r>
      <w:r w:rsidRPr="0041451E">
        <w:rPr>
          <w:rFonts w:ascii="Osaka−等幅" w:eastAsia="Osaka−等幅" w:hAnsi="Osaka−等幅" w:cs="Osaka−等幅" w:hint="eastAsia"/>
          <w:color w:val="000000"/>
          <w:lang w:val="ja-JP"/>
        </w:rPr>
        <w:t>ペプチドより炭素原子が少ない（したがって、</w:t>
      </w:r>
      <w:r w:rsidRPr="0041451E">
        <w:rPr>
          <w:rFonts w:asciiTheme="minorHAnsi" w:eastAsia="MS Mincho" w:hAnsiTheme="minorHAnsi"/>
          <w:color w:val="000000"/>
          <w:lang w:val="ja-JP"/>
        </w:rPr>
        <w:t>13C</w:t>
      </w:r>
      <w:r w:rsidR="00986DD6">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少ない）</w:t>
      </w:r>
      <w:r w:rsidR="00986DD6">
        <w:rPr>
          <w:rFonts w:ascii="Osaka−等幅" w:eastAsia="Osaka−等幅" w:hAnsi="Osaka−等幅" w:cs="Osaka−等幅" w:hint="eastAsia"/>
          <w:color w:val="000000"/>
          <w:lang w:val="ja-JP"/>
        </w:rPr>
        <w:t>ペプチドである</w:t>
      </w:r>
      <w:r w:rsidRPr="0041451E">
        <w:rPr>
          <w:rFonts w:ascii="Osaka−等幅" w:eastAsia="Osaka−等幅" w:hAnsi="Osaka−等幅" w:cs="Osaka−等幅" w:hint="eastAsia"/>
          <w:color w:val="000000"/>
          <w:lang w:val="ja-JP"/>
        </w:rPr>
        <w:t>こと</w:t>
      </w:r>
      <w:r w:rsidR="00F76448">
        <w:rPr>
          <w:rFonts w:ascii="Osaka−等幅" w:eastAsia="Osaka−等幅" w:hAnsi="Osaka−等幅" w:cs="Osaka−等幅" w:hint="eastAsia"/>
          <w:color w:val="000000"/>
          <w:lang w:val="ja-JP"/>
        </w:rPr>
        <w:t>がわかります</w:t>
      </w:r>
      <w:r w:rsidRPr="0041451E">
        <w:rPr>
          <w:rFonts w:ascii="Osaka−等幅" w:eastAsia="Osaka−等幅" w:hAnsi="Osaka−等幅" w:cs="Osaka−等幅" w:hint="eastAsia"/>
          <w:color w:val="000000"/>
          <w:lang w:val="ja-JP"/>
        </w:rPr>
        <w:t>。</w:t>
      </w:r>
      <w:r w:rsidR="00F76448">
        <w:rPr>
          <w:rFonts w:ascii="Osaka−等幅" w:eastAsia="Osaka−等幅" w:hAnsi="Osaka−等幅" w:cs="Osaka−等幅" w:hint="eastAsia"/>
          <w:color w:val="000000"/>
          <w:lang w:val="ja-JP"/>
        </w:rPr>
        <w:t>同じこと</w:t>
      </w:r>
      <w:r w:rsidRPr="0041451E">
        <w:rPr>
          <w:rFonts w:ascii="Osaka−等幅" w:eastAsia="Osaka−等幅" w:hAnsi="Osaka−等幅" w:cs="Osaka−等幅" w:hint="eastAsia"/>
          <w:color w:val="000000"/>
          <w:lang w:val="ja-JP"/>
        </w:rPr>
        <w:t>は、約</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w:t>
      </w:r>
      <w:r w:rsidR="00986DD6">
        <w:rPr>
          <w:rFonts w:ascii="Osaka−等幅" w:eastAsia="Osaka−等幅" w:hAnsi="Osaka−等幅" w:cs="Osaka−等幅" w:hint="eastAsia"/>
          <w:color w:val="000000"/>
          <w:lang w:val="ja-JP"/>
        </w:rPr>
        <w:t>の</w:t>
      </w:r>
      <w:r w:rsidRPr="0041451E">
        <w:rPr>
          <w:rFonts w:asciiTheme="minorHAnsi" w:eastAsia="MS Mincho" w:hAnsiTheme="minorHAnsi"/>
          <w:color w:val="000000"/>
          <w:lang w:val="ja-JP"/>
        </w:rPr>
        <w:t>ID</w:t>
      </w:r>
      <w:r w:rsidR="00986DD6">
        <w:rPr>
          <w:rFonts w:ascii="Osaka−等幅" w:eastAsia="Osaka−等幅" w:hAnsi="Osaka−等幅" w:cs="Osaka−等幅" w:hint="eastAsia"/>
          <w:color w:val="000000"/>
          <w:lang w:val="ja-JP"/>
        </w:rPr>
        <w:t>にもいえ</w:t>
      </w:r>
      <w:r w:rsidR="00986DD6"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p>
    <w:p w14:paraId="17BB9E8E" w14:textId="77777777" w:rsidR="00C91DAA" w:rsidRPr="00AB21C5" w:rsidRDefault="00077967">
      <w:pPr>
        <w:rPr>
          <w:rFonts w:asciiTheme="minorHAnsi" w:eastAsia="MS Mincho" w:hAnsiTheme="minorHAnsi"/>
          <w:color w:val="000000"/>
          <w:lang w:val="ja-JP"/>
        </w:rPr>
      </w:pPr>
      <w:r w:rsidRPr="0041451E">
        <w:rPr>
          <w:rFonts w:asciiTheme="minorHAnsi" w:eastAsia="MS Mincho" w:hAnsiTheme="minorHAnsi"/>
          <w:color w:val="000000"/>
          <w:lang w:val="ja-JP"/>
        </w:rPr>
        <w:lastRenderedPageBreak/>
        <w:t>33</w:t>
      </w:r>
      <w:r w:rsidRPr="0041451E">
        <w:rPr>
          <w:rFonts w:ascii="Osaka−等幅" w:eastAsia="Osaka−等幅" w:hAnsi="Osaka−等幅" w:cs="Osaka−等幅" w:hint="eastAsia"/>
          <w:color w:val="000000"/>
          <w:lang w:val="ja-JP"/>
        </w:rPr>
        <w:t>分のピークを見てみると、ターゲットペプチド</w:t>
      </w:r>
      <w:r w:rsidR="00A0581A">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モノアイソトピック</w:t>
      </w:r>
      <w:r w:rsidRPr="0041451E">
        <w:rPr>
          <w:rFonts w:asciiTheme="minorHAnsi" w:eastAsia="MS Mincho" w:hAnsiTheme="minorHAnsi"/>
          <w:i/>
          <w:color w:val="000000"/>
          <w:lang w:val="ja-JP"/>
        </w:rPr>
        <w:t>m/z</w:t>
      </w:r>
      <w:r w:rsidR="00A0581A">
        <w:rPr>
          <w:rFonts w:ascii="Osaka−等幅" w:eastAsia="Osaka−等幅" w:hAnsi="Osaka−等幅" w:cs="Osaka−等幅" w:hint="eastAsia"/>
          <w:color w:val="000000"/>
          <w:lang w:val="ja-JP"/>
        </w:rPr>
        <w:t>に</w:t>
      </w:r>
      <w:r w:rsidR="00A0581A" w:rsidRPr="0041451E" w:rsidDel="00A0581A">
        <w:rPr>
          <w:rFonts w:asciiTheme="minorHAnsi" w:eastAsia="MS Mincho" w:hAnsiTheme="minorHAnsi"/>
          <w:color w:val="000000"/>
          <w:lang w:val="ja-JP"/>
        </w:rPr>
        <w:t xml:space="preserve"> </w:t>
      </w:r>
      <w:r w:rsidR="00A0581A">
        <w:rPr>
          <w:rFonts w:ascii="Osaka−等幅" w:eastAsia="Osaka−等幅" w:hAnsi="Osaka−等幅" w:cs="Osaka−等幅" w:hint="eastAsia"/>
          <w:color w:val="000000"/>
          <w:lang w:val="ja-JP"/>
        </w:rPr>
        <w:t>シグナルが見られません</w:t>
      </w:r>
      <w:r w:rsidR="00BD037A">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2</w:t>
      </w:r>
      <w:r w:rsidR="00A0581A">
        <w:rPr>
          <w:rFonts w:ascii="Osaka−等幅" w:eastAsia="Osaka−等幅" w:hAnsi="Osaka−等幅" w:cs="Osaka−等幅" w:hint="eastAsia"/>
          <w:color w:val="000000"/>
          <w:lang w:val="ja-JP"/>
        </w:rPr>
        <w:t>に</w:t>
      </w:r>
      <w:r w:rsidR="00A0581A" w:rsidRPr="0041451E" w:rsidDel="00A0581A">
        <w:rPr>
          <w:rFonts w:asciiTheme="minorHAnsi" w:eastAsia="MS Mincho" w:hAnsiTheme="minorHAnsi"/>
          <w:color w:val="000000"/>
          <w:lang w:val="ja-JP"/>
        </w:rPr>
        <w:t xml:space="preserve"> </w:t>
      </w:r>
      <w:r w:rsidR="00A0581A">
        <w:rPr>
          <w:rFonts w:ascii="Osaka−等幅" w:eastAsia="Osaka−等幅" w:hAnsi="Osaka−等幅" w:cs="Osaka−等幅" w:hint="eastAsia"/>
          <w:color w:val="000000"/>
          <w:lang w:val="ja-JP"/>
        </w:rPr>
        <w:t>ほぼ同じ</w:t>
      </w:r>
      <w:r w:rsidR="00A0581A" w:rsidRPr="0041451E">
        <w:rPr>
          <w:rFonts w:ascii="Osaka−等幅" w:eastAsia="Osaka−等幅" w:hAnsi="Osaka−等幅" w:cs="Osaka−等幅" w:hint="eastAsia"/>
          <w:color w:val="000000"/>
          <w:lang w:val="ja-JP"/>
        </w:rPr>
        <w:t>強度</w:t>
      </w:r>
      <w:r w:rsidR="00A0581A">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ピーク</w:t>
      </w:r>
      <w:r w:rsidR="00A0581A">
        <w:rPr>
          <w:rFonts w:ascii="Osaka−等幅" w:eastAsia="Osaka−等幅" w:hAnsi="Osaka−等幅" w:cs="Osaka−等幅" w:hint="eastAsia"/>
          <w:color w:val="000000"/>
          <w:lang w:val="ja-JP"/>
        </w:rPr>
        <w:t>があり</w:t>
      </w:r>
      <w:r w:rsidRPr="0041451E">
        <w:rPr>
          <w:rFonts w:ascii="Osaka−等幅" w:eastAsia="Osaka−等幅" w:hAnsi="Osaka−等幅" w:cs="Osaka−等幅" w:hint="eastAsia"/>
          <w:color w:val="000000"/>
          <w:lang w:val="ja-JP"/>
        </w:rPr>
        <w:t>、</w:t>
      </w:r>
      <w:r w:rsidR="00A0581A" w:rsidRPr="0041451E">
        <w:rPr>
          <w:rFonts w:ascii="Osaka−等幅" w:eastAsia="Osaka−等幅" w:hAnsi="Osaka−等幅" w:cs="Osaka−等幅" w:hint="eastAsia"/>
          <w:color w:val="000000"/>
          <w:lang w:val="ja-JP"/>
        </w:rPr>
        <w:t>予測同位体分布</w:t>
      </w:r>
      <w:r w:rsidR="00A0581A">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ターゲットペプチドの</w:t>
      </w:r>
      <w:r w:rsidRPr="0041451E">
        <w:rPr>
          <w:rFonts w:asciiTheme="minorHAnsi" w:eastAsia="MS Mincho" w:hAnsiTheme="minorHAnsi"/>
          <w:color w:val="000000"/>
          <w:lang w:val="ja-JP"/>
        </w:rPr>
        <w:t>M</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の</w:t>
      </w:r>
      <w:r w:rsidR="00A0581A">
        <w:rPr>
          <w:rFonts w:ascii="Osaka−等幅" w:eastAsia="Osaka−等幅" w:hAnsi="Osaka−等幅" w:cs="Osaka−等幅" w:hint="eastAsia"/>
          <w:color w:val="000000"/>
          <w:lang w:val="ja-JP"/>
        </w:rPr>
        <w:t>ものとよく似ています</w:t>
      </w:r>
      <w:r w:rsidR="00A0581A" w:rsidRPr="0041451E" w:rsidDel="00A0581A">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w:t>
      </w:r>
      <w:r w:rsidRPr="0041451E">
        <w:rPr>
          <w:rFonts w:asciiTheme="minorHAnsi" w:eastAsia="MS Mincho" w:hAnsiTheme="minorHAnsi"/>
          <w:color w:val="000000"/>
          <w:lang w:val="ja-JP"/>
        </w:rPr>
        <w:t xml:space="preserve"> 5b_MCF7_TiTip3</w:t>
      </w:r>
      <w:r w:rsidRPr="0041451E">
        <w:rPr>
          <w:rFonts w:ascii="Osaka−等幅" w:eastAsia="Osaka−等幅" w:hAnsi="Osaka−等幅" w:cs="Osaka−等幅" w:hint="eastAsia"/>
          <w:color w:val="000000"/>
          <w:lang w:val="ja-JP"/>
        </w:rPr>
        <w:t>の質量誤差は</w:t>
      </w:r>
      <w:r w:rsidRPr="0041451E">
        <w:rPr>
          <w:rFonts w:asciiTheme="minorHAnsi" w:eastAsia="MS Mincho" w:hAnsiTheme="minorHAnsi"/>
          <w:color w:val="000000"/>
          <w:lang w:val="ja-JP"/>
        </w:rPr>
        <w:t>+25.8ppm</w:t>
      </w:r>
      <w:r w:rsidRPr="0041451E">
        <w:rPr>
          <w:rFonts w:ascii="Osaka−等幅" w:eastAsia="Osaka−等幅" w:hAnsi="Osaka−等幅" w:cs="Osaka−等幅" w:hint="eastAsia"/>
          <w:color w:val="000000"/>
          <w:lang w:val="ja-JP"/>
        </w:rPr>
        <w:t>であり、完全に積分された場合の</w:t>
      </w:r>
      <w:r w:rsidRPr="0041451E">
        <w:rPr>
          <w:rFonts w:asciiTheme="minorHAnsi" w:eastAsia="MS Mincho" w:hAnsiTheme="minorHAnsi"/>
          <w:color w:val="000000"/>
          <w:lang w:val="ja-JP"/>
        </w:rPr>
        <w:t>1_MC7_TiB_L</w:t>
      </w:r>
      <w:r w:rsidRPr="0041451E">
        <w:rPr>
          <w:rFonts w:ascii="Osaka−等幅" w:eastAsia="Osaka−等幅" w:hAnsi="Osaka−等幅" w:cs="Osaka−等幅" w:hint="eastAsia"/>
          <w:color w:val="000000"/>
          <w:lang w:val="ja-JP"/>
        </w:rPr>
        <w:t>の</w:t>
      </w:r>
      <w:r w:rsidR="00BD037A">
        <w:rPr>
          <w:rFonts w:ascii="Osaka−等幅" w:eastAsia="Osaka−等幅" w:hAnsi="Osaka−等幅" w:cs="Osaka−等幅" w:hint="eastAsia"/>
          <w:color w:val="000000"/>
          <w:lang w:val="ja-JP"/>
        </w:rPr>
        <w:t>質量</w:t>
      </w:r>
      <w:r w:rsidRPr="0041451E">
        <w:rPr>
          <w:rFonts w:ascii="Osaka−等幅" w:eastAsia="Osaka−等幅" w:hAnsi="Osaka−等幅" w:cs="Osaka−等幅" w:hint="eastAsia"/>
          <w:color w:val="000000"/>
          <w:lang w:val="ja-JP"/>
        </w:rPr>
        <w:t>誤差は</w:t>
      </w:r>
      <w:r w:rsidRPr="0041451E">
        <w:rPr>
          <w:rFonts w:asciiTheme="minorHAnsi" w:eastAsia="MS Mincho" w:hAnsiTheme="minorHAnsi"/>
          <w:color w:val="000000"/>
          <w:lang w:val="ja-JP"/>
        </w:rPr>
        <w:t>+5.6ppm</w:t>
      </w:r>
      <w:r w:rsidRPr="0041451E">
        <w:rPr>
          <w:rFonts w:ascii="Osaka−等幅" w:eastAsia="Osaka−等幅" w:hAnsi="Osaka−等幅" w:cs="Osaka−等幅" w:hint="eastAsia"/>
          <w:color w:val="000000"/>
          <w:lang w:val="ja-JP"/>
        </w:rPr>
        <w:t>です。</w:t>
      </w:r>
      <w:r w:rsidRPr="0041451E">
        <w:rPr>
          <w:rFonts w:asciiTheme="minorHAnsi" w:eastAsia="MS Mincho" w:hAnsiTheme="minorHAnsi"/>
          <w:color w:val="000000"/>
          <w:lang w:val="ja-JP"/>
        </w:rPr>
        <w:t>40.5</w:t>
      </w:r>
      <w:r w:rsidRPr="0041451E">
        <w:rPr>
          <w:rFonts w:ascii="Osaka−等幅" w:eastAsia="Osaka−等幅" w:hAnsi="Osaka−等幅" w:cs="Osaka−等幅" w:hint="eastAsia"/>
          <w:color w:val="000000"/>
          <w:lang w:val="ja-JP"/>
        </w:rPr>
        <w:t>分のピークほど悪くはありませんが、それでも平均誤差</w:t>
      </w:r>
      <w:r w:rsidRPr="0041451E">
        <w:rPr>
          <w:rFonts w:asciiTheme="minorHAnsi" w:eastAsia="MS Mincho" w:hAnsiTheme="minorHAnsi"/>
          <w:color w:val="000000"/>
          <w:lang w:val="ja-JP"/>
        </w:rPr>
        <w:t>+15.7ppm</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ピークの平均誤差</w:t>
      </w:r>
      <w:r w:rsidRPr="0041451E">
        <w:rPr>
          <w:rFonts w:asciiTheme="minorHAnsi" w:eastAsia="MS Mincho" w:hAnsiTheme="minorHAnsi"/>
          <w:color w:val="000000"/>
          <w:lang w:val="ja-JP"/>
        </w:rPr>
        <w:t>-3.5ppm</w:t>
      </w:r>
      <w:r w:rsidRPr="0041451E">
        <w:rPr>
          <w:rFonts w:ascii="Osaka−等幅" w:eastAsia="Osaka−等幅" w:hAnsi="Osaka−等幅" w:cs="Osaka−等幅" w:hint="eastAsia"/>
          <w:color w:val="000000"/>
          <w:lang w:val="ja-JP"/>
        </w:rPr>
        <w:t>より</w:t>
      </w:r>
      <w:r w:rsidR="008C043B">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かなり悪い値です。</w:t>
      </w:r>
    </w:p>
    <w:p w14:paraId="13BE6DE1"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の同位体分布に関する問題を完全に理解するには、</w:t>
      </w:r>
      <w:r w:rsidR="008C043B">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14:paraId="0B89FE60"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Osaka−等幅" w:eastAsia="Osaka−等幅" w:hAnsi="Osaka−等幅" w:cs="Osaka−等幅" w:hint="eastAsia"/>
          <w:b/>
          <w:color w:val="000000"/>
          <w:lang w:val="ja-JP"/>
        </w:rPr>
        <w:t>ターゲット</w:t>
      </w:r>
      <w:r w:rsidRPr="0041451E">
        <w:rPr>
          <w:rFonts w:asciiTheme="minorHAnsi" w:eastAsia="MS Mincho" w:hAnsiTheme="minorHAnsi"/>
          <w:color w:val="000000"/>
          <w:lang w:val="ja-JP"/>
        </w:rPr>
        <w:t xml:space="preserve">] </w:t>
      </w:r>
      <w:r w:rsidR="00C01EC5">
        <w:rPr>
          <w:rFonts w:ascii="MS Gothic" w:eastAsia="MS Gothic" w:hAnsi="MS Gothic" w:cs="MS Gothic" w:hint="eastAsia"/>
          <w:color w:val="000000"/>
          <w:lang w:val="ja-JP"/>
        </w:rPr>
        <w:t>表示</w:t>
      </w:r>
      <w:r w:rsidRPr="0041451E">
        <w:rPr>
          <w:rFonts w:ascii="Osaka−等幅" w:eastAsia="Osaka−等幅" w:hAnsi="Osaka−等幅" w:cs="Osaka−等幅" w:hint="eastAsia"/>
          <w:color w:val="000000"/>
          <w:lang w:val="ja-JP"/>
        </w:rPr>
        <w:t>のペプチド要素の左側の</w:t>
      </w:r>
      <w:r w:rsidRPr="0041451E">
        <w:rPr>
          <w:rFonts w:asciiTheme="minorHAnsi" w:eastAsia="MS Mincho" w:hAnsiTheme="minorHAnsi"/>
          <w:color w:val="000000"/>
          <w:lang w:val="ja-JP"/>
        </w:rPr>
        <w:t>+</w:t>
      </w:r>
      <w:r w:rsidRPr="0041451E">
        <w:rPr>
          <w:rFonts w:ascii="Osaka−等幅" w:eastAsia="Osaka−等幅" w:hAnsi="Osaka−等幅" w:cs="Osaka−等幅" w:hint="eastAsia"/>
          <w:color w:val="000000"/>
          <w:lang w:val="ja-JP"/>
        </w:rPr>
        <w:t>アイコンをクリックして、展開します。</w:t>
      </w:r>
    </w:p>
    <w:p w14:paraId="47F04DBD"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color w:val="000000"/>
          <w:lang w:val="ja-JP"/>
        </w:rPr>
        <w:t>マウスカーソルを</w:t>
      </w:r>
      <w:r w:rsidRPr="0041451E">
        <w:rPr>
          <w:rFonts w:asciiTheme="minorHAnsi" w:eastAsia="MS Mincho" w:hAnsiTheme="minorHAnsi"/>
          <w:color w:val="000000"/>
          <w:lang w:val="ja-JP"/>
        </w:rPr>
        <w:t>732.3099+++</w:t>
      </w:r>
      <w:r w:rsidRPr="0041451E">
        <w:rPr>
          <w:rFonts w:ascii="Osaka−等幅" w:eastAsia="Osaka−等幅" w:hAnsi="Osaka−等幅" w:cs="Osaka−等幅" w:hint="eastAsia"/>
          <w:color w:val="000000"/>
          <w:lang w:val="ja-JP"/>
        </w:rPr>
        <w:t>プリカーサー要素上でホバリングさせます。</w:t>
      </w:r>
    </w:p>
    <w:p w14:paraId="68E33395"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Osaka−等幅" w:eastAsia="Osaka−等幅" w:hAnsi="Osaka−等幅" w:cs="Osaka−等幅" w:hint="eastAsia"/>
          <w:lang w:val="ja-JP"/>
        </w:rPr>
        <w:t>プリカーサー要素の右側に表示されるドロップダウン矢印をクリックします。</w:t>
      </w:r>
    </w:p>
    <w:p w14:paraId="6F3ED8DB"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w:t>
      </w:r>
      <w:r w:rsidR="00BD037A">
        <w:rPr>
          <w:rFonts w:ascii="Osaka−等幅" w:eastAsia="Osaka−等幅" w:hAnsi="Osaka−等幅" w:cs="Osaka−等幅" w:hint="eastAsia"/>
          <w:color w:val="000000"/>
          <w:lang w:val="ja-JP"/>
        </w:rPr>
        <w:t>は</w:t>
      </w:r>
      <w:r w:rsidRPr="0041451E">
        <w:rPr>
          <w:rFonts w:ascii="Osaka−等幅" w:eastAsia="Osaka−等幅" w:hAnsi="Osaka−等幅" w:cs="Osaka−等幅" w:hint="eastAsia"/>
          <w:color w:val="000000"/>
          <w:lang w:val="ja-JP"/>
        </w:rPr>
        <w:t>、以下のようなポップアップが表示されます。</w:t>
      </w:r>
    </w:p>
    <w:p w14:paraId="591241D1" w14:textId="77777777"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drawing>
          <wp:inline distT="0" distB="0" distL="0" distR="0" wp14:anchorId="453CF4AF" wp14:editId="4E83AD86">
            <wp:extent cx="3905250" cy="21526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905250" cy="2152650"/>
                    </a:xfrm>
                    <a:prstGeom prst="rect">
                      <a:avLst/>
                    </a:prstGeom>
                  </pic:spPr>
                </pic:pic>
              </a:graphicData>
            </a:graphic>
          </wp:inline>
        </w:drawing>
      </w:r>
    </w:p>
    <w:p w14:paraId="2C73DD4C"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ら</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つのプリカーサートランジション</w:t>
      </w:r>
      <w:r w:rsidR="008C043B">
        <w:rPr>
          <w:rFonts w:ascii="Osaka−等幅" w:eastAsia="Osaka−等幅" w:hAnsi="Osaka−等幅" w:cs="Osaka−等幅" w:hint="eastAsia"/>
          <w:color w:val="000000"/>
          <w:lang w:val="ja-JP"/>
        </w:rPr>
        <w:t>しか見えない</w:t>
      </w:r>
      <w:r w:rsidRPr="0041451E">
        <w:rPr>
          <w:rFonts w:ascii="Osaka−等幅" w:eastAsia="Osaka−等幅" w:hAnsi="Osaka−等幅" w:cs="Osaka−等幅" w:hint="eastAsia"/>
          <w:color w:val="000000"/>
          <w:lang w:val="ja-JP"/>
        </w:rPr>
        <w:t>場合、</w:t>
      </w:r>
      <w:r w:rsidR="008C043B">
        <w:rPr>
          <w:rFonts w:ascii="Osaka−等幅" w:eastAsia="Osaka−等幅" w:hAnsi="Osaka−等幅" w:cs="Osaka−等幅" w:hint="eastAsia"/>
          <w:color w:val="000000"/>
          <w:lang w:val="ja-JP"/>
        </w:rPr>
        <w:t>次のようにします</w:t>
      </w:r>
      <w:r w:rsidRPr="0041451E">
        <w:rPr>
          <w:rFonts w:ascii="Osaka−等幅" w:eastAsia="Osaka−等幅" w:hAnsi="Osaka−等幅" w:cs="Osaka−等幅" w:hint="eastAsia"/>
          <w:color w:val="000000"/>
          <w:lang w:val="ja-JP"/>
        </w:rPr>
        <w:t>。</w:t>
      </w:r>
    </w:p>
    <w:p w14:paraId="73FD7570" w14:textId="77777777" w:rsidR="00C91DAA" w:rsidRPr="0041451E" w:rsidRDefault="00077967">
      <w:pPr>
        <w:pStyle w:val="ListParagraph"/>
        <w:numPr>
          <w:ilvl w:val="0"/>
          <w:numId w:val="26"/>
        </w:numPr>
        <w:rPr>
          <w:rFonts w:asciiTheme="minorHAnsi" w:eastAsia="MS Mincho" w:hAnsiTheme="minorHAnsi"/>
          <w:color w:val="000000"/>
        </w:rPr>
      </w:pPr>
      <w:r w:rsidRPr="0041451E">
        <w:rPr>
          <w:rFonts w:ascii="Osaka−等幅" w:eastAsia="Osaka−等幅" w:hAnsi="Osaka−等幅" w:cs="Osaka−等幅" w:hint="eastAsia"/>
          <w:color w:val="000000"/>
          <w:lang w:val="ja-JP"/>
        </w:rPr>
        <w:t>漏斗のアイコンをクリックして、トランジションフィルタを削除します。</w:t>
      </w:r>
    </w:p>
    <w:p w14:paraId="5D8F38CE"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このペプチドプリカーサーについて考えられる</w:t>
      </w:r>
      <w:r w:rsidR="00BD037A">
        <w:rPr>
          <w:rFonts w:ascii="Osaka−等幅" w:eastAsia="Osaka−等幅" w:hAnsi="Osaka−等幅" w:cs="Osaka−等幅" w:hint="eastAsia"/>
          <w:color w:val="000000"/>
          <w:lang w:val="ja-JP"/>
        </w:rPr>
        <w:t>全て</w:t>
      </w:r>
      <w:r w:rsidRPr="0041451E">
        <w:rPr>
          <w:rFonts w:ascii="Osaka−等幅" w:eastAsia="Osaka−等幅" w:hAnsi="Osaka−等幅" w:cs="Osaka−等幅" w:hint="eastAsia"/>
          <w:color w:val="000000"/>
          <w:lang w:val="ja-JP"/>
        </w:rPr>
        <w:t>のトランジションが</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に表示されます。</w:t>
      </w:r>
    </w:p>
    <w:p w14:paraId="5A831F0F" w14:textId="77777777"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lastRenderedPageBreak/>
        <w:drawing>
          <wp:inline distT="0" distB="0" distL="0" distR="0" wp14:anchorId="2CA4C041" wp14:editId="47703788">
            <wp:extent cx="3905250" cy="21526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14:paraId="734B75B0"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緑の</w:t>
      </w:r>
      <w:r w:rsidR="002476D8">
        <w:rPr>
          <w:rFonts w:ascii="Osaka−等幅" w:eastAsia="Osaka−等幅" w:hAnsi="Osaka−等幅" w:cs="Osaka−等幅" w:hint="eastAsia"/>
          <w:color w:val="000000"/>
          <w:lang w:val="ja-JP"/>
        </w:rPr>
        <w:t>丸</w:t>
      </w:r>
      <w:r w:rsidRPr="0041451E">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Skyline</w:t>
      </w:r>
      <w:r w:rsidR="002476D8">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クロマトグラムデータ</w:t>
      </w:r>
      <w:r w:rsidR="002476D8">
        <w:rPr>
          <w:rFonts w:ascii="Osaka−等幅" w:eastAsia="Osaka−等幅" w:hAnsi="Osaka−等幅" w:cs="Osaka−等幅" w:hint="eastAsia"/>
          <w:color w:val="000000"/>
          <w:lang w:val="ja-JP"/>
        </w:rPr>
        <w:t>が</w:t>
      </w:r>
      <w:r w:rsidR="002476D8" w:rsidRPr="0041451E">
        <w:rPr>
          <w:rFonts w:ascii="Osaka−等幅" w:eastAsia="Osaka−等幅" w:hAnsi="Osaka−等幅" w:cs="Osaka−等幅" w:hint="eastAsia"/>
          <w:color w:val="000000"/>
          <w:lang w:val="ja-JP"/>
        </w:rPr>
        <w:t>すでに</w:t>
      </w:r>
      <w:r w:rsidR="002476D8">
        <w:rPr>
          <w:rFonts w:ascii="Osaka−等幅" w:eastAsia="Osaka−等幅" w:hAnsi="Osaka−等幅" w:cs="Osaka−等幅" w:hint="eastAsia"/>
          <w:color w:val="000000"/>
          <w:lang w:val="ja-JP"/>
        </w:rPr>
        <w:t>ある</w:t>
      </w:r>
      <w:r w:rsidRPr="0041451E">
        <w:rPr>
          <w:rFonts w:ascii="Osaka−等幅" w:eastAsia="Osaka−等幅" w:hAnsi="Osaka−等幅" w:cs="Osaka−等幅" w:hint="eastAsia"/>
          <w:color w:val="000000"/>
          <w:lang w:val="ja-JP"/>
        </w:rPr>
        <w:t>トランジションを示します。</w:t>
      </w:r>
      <w:r w:rsidRPr="0041451E">
        <w:rPr>
          <w:rFonts w:asciiTheme="minorHAnsi" w:eastAsia="MS Mincho" w:hAnsiTheme="minorHAnsi"/>
          <w:color w:val="000000"/>
          <w:lang w:val="ja-JP"/>
        </w:rPr>
        <w:t>Skyline</w:t>
      </w:r>
      <w:r w:rsidR="00524585">
        <w:rPr>
          <w:rFonts w:ascii="Osaka−等幅" w:eastAsia="Osaka−等幅" w:hAnsi="Osaka−等幅" w:cs="Osaka−等幅" w:hint="eastAsia"/>
          <w:color w:val="000000"/>
          <w:lang w:val="ja-JP"/>
        </w:rPr>
        <w:t>は同位体分布中の全てのピークに対する</w:t>
      </w:r>
      <w:r w:rsidR="002476D8" w:rsidRPr="0041451E">
        <w:rPr>
          <w:rFonts w:ascii="Osaka−等幅" w:eastAsia="Osaka−等幅" w:hAnsi="Osaka−等幅" w:cs="Osaka−等幅" w:hint="eastAsia"/>
          <w:color w:val="000000"/>
          <w:lang w:val="ja-JP"/>
        </w:rPr>
        <w:t>クロマトグラム</w:t>
      </w:r>
      <w:r w:rsidR="00524585">
        <w:rPr>
          <w:rFonts w:ascii="Osaka−等幅" w:eastAsia="Osaka−等幅" w:hAnsi="Osaka−等幅" w:cs="Osaka−等幅" w:hint="eastAsia"/>
          <w:color w:val="000000"/>
          <w:lang w:val="ja-JP"/>
        </w:rPr>
        <w:t>を自動的に抽出します。このクトマトグラムの抽出は、</w:t>
      </w:r>
      <w:r w:rsidR="00224979">
        <w:rPr>
          <w:rFonts w:ascii="Osaka−等幅" w:eastAsia="Osaka−等幅" w:hAnsi="Osaka−等幅" w:cs="Osaka−等幅" w:hint="eastAsia"/>
          <w:color w:val="000000"/>
          <w:lang w:val="ja-JP"/>
        </w:rPr>
        <w:t>予測される同位体分布</w:t>
      </w:r>
      <w:r w:rsidR="002476D8" w:rsidRPr="0041451E">
        <w:rPr>
          <w:rFonts w:ascii="Osaka−等幅" w:eastAsia="Osaka−等幅" w:hAnsi="Osaka−等幅" w:cs="Osaka−等幅" w:hint="eastAsia"/>
          <w:color w:val="000000"/>
          <w:lang w:val="ja-JP"/>
        </w:rPr>
        <w:t>全体の少なくとも</w:t>
      </w:r>
      <w:r w:rsidR="002476D8" w:rsidRPr="0041451E">
        <w:rPr>
          <w:rFonts w:asciiTheme="minorHAnsi" w:eastAsia="MS Mincho" w:hAnsiTheme="minorHAnsi"/>
          <w:color w:val="000000"/>
          <w:lang w:val="ja-JP"/>
        </w:rPr>
        <w:t>1%</w:t>
      </w:r>
      <w:r w:rsidR="002476D8" w:rsidRPr="0041451E">
        <w:rPr>
          <w:rFonts w:ascii="Osaka−等幅" w:eastAsia="Osaka−等幅" w:hAnsi="Osaka−等幅" w:cs="Osaka−等幅" w:hint="eastAsia"/>
          <w:color w:val="000000"/>
          <w:lang w:val="ja-JP"/>
        </w:rPr>
        <w:t>を</w:t>
      </w:r>
      <w:r w:rsidR="002476D8">
        <w:rPr>
          <w:rFonts w:ascii="Osaka−等幅" w:eastAsia="Osaka−等幅" w:hAnsi="Osaka−等幅" w:cs="Osaka−等幅" w:hint="eastAsia"/>
          <w:color w:val="000000"/>
          <w:lang w:val="ja-JP"/>
        </w:rPr>
        <w:t>占める</w:t>
      </w:r>
      <w:r w:rsidR="00524585">
        <w:rPr>
          <w:rFonts w:ascii="Osaka−等幅" w:eastAsia="Osaka−等幅" w:hAnsi="Osaka−等幅" w:cs="Osaka−等幅" w:hint="eastAsia"/>
          <w:color w:val="000000"/>
          <w:lang w:val="ja-JP"/>
        </w:rPr>
        <w:t>ピークまで行います</w:t>
      </w:r>
      <w:r w:rsidRPr="0041451E">
        <w:rPr>
          <w:rFonts w:ascii="Osaka−等幅" w:eastAsia="Osaka−等幅" w:hAnsi="Osaka−等幅" w:cs="Osaka−等幅" w:hint="eastAsia"/>
          <w:color w:val="000000"/>
          <w:lang w:val="ja-JP"/>
        </w:rPr>
        <w:t>。また、</w:t>
      </w:r>
      <w:r w:rsidRPr="0041451E">
        <w:rPr>
          <w:rFonts w:asciiTheme="minorHAnsi" w:eastAsia="MS Mincho" w:hAnsiTheme="minorHAnsi"/>
          <w:color w:val="000000"/>
          <w:lang w:val="ja-JP"/>
        </w:rPr>
        <w:t>M-1</w:t>
      </w:r>
      <w:r w:rsidRPr="0041451E">
        <w:rPr>
          <w:rFonts w:ascii="Osaka−等幅" w:eastAsia="Osaka−等幅" w:hAnsi="Osaka−等幅" w:cs="Osaka−等幅" w:hint="eastAsia"/>
          <w:color w:val="000000"/>
          <w:lang w:val="ja-JP"/>
        </w:rPr>
        <w:t>のクロマトグラム</w:t>
      </w:r>
      <w:r w:rsidR="00524585">
        <w:rPr>
          <w:rFonts w:ascii="Osaka−等幅" w:eastAsia="Osaka−等幅" w:hAnsi="Osaka−等幅" w:cs="Osaka−等幅" w:hint="eastAsia"/>
          <w:color w:val="000000"/>
          <w:lang w:val="ja-JP"/>
        </w:rPr>
        <w:t>も</w:t>
      </w:r>
      <w:r w:rsidRPr="0041451E">
        <w:rPr>
          <w:rFonts w:ascii="Osaka−等幅" w:eastAsia="Osaka−等幅" w:hAnsi="Osaka−等幅" w:cs="Osaka−等幅" w:hint="eastAsia"/>
          <w:color w:val="000000"/>
          <w:lang w:val="ja-JP"/>
        </w:rPr>
        <w:t>常に抽出します。</w:t>
      </w:r>
      <w:r w:rsidR="002476D8">
        <w:rPr>
          <w:rFonts w:ascii="Osaka−等幅" w:eastAsia="Osaka−等幅" w:hAnsi="Osaka−等幅" w:cs="Osaka−等幅" w:hint="eastAsia"/>
          <w:color w:val="000000"/>
          <w:lang w:val="ja-JP"/>
        </w:rPr>
        <w:t>その理由は</w:t>
      </w:r>
      <w:r w:rsidRPr="0041451E">
        <w:rPr>
          <w:rFonts w:ascii="Osaka−等幅" w:eastAsia="Osaka−等幅" w:hAnsi="Osaka−等幅" w:cs="Osaka−等幅" w:hint="eastAsia"/>
          <w:color w:val="000000"/>
          <w:lang w:val="ja-JP"/>
        </w:rPr>
        <w:t>、干渉を受けていない正しく選択されたピーク</w:t>
      </w:r>
      <w:r w:rsidR="002476D8">
        <w:rPr>
          <w:rFonts w:ascii="Osaka−等幅" w:eastAsia="Osaka−等幅" w:hAnsi="Osaka−等幅" w:cs="Osaka−等幅" w:hint="eastAsia"/>
          <w:color w:val="000000"/>
          <w:lang w:val="ja-JP"/>
        </w:rPr>
        <w:t>に</w:t>
      </w:r>
      <w:r w:rsidRPr="0041451E">
        <w:rPr>
          <w:rFonts w:ascii="Osaka−等幅" w:eastAsia="Osaka−等幅" w:hAnsi="Osaka−等幅" w:cs="Osaka−等幅" w:hint="eastAsia"/>
          <w:color w:val="000000"/>
          <w:lang w:val="ja-JP"/>
        </w:rPr>
        <w:t>は通常この</w:t>
      </w:r>
      <w:r w:rsidRPr="0041451E">
        <w:rPr>
          <w:rFonts w:asciiTheme="minorHAnsi" w:eastAsia="MS Mincho" w:hAnsiTheme="minorHAnsi"/>
          <w:i/>
          <w:color w:val="000000"/>
          <w:lang w:val="ja-JP"/>
        </w:rPr>
        <w:t>m/z</w:t>
      </w:r>
      <w:r w:rsidR="002476D8">
        <w:rPr>
          <w:rFonts w:ascii="Osaka−等幅" w:eastAsia="Osaka−等幅" w:hAnsi="Osaka−等幅" w:cs="Osaka−等幅" w:hint="eastAsia"/>
          <w:color w:val="000000"/>
          <w:lang w:val="ja-JP"/>
        </w:rPr>
        <w:t>のシグナルはない</w:t>
      </w:r>
      <w:r w:rsidRPr="0041451E">
        <w:rPr>
          <w:rFonts w:ascii="Osaka−等幅" w:eastAsia="Osaka−等幅" w:hAnsi="Osaka−等幅" w:cs="Osaka−等幅" w:hint="eastAsia"/>
          <w:color w:val="000000"/>
          <w:lang w:val="ja-JP"/>
        </w:rPr>
        <w:t>からです。</w:t>
      </w:r>
    </w:p>
    <w:p w14:paraId="30EEC8B7" w14:textId="77777777" w:rsidR="00C91DAA" w:rsidRPr="0041451E" w:rsidRDefault="00077967">
      <w:pPr>
        <w:pStyle w:val="ListParagraph"/>
        <w:numPr>
          <w:ilvl w:val="0"/>
          <w:numId w:val="26"/>
        </w:numPr>
        <w:rPr>
          <w:rFonts w:asciiTheme="minorHAnsi" w:eastAsia="MS Mincho" w:hAnsiTheme="minorHAnsi"/>
          <w:b/>
          <w:color w:val="000000"/>
        </w:rPr>
      </w:pP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トランジションと</w:t>
      </w:r>
      <w:r w:rsidRPr="0041451E">
        <w:rPr>
          <w:rFonts w:asciiTheme="minorHAnsi" w:eastAsia="MS Mincho" w:hAnsiTheme="minorHAnsi"/>
          <w:color w:val="000000"/>
          <w:lang w:val="ja-JP"/>
        </w:rPr>
        <w:t>M+4</w:t>
      </w:r>
      <w:r w:rsidRPr="0041451E">
        <w:rPr>
          <w:rFonts w:ascii="Osaka−等幅" w:eastAsia="Osaka−等幅" w:hAnsi="Osaka−等幅" w:cs="Osaka−等幅" w:hint="eastAsia"/>
          <w:color w:val="000000"/>
          <w:lang w:val="ja-JP"/>
        </w:rPr>
        <w:t>トランジションのチェックをオンにします。</w:t>
      </w:r>
    </w:p>
    <w:p w14:paraId="5396DDFC" w14:textId="77777777" w:rsidR="00C91DAA" w:rsidRPr="0041451E" w:rsidRDefault="00077967">
      <w:pPr>
        <w:pStyle w:val="ListParagraph"/>
        <w:numPr>
          <w:ilvl w:val="0"/>
          <w:numId w:val="26"/>
        </w:numPr>
        <w:rPr>
          <w:rFonts w:asciiTheme="minorHAnsi" w:eastAsia="MS Mincho" w:hAnsiTheme="minorHAnsi"/>
          <w:b/>
          <w:color w:val="000000"/>
        </w:rPr>
      </w:pPr>
      <w:r w:rsidRPr="0041451E">
        <w:rPr>
          <w:rFonts w:ascii="Osaka−等幅" w:eastAsia="Osaka−等幅" w:hAnsi="Osaka−等幅" w:cs="Osaka−等幅" w:hint="eastAsia"/>
          <w:color w:val="000000"/>
          <w:lang w:val="ja-JP"/>
        </w:rPr>
        <w:t>左上の緑のチェックボタンをクリックします（または</w:t>
      </w:r>
      <w:r w:rsidRPr="0041451E">
        <w:rPr>
          <w:rFonts w:asciiTheme="minorHAnsi" w:eastAsia="MS Mincho" w:hAnsiTheme="minorHAnsi"/>
          <w:color w:val="000000"/>
          <w:lang w:val="ja-JP"/>
        </w:rPr>
        <w:t>Enter</w:t>
      </w:r>
      <w:r w:rsidRPr="0041451E">
        <w:rPr>
          <w:rFonts w:ascii="Osaka−等幅" w:eastAsia="Osaka−等幅" w:hAnsi="Osaka−等幅" w:cs="Osaka−等幅" w:hint="eastAsia"/>
          <w:color w:val="000000"/>
          <w:lang w:val="ja-JP"/>
        </w:rPr>
        <w:t>を押します）。</w:t>
      </w:r>
    </w:p>
    <w:p w14:paraId="5DCEEDA7"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により、</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4</w:t>
      </w:r>
      <w:r w:rsidRPr="0041451E">
        <w:rPr>
          <w:rFonts w:ascii="Osaka−等幅" w:eastAsia="Osaka−等幅" w:hAnsi="Osaka−等幅" w:cs="Osaka−等幅" w:hint="eastAsia"/>
          <w:color w:val="000000"/>
          <w:lang w:val="ja-JP"/>
        </w:rPr>
        <w:t>のクロマトグラムがグラフに追加され、</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で</w:t>
      </w:r>
      <w:r w:rsidRPr="0041451E">
        <w:rPr>
          <w:rFonts w:asciiTheme="minorHAnsi" w:eastAsia="MS Mincho" w:hAnsiTheme="minorHAnsi"/>
          <w:color w:val="000000"/>
          <w:lang w:val="ja-JP"/>
        </w:rPr>
        <w:t>37</w:t>
      </w:r>
      <w:r w:rsidRPr="0041451E">
        <w:rPr>
          <w:rFonts w:ascii="Osaka−等幅" w:eastAsia="Osaka−等幅" w:hAnsi="Osaka−等幅" w:cs="Osaka−等幅" w:hint="eastAsia"/>
          <w:color w:val="000000"/>
          <w:lang w:val="ja-JP"/>
        </w:rPr>
        <w:t>分の同定ピークよりも多くの</w:t>
      </w:r>
      <w:r w:rsidR="00224979">
        <w:rPr>
          <w:rFonts w:ascii="Osaka−等幅" w:eastAsia="Osaka−等幅" w:hAnsi="Osaka−等幅" w:cs="Osaka−等幅" w:hint="eastAsia"/>
          <w:color w:val="000000"/>
          <w:lang w:val="ja-JP"/>
        </w:rPr>
        <w:t>シグナル</w:t>
      </w:r>
      <w:r w:rsidRPr="0041451E">
        <w:rPr>
          <w:rFonts w:ascii="Osaka−等幅" w:eastAsia="Osaka−等幅" w:hAnsi="Osaka−等幅" w:cs="Osaka−等幅" w:hint="eastAsia"/>
          <w:color w:val="000000"/>
          <w:lang w:val="ja-JP"/>
        </w:rPr>
        <w:t>が</w:t>
      </w:r>
      <w:r w:rsidR="00224979" w:rsidRPr="0041451E">
        <w:rPr>
          <w:rFonts w:ascii="Osaka−等幅" w:eastAsia="Osaka−等幅" w:hAnsi="Osaka−等幅" w:cs="Osaka−等幅" w:hint="eastAsia"/>
          <w:color w:val="000000"/>
          <w:lang w:val="ja-JP"/>
        </w:rPr>
        <w:t>見</w:t>
      </w:r>
      <w:r w:rsidR="00224979">
        <w:rPr>
          <w:rFonts w:ascii="Osaka−等幅" w:eastAsia="Osaka−等幅" w:hAnsi="Osaka−等幅" w:cs="Osaka−等幅" w:hint="eastAsia"/>
          <w:color w:val="000000"/>
          <w:lang w:val="ja-JP"/>
        </w:rPr>
        <w:t>え</w:t>
      </w:r>
      <w:r w:rsidR="00224979" w:rsidRPr="0041451E">
        <w:rPr>
          <w:rFonts w:ascii="Osaka−等幅" w:eastAsia="Osaka−等幅" w:hAnsi="Osaka−等幅" w:cs="Osaka−等幅" w:hint="eastAsia"/>
          <w:color w:val="000000"/>
          <w:lang w:val="ja-JP"/>
        </w:rPr>
        <w:t>る</w:t>
      </w:r>
      <w:r w:rsidRPr="0041451E">
        <w:rPr>
          <w:rFonts w:ascii="Osaka−等幅" w:eastAsia="Osaka−等幅" w:hAnsi="Osaka−等幅" w:cs="Osaka−等幅" w:hint="eastAsia"/>
          <w:color w:val="000000"/>
          <w:lang w:val="ja-JP"/>
        </w:rPr>
        <w:t>ようになります。</w:t>
      </w:r>
      <w:r w:rsidRPr="0041451E">
        <w:rPr>
          <w:rFonts w:asciiTheme="minorHAnsi" w:eastAsia="MS Mincho" w:hAnsiTheme="minorHAnsi"/>
          <w:color w:val="000000"/>
          <w:lang w:val="ja-JP"/>
        </w:rPr>
        <w:t>Skyline</w:t>
      </w:r>
      <w:r w:rsidRPr="0041451E">
        <w:rPr>
          <w:rFonts w:ascii="Osaka−等幅" w:eastAsia="Osaka−等幅" w:hAnsi="Osaka−等幅" w:cs="Osaka−等幅" w:hint="eastAsia"/>
          <w:color w:val="000000"/>
          <w:lang w:val="ja-JP"/>
        </w:rPr>
        <w:t>のあらゆるクロマトグラムデータに関する作業で</w:t>
      </w:r>
      <w:r w:rsidR="00224979">
        <w:rPr>
          <w:rFonts w:ascii="Osaka−等幅" w:eastAsia="Osaka−等幅" w:hAnsi="Osaka−等幅" w:cs="Osaka−等幅" w:hint="eastAsia"/>
          <w:color w:val="000000"/>
          <w:lang w:val="ja-JP"/>
        </w:rPr>
        <w:t>の、</w:t>
      </w:r>
      <w:r w:rsidR="00224979" w:rsidRPr="0041451E" w:rsidDel="00224979">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保持時間</w:t>
      </w:r>
      <w:r w:rsidR="00224979">
        <w:rPr>
          <w:rFonts w:ascii="Osaka−等幅" w:eastAsia="Osaka−等幅" w:hAnsi="Osaka−等幅" w:cs="Osaka−等幅" w:hint="eastAsia"/>
          <w:color w:val="000000"/>
          <w:lang w:val="ja-JP"/>
        </w:rPr>
        <w:t>の</w:t>
      </w:r>
      <w:r w:rsidRPr="0041451E">
        <w:rPr>
          <w:rFonts w:ascii="Osaka−等幅" w:eastAsia="Osaka−等幅" w:hAnsi="Osaka−等幅" w:cs="Osaka−等幅" w:hint="eastAsia"/>
          <w:color w:val="000000"/>
          <w:lang w:val="ja-JP"/>
        </w:rPr>
        <w:t>再現</w:t>
      </w:r>
      <w:r w:rsidR="00224979">
        <w:rPr>
          <w:rFonts w:ascii="Osaka−等幅" w:eastAsia="Osaka−等幅" w:hAnsi="Osaka−等幅" w:cs="Osaka−等幅" w:hint="eastAsia"/>
          <w:color w:val="000000"/>
          <w:lang w:val="ja-JP"/>
        </w:rPr>
        <w:t>の確かさの</w:t>
      </w:r>
      <w:r w:rsidRPr="0041451E">
        <w:rPr>
          <w:rFonts w:ascii="Osaka−等幅" w:eastAsia="Osaka−等幅" w:hAnsi="Osaka−等幅" w:cs="Osaka−等幅" w:hint="eastAsia"/>
          <w:color w:val="000000"/>
          <w:lang w:val="ja-JP"/>
        </w:rPr>
        <w:t>重要性は、どれだけ誇張してもし過ぎることはありません。</w:t>
      </w:r>
    </w:p>
    <w:p w14:paraId="66800917" w14:textId="77777777" w:rsidR="00F017FF" w:rsidRPr="0041451E" w:rsidRDefault="000F4A3A" w:rsidP="00F017FF">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370F45E8" wp14:editId="5FF9A587">
            <wp:extent cx="4962525" cy="49149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62525" cy="4914900"/>
                    </a:xfrm>
                    <a:prstGeom prst="rect">
                      <a:avLst/>
                    </a:prstGeom>
                    <a:noFill/>
                    <a:ln>
                      <a:noFill/>
                    </a:ln>
                  </pic:spPr>
                </pic:pic>
              </a:graphicData>
            </a:graphic>
          </wp:inline>
        </w:drawing>
      </w:r>
    </w:p>
    <w:p w14:paraId="58E9A6FF"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これで、</w:t>
      </w:r>
      <w:r w:rsidRPr="0041451E">
        <w:rPr>
          <w:rFonts w:asciiTheme="minorHAnsi" w:eastAsia="MS Mincho" w:hAnsiTheme="minorHAnsi"/>
          <w:color w:val="000000"/>
          <w:lang w:val="ja-JP"/>
        </w:rPr>
        <w:t>33</w:t>
      </w:r>
      <w:r w:rsidRPr="0041451E">
        <w:rPr>
          <w:rFonts w:ascii="Osaka−等幅" w:eastAsia="Osaka−等幅" w:hAnsi="Osaka−等幅" w:cs="Osaka−等幅" w:hint="eastAsia"/>
          <w:color w:val="000000"/>
          <w:lang w:val="ja-JP"/>
        </w:rPr>
        <w:t>分のピークはターゲットに非常によく似た原子組成の別のペプチドにより生じたこと、また</w:t>
      </w:r>
      <w:r w:rsidR="0038191C">
        <w:rPr>
          <w:rFonts w:ascii="Osaka−等幅" w:eastAsia="Osaka−等幅" w:hAnsi="Osaka−等幅" w:cs="Osaka−等幅" w:hint="eastAsia"/>
          <w:color w:val="000000"/>
          <w:lang w:val="ja-JP"/>
        </w:rPr>
        <w:t>それは</w:t>
      </w:r>
      <w:r w:rsidRPr="0041451E">
        <w:rPr>
          <w:rFonts w:ascii="Osaka−等幅" w:eastAsia="Osaka−等幅" w:hAnsi="Osaka−等幅" w:cs="Osaka−等幅" w:hint="eastAsia"/>
          <w:color w:val="000000"/>
          <w:lang w:val="ja-JP"/>
        </w:rPr>
        <w:t>モノアイソトピック質量</w:t>
      </w:r>
      <w:r w:rsidR="0038191C">
        <w:rPr>
          <w:rFonts w:ascii="Osaka−等幅" w:eastAsia="Osaka−等幅" w:hAnsi="Osaka−等幅" w:cs="Osaka−等幅" w:hint="eastAsia"/>
          <w:color w:val="000000"/>
          <w:lang w:val="ja-JP"/>
        </w:rPr>
        <w:t>が</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ダルトン大き</w:t>
      </w:r>
      <w:r w:rsidR="0038191C">
        <w:rPr>
          <w:rFonts w:ascii="Osaka−等幅" w:eastAsia="Osaka−等幅" w:hAnsi="Osaka−等幅" w:cs="Osaka−等幅" w:hint="eastAsia"/>
          <w:color w:val="000000"/>
          <w:lang w:val="ja-JP"/>
        </w:rPr>
        <w:t>い</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価</w:t>
      </w:r>
      <w:r w:rsidR="0038191C">
        <w:rPr>
          <w:rFonts w:ascii="Osaka−等幅" w:eastAsia="Osaka−等幅" w:hAnsi="Osaka−等幅" w:cs="Osaka−等幅" w:hint="eastAsia"/>
          <w:color w:val="000000"/>
          <w:lang w:val="en-GB"/>
        </w:rPr>
        <w:t>のペプチド</w:t>
      </w:r>
      <w:r w:rsidRPr="0041451E">
        <w:rPr>
          <w:rFonts w:ascii="Osaka−等幅" w:eastAsia="Osaka−等幅" w:hAnsi="Osaka−等幅" w:cs="Osaka−等幅" w:hint="eastAsia"/>
          <w:color w:val="000000"/>
          <w:lang w:val="ja-JP"/>
        </w:rPr>
        <w:t>であること</w:t>
      </w:r>
      <w:r w:rsidR="001E3656">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かなり確信できると思います。</w:t>
      </w:r>
    </w:p>
    <w:p w14:paraId="16B87734" w14:textId="77777777" w:rsidR="00C91DAA" w:rsidRPr="0041451E" w:rsidRDefault="00077967">
      <w:pPr>
        <w:pStyle w:val="ListParagraph"/>
        <w:numPr>
          <w:ilvl w:val="0"/>
          <w:numId w:val="27"/>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Osaka−等幅" w:eastAsia="Osaka−等幅" w:hAnsi="Osaka−等幅" w:cs="Osaka−等幅" w:hint="eastAsia"/>
          <w:color w:val="000000"/>
          <w:lang w:val="ja-JP"/>
        </w:rPr>
        <w:t>元に戻す</w:t>
      </w:r>
      <w:r w:rsidRPr="0041451E">
        <w:rPr>
          <w:rFonts w:asciiTheme="minorHAnsi" w:eastAsia="MS Mincho" w:hAnsiTheme="minorHAnsi"/>
          <w:color w:val="000000"/>
          <w:lang w:val="ja-JP"/>
        </w:rPr>
        <w:t xml:space="preserve">] </w:t>
      </w:r>
      <w:r w:rsidRPr="0041451E">
        <w:rPr>
          <w:rFonts w:ascii="Osaka−等幅" w:eastAsia="Osaka−等幅" w:hAnsi="Osaka−等幅" w:cs="Osaka−等幅" w:hint="eastAsia"/>
          <w:color w:val="000000"/>
          <w:lang w:val="ja-JP"/>
        </w:rPr>
        <w:t>ボタン（</w:t>
      </w:r>
      <w:r w:rsidRPr="0041451E">
        <w:rPr>
          <w:rFonts w:asciiTheme="minorHAnsi" w:eastAsia="MS Mincho" w:hAnsiTheme="minorHAnsi"/>
          <w:color w:val="000000"/>
          <w:lang w:val="ja-JP"/>
        </w:rPr>
        <w:t>Ctrl+Z</w:t>
      </w:r>
      <w:r w:rsidRPr="0041451E">
        <w:rPr>
          <w:rFonts w:ascii="Osaka−等幅" w:eastAsia="Osaka−等幅" w:hAnsi="Osaka−等幅" w:cs="Osaka−等幅" w:hint="eastAsia"/>
          <w:color w:val="000000"/>
          <w:lang w:val="ja-JP"/>
        </w:rPr>
        <w:t>）を、元の積分修正へと戻るまで</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回クリックします。</w:t>
      </w:r>
    </w:p>
    <w:p w14:paraId="3DC1D551" w14:textId="77777777" w:rsidR="00C91DAA" w:rsidRPr="0041451E" w:rsidRDefault="00077967">
      <w:pPr>
        <w:pStyle w:val="Heading2"/>
        <w:rPr>
          <w:rFonts w:asciiTheme="minorHAnsi" w:eastAsia="MS Mincho" w:hAnsiTheme="minorHAnsi"/>
        </w:rPr>
      </w:pPr>
      <w:r w:rsidRPr="00DA7DCD">
        <w:rPr>
          <w:rFonts w:ascii="Osaka−等幅" w:eastAsia="Osaka−等幅" w:hAnsi="Osaka−等幅" w:cs="Osaka−等幅" w:hint="eastAsia"/>
          <w:lang w:val="ja-JP"/>
        </w:rPr>
        <w:t>干渉を検知・理解する</w:t>
      </w:r>
    </w:p>
    <w:p w14:paraId="50214C95" w14:textId="77777777" w:rsidR="00C91DAA" w:rsidRPr="0041451E" w:rsidRDefault="0038191C">
      <w:pPr>
        <w:rPr>
          <w:rFonts w:asciiTheme="minorHAnsi" w:eastAsia="MS Mincho" w:hAnsiTheme="minorHAnsi"/>
          <w:color w:val="000000"/>
        </w:rPr>
      </w:pPr>
      <w:r w:rsidRPr="0041451E">
        <w:rPr>
          <w:rFonts w:ascii="Osaka−等幅" w:eastAsia="Osaka−等幅" w:hAnsi="Osaka−等幅" w:cs="Osaka−等幅" w:hint="eastAsia"/>
          <w:lang w:val="ja-JP"/>
        </w:rPr>
        <w:t>クロマトグラフィーデータ</w:t>
      </w:r>
      <w:r w:rsidR="00DA7DCD">
        <w:rPr>
          <w:rFonts w:ascii="Osaka−等幅" w:eastAsia="Osaka−等幅" w:hAnsi="Osaka−等幅" w:cs="Osaka−等幅" w:hint="eastAsia"/>
          <w:lang w:val="ja-JP"/>
        </w:rPr>
        <w:t>の解釈に、</w:t>
      </w:r>
      <w:r w:rsidRPr="0041451E">
        <w:rPr>
          <w:rFonts w:ascii="Osaka−等幅" w:eastAsia="Osaka−等幅" w:hAnsi="Osaka−等幅" w:cs="Osaka−等幅" w:hint="eastAsia"/>
          <w:lang w:val="ja-JP"/>
        </w:rPr>
        <w:t>これら</w:t>
      </w:r>
      <w:r>
        <w:rPr>
          <w:rFonts w:ascii="Osaka−等幅" w:eastAsia="Osaka−等幅" w:hAnsi="Osaka−等幅" w:cs="Osaka−等幅" w:hint="eastAsia"/>
          <w:lang w:val="ja-JP"/>
        </w:rPr>
        <w:t>の</w:t>
      </w:r>
      <w:r w:rsidR="00077967" w:rsidRPr="0041451E">
        <w:rPr>
          <w:rFonts w:asciiTheme="minorHAnsi" w:eastAsia="MS Mincho" w:hAnsiTheme="minorHAnsi"/>
          <w:lang w:val="ja-JP"/>
        </w:rPr>
        <w:t>Skyline</w:t>
      </w:r>
      <w:r w:rsidR="00077967" w:rsidRPr="0041451E">
        <w:rPr>
          <w:rFonts w:ascii="Osaka−等幅" w:eastAsia="Osaka−等幅" w:hAnsi="Osaka−等幅" w:cs="Osaka−等幅" w:hint="eastAsia"/>
          <w:lang w:val="ja-JP"/>
        </w:rPr>
        <w:t>のツールを活用すれば、それほど苦労せずに真に干渉があった最初のペプチドを見つけることができます。</w:t>
      </w:r>
      <w:r w:rsidR="00697AE5">
        <w:rPr>
          <w:rFonts w:ascii="Osaka−等幅" w:eastAsia="Osaka−等幅" w:hAnsi="Osaka−等幅" w:cs="Osaka−等幅" w:hint="eastAsia"/>
          <w:lang w:val="ja-JP"/>
        </w:rPr>
        <w:t>以下のような</w:t>
      </w:r>
      <w:r w:rsidR="00077967" w:rsidRPr="0041451E">
        <w:rPr>
          <w:rFonts w:ascii="Osaka−等幅" w:eastAsia="Osaka−等幅" w:hAnsi="Osaka−等幅" w:cs="Osaka−等幅" w:hint="eastAsia"/>
          <w:lang w:val="ja-JP"/>
        </w:rPr>
        <w:t>二重リン酸化ペプチド</w:t>
      </w:r>
      <w:r w:rsidR="00077967" w:rsidRPr="0041451E">
        <w:rPr>
          <w:rFonts w:asciiTheme="minorHAnsi" w:eastAsia="MS Mincho" w:hAnsiTheme="minorHAnsi"/>
          <w:lang w:val="ja-JP"/>
        </w:rPr>
        <w:t>ASLG</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LEGEAEAEAS</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PKGK</w:t>
      </w:r>
      <w:r w:rsidR="00077967" w:rsidRPr="0041451E">
        <w:rPr>
          <w:rFonts w:ascii="Osaka−等幅" w:eastAsia="Osaka−等幅" w:hAnsi="Osaka−等幅" w:cs="Osaka−等幅" w:hint="eastAsia"/>
          <w:color w:val="000000"/>
          <w:lang w:val="ja-JP"/>
        </w:rPr>
        <w:t>のクロマトグラ</w:t>
      </w:r>
      <w:r w:rsidR="00DA7DCD">
        <w:rPr>
          <w:rFonts w:ascii="Osaka−等幅" w:eastAsia="Osaka−等幅" w:hAnsi="Osaka−等幅" w:cs="Osaka−等幅" w:hint="eastAsia"/>
          <w:color w:val="000000"/>
          <w:lang w:val="ja-JP"/>
        </w:rPr>
        <w:t>ム</w:t>
      </w:r>
      <w:r w:rsidR="00077967" w:rsidRPr="0041451E">
        <w:rPr>
          <w:rFonts w:ascii="Osaka−等幅" w:eastAsia="Osaka−等幅" w:hAnsi="Osaka−等幅" w:cs="Osaka−等幅" w:hint="eastAsia"/>
          <w:color w:val="000000"/>
          <w:lang w:val="ja-JP"/>
        </w:rPr>
        <w:t>が</w:t>
      </w:r>
      <w:r w:rsidR="00DA7DCD">
        <w:rPr>
          <w:rFonts w:ascii="Osaka−等幅" w:eastAsia="Osaka−等幅" w:hAnsi="Osaka−等幅" w:cs="Osaka−等幅" w:hint="eastAsia"/>
          <w:color w:val="000000"/>
          <w:lang w:val="ja-JP"/>
        </w:rPr>
        <w:t>あります</w:t>
      </w:r>
      <w:r w:rsidR="00697AE5">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br w:type="page"/>
      </w:r>
    </w:p>
    <w:tbl>
      <w:tblPr>
        <w:tblStyle w:val="TableGrid"/>
        <w:tblW w:w="0" w:type="auto"/>
        <w:tblLook w:val="04A0" w:firstRow="1" w:lastRow="0" w:firstColumn="1" w:lastColumn="0" w:noHBand="0" w:noVBand="1"/>
      </w:tblPr>
      <w:tblGrid>
        <w:gridCol w:w="4788"/>
        <w:gridCol w:w="4788"/>
      </w:tblGrid>
      <w:tr w:rsidR="00E01C7C" w:rsidRPr="0041451E" w14:paraId="256C7C0A" w14:textId="77777777">
        <w:tc>
          <w:tcPr>
            <w:tcW w:w="4788" w:type="dxa"/>
            <w:tcBorders>
              <w:top w:val="nil"/>
              <w:left w:val="nil"/>
              <w:bottom w:val="nil"/>
              <w:right w:val="nil"/>
            </w:tcBorders>
          </w:tcPr>
          <w:p w14:paraId="2883C6E6"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62722611"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07501A7E" wp14:editId="2714FD36">
                  <wp:extent cx="3057525" cy="2971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502B4313"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26B91522" w14:textId="77777777" w:rsidR="00E01C7C"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B42C540" wp14:editId="7B9610C6">
                  <wp:extent cx="3057525" cy="29622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4DDF586F"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こでも、</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ペプチドには</w:t>
      </w:r>
      <w:r w:rsidRPr="0041451E">
        <w:rPr>
          <w:rFonts w:asciiTheme="minorHAnsi" w:eastAsia="MS Mincho" w:hAnsiTheme="minorHAnsi"/>
          <w:lang w:val="ja-JP"/>
        </w:rPr>
        <w:t>ID</w:t>
      </w:r>
      <w:r w:rsidRPr="0041451E">
        <w:rPr>
          <w:rFonts w:ascii="Osaka−等幅" w:eastAsia="Osaka−等幅" w:hAnsi="Osaka−等幅" w:cs="Osaka−等幅" w:hint="eastAsia"/>
          <w:lang w:val="ja-JP"/>
        </w:rPr>
        <w:t>がありますが、</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にはありません。</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のピークは、</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0038191C">
        <w:rPr>
          <w:rFonts w:ascii="Osaka−等幅" w:eastAsia="Osaka−等幅" w:hAnsi="Osaka−等幅" w:cs="Osaka−等幅" w:hint="eastAsia"/>
          <w:lang w:val="ja-JP"/>
        </w:rPr>
        <w:t>との</w:t>
      </w:r>
      <w:r w:rsidRPr="0041451E">
        <w:rPr>
          <w:rFonts w:ascii="Osaka−等幅" w:eastAsia="Osaka−等幅" w:hAnsi="Osaka−等幅" w:cs="Osaka−等幅" w:hint="eastAsia"/>
          <w:lang w:val="ja-JP"/>
        </w:rPr>
        <w:t>アライメントに基づき選択されました。</w:t>
      </w:r>
      <w:r w:rsidRPr="002B2F92">
        <w:rPr>
          <w:rFonts w:ascii="Osaka−等幅" w:eastAsia="Osaka−等幅" w:hAnsi="Osaka−等幅" w:cs="Osaka−等幅" w:hint="eastAsia"/>
          <w:lang w:val="ja-JP"/>
        </w:rPr>
        <w:t>その</w:t>
      </w:r>
      <w:r w:rsidRPr="002B2F92">
        <w:rPr>
          <w:rFonts w:asciiTheme="minorHAnsi" w:eastAsia="MS Mincho" w:hAnsiTheme="minorHAnsi"/>
          <w:lang w:val="ja-JP"/>
        </w:rPr>
        <w:t>M+2</w:t>
      </w:r>
      <w:r w:rsidRPr="002B2F92">
        <w:rPr>
          <w:rFonts w:ascii="Osaka−等幅" w:eastAsia="Osaka−等幅" w:hAnsi="Osaka−等幅" w:cs="Osaka−等幅" w:hint="eastAsia"/>
          <w:lang w:val="ja-JP"/>
        </w:rPr>
        <w:t>クロマトグラ</w:t>
      </w:r>
      <w:r w:rsidRPr="0041451E">
        <w:rPr>
          <w:rFonts w:ascii="Osaka−等幅" w:eastAsia="Osaka−等幅" w:hAnsi="Osaka−等幅" w:cs="Osaka−等幅" w:hint="eastAsia"/>
          <w:lang w:val="ja-JP"/>
        </w:rPr>
        <w:t>ム</w:t>
      </w:r>
      <w:r w:rsidR="002B2F92">
        <w:rPr>
          <w:rFonts w:ascii="Osaka−等幅" w:eastAsia="Osaka−等幅" w:hAnsi="Osaka−等幅" w:cs="Osaka−等幅" w:hint="eastAsia"/>
          <w:lang w:val="ja-JP"/>
        </w:rPr>
        <w:t>について</w:t>
      </w:r>
      <w:r w:rsidR="00A45352">
        <w:rPr>
          <w:rFonts w:ascii="Osaka−等幅" w:eastAsia="Osaka−等幅" w:hAnsi="Osaka−等幅" w:cs="Osaka−等幅" w:hint="eastAsia"/>
          <w:lang w:val="ja-JP"/>
        </w:rPr>
        <w:t>は、</w:t>
      </w:r>
      <w:r w:rsidRPr="0041451E">
        <w:rPr>
          <w:rFonts w:ascii="Osaka−等幅" w:eastAsia="Osaka−等幅" w:hAnsi="Osaka−等幅" w:cs="Osaka−等幅" w:hint="eastAsia"/>
          <w:lang w:val="ja-JP"/>
        </w:rPr>
        <w:t>右側のピークから</w:t>
      </w:r>
      <w:r w:rsidR="002B2F92">
        <w:rPr>
          <w:rFonts w:ascii="Osaka−等幅" w:eastAsia="Osaka−等幅" w:hAnsi="Osaka−等幅" w:cs="Osaka−等幅" w:hint="eastAsia"/>
          <w:lang w:val="ja-JP"/>
        </w:rPr>
        <w:t>の</w:t>
      </w:r>
      <w:r w:rsidRPr="0041451E">
        <w:rPr>
          <w:rFonts w:ascii="Osaka−等幅" w:eastAsia="Osaka−等幅" w:hAnsi="Osaka−等幅" w:cs="Osaka−等幅" w:hint="eastAsia"/>
          <w:lang w:val="ja-JP"/>
        </w:rPr>
        <w:t>干渉</w:t>
      </w:r>
      <w:r w:rsidR="002B2F92">
        <w:rPr>
          <w:rFonts w:ascii="Osaka−等幅" w:eastAsia="Osaka−等幅" w:hAnsi="Osaka−等幅" w:cs="Osaka−等幅" w:hint="eastAsia"/>
          <w:lang w:val="ja-JP"/>
        </w:rPr>
        <w:t>はほとんど</w:t>
      </w:r>
      <w:r w:rsidR="00A45352">
        <w:rPr>
          <w:rFonts w:ascii="Osaka−等幅" w:eastAsia="Osaka−等幅" w:hAnsi="Osaka−等幅" w:cs="Osaka−等幅" w:hint="eastAsia"/>
          <w:lang w:val="ja-JP"/>
        </w:rPr>
        <w:t>なさそうで</w:t>
      </w:r>
      <w:r w:rsidR="002B2F92">
        <w:rPr>
          <w:rFonts w:ascii="Osaka−等幅" w:eastAsia="Osaka−等幅" w:hAnsi="Osaka−等幅" w:cs="Osaka−等幅" w:hint="eastAsia"/>
          <w:lang w:val="ja-JP"/>
        </w:rPr>
        <w:t>あり</w:t>
      </w:r>
      <w:r w:rsidRPr="0041451E">
        <w:rPr>
          <w:rFonts w:ascii="Osaka−等幅" w:eastAsia="Osaka−等幅" w:hAnsi="Osaka−等幅" w:cs="Osaka−等幅" w:hint="eastAsia"/>
          <w:lang w:val="ja-JP"/>
        </w:rPr>
        <w:t>、最も</w:t>
      </w:r>
      <w:r w:rsidR="0038191C">
        <w:rPr>
          <w:rFonts w:ascii="Osaka−等幅" w:eastAsia="Osaka−等幅" w:hAnsi="Osaka−等幅" w:cs="Osaka−等幅" w:hint="eastAsia"/>
          <w:lang w:val="ja-JP"/>
        </w:rPr>
        <w:t>大きな</w:t>
      </w:r>
      <w:r w:rsidRPr="0041451E">
        <w:rPr>
          <w:rFonts w:ascii="Osaka−等幅" w:eastAsia="Osaka−等幅" w:hAnsi="Osaka−等幅" w:cs="Osaka−等幅" w:hint="eastAsia"/>
          <w:lang w:val="ja-JP"/>
        </w:rPr>
        <w:t>ピークでの質量誤差は</w:t>
      </w:r>
      <w:r w:rsidRPr="0041451E">
        <w:rPr>
          <w:rFonts w:asciiTheme="minorHAnsi" w:eastAsia="MS Mincho" w:hAnsiTheme="minorHAnsi"/>
          <w:lang w:val="ja-JP"/>
        </w:rPr>
        <w:t>0ppm</w:t>
      </w:r>
      <w:r w:rsidR="002B2F92">
        <w:rPr>
          <w:rFonts w:ascii="Osaka−等幅" w:eastAsia="Osaka−等幅" w:hAnsi="Osaka−等幅" w:cs="Osaka−等幅" w:hint="eastAsia"/>
          <w:lang w:val="ja-JP"/>
        </w:rPr>
        <w:t>となっていま</w:t>
      </w:r>
      <w:r w:rsidRPr="0041451E">
        <w:rPr>
          <w:rFonts w:ascii="Osaka−等幅" w:eastAsia="Osaka−等幅" w:hAnsi="Osaka−等幅" w:cs="Osaka−等幅" w:hint="eastAsia"/>
          <w:lang w:val="ja-JP"/>
        </w:rPr>
        <w:t>す。マウスのスクロールホイールを使用して再度ズームアウトすると、</w:t>
      </w:r>
      <w:r w:rsidR="00A45352">
        <w:rPr>
          <w:rFonts w:ascii="Osaka−等幅" w:eastAsia="Osaka−等幅" w:hAnsi="Osaka−等幅" w:cs="Osaka−等幅" w:hint="eastAsia"/>
          <w:lang w:val="ja-JP"/>
        </w:rPr>
        <w:t>36分のあたりに、</w:t>
      </w:r>
      <w:r w:rsidRPr="0041451E">
        <w:rPr>
          <w:rFonts w:ascii="Osaka−等幅" w:eastAsia="Osaka−等幅" w:hAnsi="Osaka−等幅" w:cs="Osaka−等幅" w:hint="eastAsia"/>
          <w:lang w:val="ja-JP"/>
        </w:rPr>
        <w:t>質量誤差が</w:t>
      </w:r>
      <w:r w:rsidRPr="0041451E">
        <w:rPr>
          <w:rFonts w:asciiTheme="minorHAnsi" w:eastAsia="MS Mincho" w:hAnsiTheme="minorHAnsi"/>
          <w:lang w:val="ja-JP"/>
        </w:rPr>
        <w:t>+11.2ppm</w:t>
      </w:r>
      <w:r w:rsidRPr="0041451E">
        <w:rPr>
          <w:rFonts w:ascii="Osaka−等幅" w:eastAsia="Osaka−等幅" w:hAnsi="Osaka−等幅" w:cs="Osaka−等幅" w:hint="eastAsia"/>
          <w:lang w:val="ja-JP"/>
        </w:rPr>
        <w:t>で</w:t>
      </w:r>
      <w:r w:rsidRPr="0041451E">
        <w:rPr>
          <w:rFonts w:asciiTheme="minorHAnsi" w:eastAsia="MS Mincho" w:hAnsiTheme="minorHAnsi"/>
          <w:lang w:val="ja-JP"/>
        </w:rPr>
        <w:t>idotp</w:t>
      </w:r>
      <w:r w:rsidRPr="0041451E">
        <w:rPr>
          <w:rFonts w:ascii="Osaka−等幅" w:eastAsia="Osaka−等幅" w:hAnsi="Osaka−等幅" w:cs="Osaka−等幅" w:hint="eastAsia"/>
          <w:lang w:val="ja-JP"/>
        </w:rPr>
        <w:t>値が</w:t>
      </w:r>
      <w:r w:rsidRPr="0041451E">
        <w:rPr>
          <w:rFonts w:asciiTheme="minorHAnsi" w:eastAsia="MS Mincho" w:hAnsiTheme="minorHAnsi"/>
          <w:lang w:val="ja-JP"/>
        </w:rPr>
        <w:t>0.78</w:t>
      </w:r>
      <w:r w:rsidR="00A45352">
        <w:rPr>
          <w:rFonts w:ascii="Osaka−等幅" w:eastAsia="Osaka−等幅" w:hAnsi="Osaka−等幅" w:cs="Osaka−等幅" w:hint="eastAsia"/>
          <w:lang w:val="en-GB"/>
        </w:rPr>
        <w:t>のものと</w:t>
      </w:r>
      <w:r w:rsidR="00A45352" w:rsidRPr="00A45352">
        <w:rPr>
          <w:rFonts w:ascii="Osaka−等幅" w:eastAsia="Osaka−等幅" w:hAnsi="Osaka−等幅" w:cs="Osaka−等幅" w:hint="eastAsia"/>
          <w:lang w:val="ja-JP"/>
        </w:rPr>
        <w:t xml:space="preserve"> </w:t>
      </w:r>
      <w:r w:rsidR="00A45352" w:rsidRPr="0041451E">
        <w:rPr>
          <w:rFonts w:ascii="Osaka−等幅" w:eastAsia="Osaka−等幅" w:hAnsi="Osaka−等幅" w:cs="Osaka−等幅" w:hint="eastAsia"/>
          <w:lang w:val="ja-JP"/>
        </w:rPr>
        <w:t>質量誤差が</w:t>
      </w:r>
      <w:r w:rsidR="00A45352" w:rsidRPr="0041451E">
        <w:rPr>
          <w:rFonts w:asciiTheme="minorHAnsi" w:eastAsia="MS Mincho" w:hAnsiTheme="minorHAnsi"/>
          <w:lang w:val="ja-JP"/>
        </w:rPr>
        <w:t>+9.6ppm</w:t>
      </w:r>
      <w:r w:rsidR="00A45352" w:rsidRPr="0041451E">
        <w:rPr>
          <w:rFonts w:ascii="Osaka−等幅" w:eastAsia="Osaka−等幅" w:hAnsi="Osaka−等幅" w:cs="Osaka−等幅" w:hint="eastAsia"/>
          <w:lang w:val="ja-JP"/>
        </w:rPr>
        <w:t>で</w:t>
      </w:r>
      <w:r w:rsidR="00A45352" w:rsidRPr="0041451E">
        <w:rPr>
          <w:rFonts w:asciiTheme="minorHAnsi" w:eastAsia="MS Mincho" w:hAnsiTheme="minorHAnsi"/>
          <w:lang w:val="ja-JP"/>
        </w:rPr>
        <w:t>idotp</w:t>
      </w:r>
      <w:r w:rsidR="00A45352" w:rsidRPr="0041451E">
        <w:rPr>
          <w:rFonts w:ascii="Osaka−等幅" w:eastAsia="Osaka−等幅" w:hAnsi="Osaka−等幅" w:cs="Osaka−等幅" w:hint="eastAsia"/>
          <w:lang w:val="ja-JP"/>
        </w:rPr>
        <w:t>値が</w:t>
      </w:r>
      <w:r w:rsidR="00A45352" w:rsidRPr="0041451E">
        <w:rPr>
          <w:rFonts w:asciiTheme="minorHAnsi" w:eastAsia="MS Mincho" w:hAnsiTheme="minorHAnsi"/>
          <w:lang w:val="ja-JP"/>
        </w:rPr>
        <w:t>0.76</w:t>
      </w:r>
      <w:r w:rsidR="00A45352">
        <w:rPr>
          <w:rFonts w:ascii="Osaka−等幅" w:eastAsia="Osaka−等幅" w:hAnsi="Osaka−等幅" w:cs="Osaka−等幅" w:hint="eastAsia"/>
          <w:lang w:val="ja-JP"/>
        </w:rPr>
        <w:t>の</w:t>
      </w:r>
      <w:r w:rsidRPr="0041451E">
        <w:rPr>
          <w:rFonts w:ascii="Osaka−等幅" w:eastAsia="Osaka−等幅" w:hAnsi="Osaka−等幅" w:cs="Osaka−等幅" w:hint="eastAsia"/>
          <w:lang w:val="ja-JP"/>
        </w:rPr>
        <w:t>非常に似通ったピークが</w:t>
      </w:r>
      <w:r w:rsidR="002B2F92">
        <w:rPr>
          <w:rFonts w:ascii="Osaka−等幅" w:eastAsia="Osaka−等幅" w:hAnsi="Osaka−等幅" w:cs="Osaka−等幅" w:hint="eastAsia"/>
          <w:lang w:val="ja-JP"/>
        </w:rPr>
        <w:t>２つの</w:t>
      </w:r>
      <w:r w:rsidRPr="0041451E">
        <w:rPr>
          <w:rFonts w:ascii="Osaka−等幅" w:eastAsia="Osaka−等幅" w:hAnsi="Osaka−等幅" w:cs="Osaka−等幅" w:hint="eastAsia"/>
          <w:lang w:val="ja-JP"/>
        </w:rPr>
        <w:t>グラフ</w:t>
      </w:r>
      <w:r w:rsidR="002B2F92">
        <w:rPr>
          <w:rFonts w:ascii="Osaka−等幅" w:eastAsia="Osaka−等幅" w:hAnsi="Osaka−等幅" w:cs="Osaka−等幅" w:hint="eastAsia"/>
          <w:lang w:val="ja-JP"/>
        </w:rPr>
        <w:t>で</w:t>
      </w:r>
      <w:r w:rsidRPr="0041451E">
        <w:rPr>
          <w:rFonts w:ascii="Osaka−等幅" w:eastAsia="Osaka−等幅" w:hAnsi="Osaka−等幅" w:cs="Osaka−等幅" w:hint="eastAsia"/>
          <w:lang w:val="ja-JP"/>
        </w:rPr>
        <w:t>見られます（保持時間注釈をクリックしてピークを選択した後に</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A45352">
        <w:rPr>
          <w:rFonts w:ascii="Osaka−等幅" w:eastAsia="Osaka−等幅" w:hAnsi="Osaka−等幅" w:cs="Osaka−等幅" w:hint="eastAsia"/>
          <w:lang w:val="ja-JP"/>
        </w:rPr>
        <w:t>で</w:t>
      </w:r>
      <w:r w:rsidRPr="0041451E">
        <w:rPr>
          <w:rFonts w:ascii="Osaka−等幅" w:eastAsia="Osaka−等幅" w:hAnsi="Osaka−等幅" w:cs="Osaka−等幅" w:hint="eastAsia"/>
          <w:lang w:val="ja-JP"/>
        </w:rPr>
        <w:t>見られます）。</w:t>
      </w:r>
    </w:p>
    <w:p w14:paraId="0C507B2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5b_MCF7TiTip3</w:t>
      </w:r>
      <w:r w:rsidRPr="0041451E">
        <w:rPr>
          <w:rFonts w:ascii="Osaka−等幅" w:eastAsia="Osaka−等幅" w:hAnsi="Osaka−等幅" w:cs="Osaka−等幅" w:hint="eastAsia"/>
          <w:lang w:val="ja-JP"/>
        </w:rPr>
        <w:t>の積分境界には</w:t>
      </w:r>
      <w:r w:rsidRPr="0041451E">
        <w:rPr>
          <w:rFonts w:asciiTheme="minorHAnsi" w:eastAsia="MS Mincho" w:hAnsiTheme="minorHAnsi"/>
          <w:lang w:val="ja-JP"/>
        </w:rPr>
        <w:t>M+2</w:t>
      </w:r>
      <w:r w:rsidRPr="0041451E">
        <w:rPr>
          <w:rFonts w:ascii="Osaka−等幅" w:eastAsia="Osaka−等幅" w:hAnsi="Osaka−等幅" w:cs="Osaka−等幅" w:hint="eastAsia"/>
          <w:lang w:val="ja-JP"/>
        </w:rPr>
        <w:t>への干渉</w:t>
      </w:r>
      <w:r w:rsidR="00A45352">
        <w:rPr>
          <w:rFonts w:ascii="Osaka−等幅" w:eastAsia="Osaka−等幅" w:hAnsi="Osaka−等幅" w:cs="Osaka−等幅" w:hint="eastAsia"/>
          <w:lang w:val="ja-JP"/>
        </w:rPr>
        <w:t>シグナル</w:t>
      </w:r>
      <w:r w:rsidRPr="0041451E">
        <w:rPr>
          <w:rFonts w:ascii="Osaka−等幅" w:eastAsia="Osaka−等幅" w:hAnsi="Osaka−等幅" w:cs="Osaka−等幅" w:hint="eastAsia"/>
          <w:lang w:val="ja-JP"/>
        </w:rPr>
        <w:t>が含まれており、実際のところ、このクロマトグラムの</w:t>
      </w:r>
      <w:r w:rsidR="00A45352">
        <w:rPr>
          <w:rFonts w:ascii="Osaka−等幅" w:eastAsia="Osaka−等幅" w:hAnsi="Osaka−等幅" w:cs="Osaka−等幅" w:hint="eastAsia"/>
          <w:lang w:val="ja-JP"/>
        </w:rPr>
        <w:t>別</w:t>
      </w:r>
      <w:r w:rsidRPr="0041451E">
        <w:rPr>
          <w:rFonts w:ascii="Osaka−等幅" w:eastAsia="Osaka−等幅" w:hAnsi="Osaka−等幅" w:cs="Osaka−等幅" w:hint="eastAsia"/>
          <w:lang w:val="ja-JP"/>
        </w:rPr>
        <w:t>のピークは、非常に慎重に</w:t>
      </w:r>
      <w:r w:rsidR="00A45352" w:rsidRPr="0041451E">
        <w:rPr>
          <w:rFonts w:ascii="Osaka−等幅" w:eastAsia="Osaka−等幅" w:hAnsi="Osaka−等幅" w:cs="Osaka−等幅" w:hint="eastAsia"/>
          <w:lang w:val="ja-JP"/>
        </w:rPr>
        <w:t>手</w:t>
      </w:r>
      <w:r w:rsidR="00A45352">
        <w:rPr>
          <w:rFonts w:ascii="Osaka−等幅" w:eastAsia="Osaka−等幅" w:hAnsi="Osaka−等幅" w:cs="Osaka−等幅" w:hint="eastAsia"/>
          <w:lang w:val="ja-JP"/>
        </w:rPr>
        <w:t>作業</w:t>
      </w:r>
      <w:r w:rsidRPr="0041451E">
        <w:rPr>
          <w:rFonts w:ascii="Osaka−等幅" w:eastAsia="Osaka−等幅" w:hAnsi="Osaka−等幅" w:cs="Osaka−等幅" w:hint="eastAsia"/>
          <w:lang w:val="ja-JP"/>
        </w:rPr>
        <w:t>で積分して</w:t>
      </w:r>
      <w:r w:rsidR="00A45352">
        <w:rPr>
          <w:rFonts w:ascii="Osaka−等幅" w:eastAsia="Osaka−等幅" w:hAnsi="Osaka−等幅" w:cs="Osaka−等幅" w:hint="eastAsia"/>
          <w:lang w:val="ja-JP"/>
        </w:rPr>
        <w:t>も</w:t>
      </w:r>
      <w:r w:rsidR="00A45352" w:rsidRPr="0041451E">
        <w:rPr>
          <w:rFonts w:ascii="Osaka−等幅" w:eastAsia="Osaka−等幅" w:hAnsi="Osaka−等幅" w:cs="Osaka−等幅" w:hint="eastAsia"/>
          <w:lang w:val="ja-JP"/>
        </w:rPr>
        <w:t>その</w:t>
      </w:r>
      <w:r w:rsidR="00A45352">
        <w:rPr>
          <w:rFonts w:ascii="Osaka−等幅" w:eastAsia="Osaka−等幅" w:hAnsi="Osaka−等幅" w:cs="Osaka−等幅" w:hint="eastAsia"/>
          <w:lang w:val="ja-JP"/>
        </w:rPr>
        <w:t>シグナル</w:t>
      </w:r>
      <w:r w:rsidR="00A45352" w:rsidRPr="0041451E">
        <w:rPr>
          <w:rFonts w:ascii="Osaka−等幅" w:eastAsia="Osaka−等幅" w:hAnsi="Osaka−等幅" w:cs="Osaka−等幅" w:hint="eastAsia"/>
          <w:lang w:val="ja-JP"/>
        </w:rPr>
        <w:t>を完全に</w:t>
      </w:r>
      <w:r w:rsidR="00A45352">
        <w:rPr>
          <w:rFonts w:ascii="Osaka−等幅" w:eastAsia="Osaka−等幅" w:hAnsi="Osaka−等幅" w:cs="Osaka−等幅" w:hint="eastAsia"/>
          <w:lang w:val="ja-JP"/>
        </w:rPr>
        <w:t>は除去できない</w:t>
      </w:r>
      <w:r w:rsidRPr="0041451E">
        <w:rPr>
          <w:rFonts w:ascii="Osaka−等幅" w:eastAsia="Osaka−等幅" w:hAnsi="Osaka−等幅" w:cs="Osaka−等幅" w:hint="eastAsia"/>
          <w:lang w:val="ja-JP"/>
        </w:rPr>
        <w:t>だろうというほど</w:t>
      </w:r>
      <w:r w:rsidR="00A45352">
        <w:rPr>
          <w:rFonts w:ascii="Osaka−等幅" w:eastAsia="Osaka−等幅" w:hAnsi="Osaka−等幅" w:cs="Osaka−等幅" w:hint="eastAsia"/>
          <w:lang w:val="ja-JP"/>
        </w:rPr>
        <w:t>接近しています</w:t>
      </w:r>
      <w:r w:rsidRPr="0041451E">
        <w:rPr>
          <w:rFonts w:ascii="Osaka−等幅" w:eastAsia="Osaka−等幅" w:hAnsi="Osaka−等幅" w:cs="Osaka−等幅" w:hint="eastAsia"/>
          <w:lang w:val="ja-JP"/>
        </w:rPr>
        <w:t>。試してみ</w:t>
      </w:r>
      <w:r w:rsidR="00A45352">
        <w:rPr>
          <w:rFonts w:ascii="Osaka−等幅" w:eastAsia="Osaka−等幅" w:hAnsi="Osaka−等幅" w:cs="Osaka−等幅" w:hint="eastAsia"/>
          <w:lang w:val="ja-JP"/>
        </w:rPr>
        <w:t>れば</w:t>
      </w:r>
      <w:r w:rsidRPr="0041451E">
        <w:rPr>
          <w:rFonts w:ascii="Osaka−等幅" w:eastAsia="Osaka−等幅" w:hAnsi="Osaka−等幅" w:cs="Osaka−等幅" w:hint="eastAsia"/>
          <w:lang w:val="ja-JP"/>
        </w:rPr>
        <w:t>、</w:t>
      </w:r>
      <w:r w:rsidRPr="0041451E">
        <w:rPr>
          <w:rFonts w:asciiTheme="minorHAnsi" w:eastAsia="MS Mincho" w:hAnsiTheme="minorHAnsi"/>
          <w:lang w:val="ja-JP"/>
        </w:rPr>
        <w:t>idotp</w:t>
      </w:r>
      <w:r w:rsidRPr="0041451E">
        <w:rPr>
          <w:rFonts w:ascii="Osaka−等幅" w:eastAsia="Osaka−等幅" w:hAnsi="Osaka−等幅" w:cs="Osaka−等幅" w:hint="eastAsia"/>
          <w:lang w:val="ja-JP"/>
        </w:rPr>
        <w:t>値</w:t>
      </w:r>
      <w:r w:rsidRPr="0041451E">
        <w:rPr>
          <w:rFonts w:asciiTheme="minorHAnsi" w:eastAsia="MS Mincho" w:hAnsiTheme="minorHAnsi"/>
          <w:lang w:val="ja-JP"/>
        </w:rPr>
        <w:t>0.94</w:t>
      </w:r>
      <w:r w:rsidRPr="0041451E">
        <w:rPr>
          <w:rFonts w:ascii="Osaka−等幅" w:eastAsia="Osaka−等幅" w:hAnsi="Osaka−等幅" w:cs="Osaka−等幅" w:hint="eastAsia"/>
          <w:lang w:val="ja-JP"/>
        </w:rPr>
        <w:t>および質量誤差</w:t>
      </w:r>
      <w:r w:rsidRPr="0041451E">
        <w:rPr>
          <w:rFonts w:asciiTheme="minorHAnsi" w:eastAsia="MS Mincho" w:hAnsiTheme="minorHAnsi"/>
          <w:lang w:val="ja-JP"/>
        </w:rPr>
        <w:t>-4.1ppm</w:t>
      </w:r>
      <w:r w:rsidRPr="0041451E">
        <w:rPr>
          <w:rFonts w:ascii="Osaka−等幅" w:eastAsia="Osaka−等幅" w:hAnsi="Osaka−等幅" w:cs="Osaka−等幅" w:hint="eastAsia"/>
          <w:lang w:val="ja-JP"/>
        </w:rPr>
        <w:t>の積分ピークを得ることが可能です。</w:t>
      </w:r>
    </w:p>
    <w:p w14:paraId="069094E8"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M+3</w:t>
      </w:r>
      <w:r w:rsidRPr="0041451E">
        <w:rPr>
          <w:rFonts w:ascii="Osaka−等幅" w:eastAsia="Osaka−等幅" w:hAnsi="Osaka−等幅" w:cs="Osaka−等幅" w:hint="eastAsia"/>
          <w:lang w:val="ja-JP"/>
        </w:rPr>
        <w:t>と</w:t>
      </w:r>
      <w:r w:rsidRPr="0041451E">
        <w:rPr>
          <w:rFonts w:asciiTheme="minorHAnsi" w:eastAsia="MS Mincho" w:hAnsiTheme="minorHAnsi"/>
          <w:lang w:val="ja-JP"/>
        </w:rPr>
        <w:t>M+4</w:t>
      </w:r>
      <w:r w:rsidRPr="0041451E">
        <w:rPr>
          <w:rFonts w:ascii="Osaka−等幅" w:eastAsia="Osaka−等幅" w:hAnsi="Osaka−等幅" w:cs="Osaka−等幅" w:hint="eastAsia"/>
          <w:lang w:val="ja-JP"/>
        </w:rPr>
        <w:t>を追加したのと同じ手法を利用</w:t>
      </w:r>
      <w:r w:rsidR="00B653E7">
        <w:rPr>
          <w:rFonts w:ascii="Osaka−等幅" w:eastAsia="Osaka−等幅" w:hAnsi="Osaka−等幅" w:cs="Osaka−等幅" w:hint="eastAsia"/>
          <w:lang w:val="ja-JP"/>
        </w:rPr>
        <w:t>すると</w:t>
      </w:r>
      <w:r w:rsidRPr="0041451E">
        <w:rPr>
          <w:rFonts w:ascii="Osaka−等幅" w:eastAsia="Osaka−等幅" w:hAnsi="Osaka−等幅" w:cs="Osaka−等幅" w:hint="eastAsia"/>
          <w:lang w:val="ja-JP"/>
        </w:rPr>
        <w:t>、</w:t>
      </w:r>
      <w:r w:rsidR="00B653E7">
        <w:rPr>
          <w:rFonts w:ascii="Osaka−等幅" w:eastAsia="Osaka−等幅" w:hAnsi="Osaka−等幅" w:cs="Osaka−等幅" w:hint="eastAsia"/>
          <w:lang w:val="ja-JP"/>
        </w:rPr>
        <w:t>干渉ピークは、おそらく</w:t>
      </w:r>
      <w:r w:rsidRPr="0041451E">
        <w:rPr>
          <w:rFonts w:ascii="Osaka−等幅" w:eastAsia="Osaka−等幅" w:hAnsi="Osaka−等幅" w:cs="Osaka−等幅" w:hint="eastAsia"/>
          <w:lang w:val="ja-JP"/>
        </w:rPr>
        <w:t>質量が</w:t>
      </w:r>
      <w:r w:rsidRPr="0041451E">
        <w:rPr>
          <w:rFonts w:asciiTheme="minorHAnsi" w:eastAsia="MS Mincho" w:hAnsiTheme="minorHAnsi"/>
          <w:lang w:val="ja-JP"/>
        </w:rPr>
        <w:t>2 Da</w:t>
      </w:r>
      <w:r w:rsidRPr="0041451E">
        <w:rPr>
          <w:rFonts w:ascii="Osaka−等幅" w:eastAsia="Osaka−等幅" w:hAnsi="Osaka−等幅" w:cs="Osaka−等幅" w:hint="eastAsia"/>
          <w:lang w:val="ja-JP"/>
        </w:rPr>
        <w:t>大きい別の</w:t>
      </w:r>
      <w:r w:rsidRPr="0041451E">
        <w:rPr>
          <w:rFonts w:asciiTheme="minorHAnsi" w:eastAsia="MS Mincho" w:hAnsiTheme="minorHAnsi"/>
          <w:lang w:val="ja-JP"/>
        </w:rPr>
        <w:t>3</w:t>
      </w:r>
      <w:r w:rsidRPr="0041451E">
        <w:rPr>
          <w:rFonts w:ascii="Osaka−等幅" w:eastAsia="Osaka−等幅" w:hAnsi="Osaka−等幅" w:cs="Osaka−等幅" w:hint="eastAsia"/>
          <w:lang w:val="ja-JP"/>
        </w:rPr>
        <w:t>価ペプチドにより</w:t>
      </w:r>
      <w:r w:rsidR="00582D88">
        <w:rPr>
          <w:rFonts w:ascii="Osaka−等幅" w:eastAsia="Osaka−等幅" w:hAnsi="Osaka−等幅" w:cs="Osaka−等幅" w:hint="eastAsia"/>
          <w:lang w:val="ja-JP"/>
        </w:rPr>
        <w:t>発生して</w:t>
      </w:r>
      <w:r w:rsidRPr="0041451E">
        <w:rPr>
          <w:rFonts w:ascii="Osaka−等幅" w:eastAsia="Osaka−等幅" w:hAnsi="Osaka−等幅" w:cs="Osaka−等幅" w:hint="eastAsia"/>
          <w:lang w:val="ja-JP"/>
        </w:rPr>
        <w:t>いること</w:t>
      </w:r>
      <w:r w:rsidR="002B2F92">
        <w:rPr>
          <w:rFonts w:ascii="Osaka−等幅" w:eastAsia="Osaka−等幅" w:hAnsi="Osaka−等幅" w:cs="Osaka−等幅" w:hint="eastAsia"/>
          <w:lang w:val="ja-JP"/>
        </w:rPr>
        <w:t>が</w:t>
      </w:r>
      <w:r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14:paraId="73AD3BAE" w14:textId="77777777" w:rsidR="00EA6D07" w:rsidRPr="0041451E" w:rsidRDefault="000F4A3A" w:rsidP="00EA6D07">
      <w:pPr>
        <w:jc w:val="cente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470E64C1" wp14:editId="0E3C1E74">
            <wp:extent cx="3057525" cy="2971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p w14:paraId="57D77347"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元に戻す</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て、この変更を元に戻し探索を</w:t>
      </w:r>
      <w:r w:rsidR="00EF5DE5">
        <w:rPr>
          <w:rFonts w:ascii="Osaka−等幅" w:eastAsia="Osaka−等幅" w:hAnsi="Osaka−等幅" w:cs="Osaka−等幅" w:hint="eastAsia"/>
          <w:lang w:val="ja-JP"/>
        </w:rPr>
        <w:t>続け</w:t>
      </w:r>
      <w:r w:rsidRPr="0041451E">
        <w:rPr>
          <w:rFonts w:ascii="Osaka−等幅" w:eastAsia="Osaka−等幅" w:hAnsi="Osaka−等幅" w:cs="Osaka−等幅" w:hint="eastAsia"/>
          <w:lang w:val="ja-JP"/>
        </w:rPr>
        <w:t>ます。</w:t>
      </w:r>
    </w:p>
    <w:p w14:paraId="7F6E4860" w14:textId="77777777" w:rsidR="00C91DAA" w:rsidRPr="0041451E" w:rsidRDefault="00EF5DE5">
      <w:pPr>
        <w:rPr>
          <w:rFonts w:asciiTheme="minorHAnsi" w:eastAsia="MS Mincho" w:hAnsiTheme="minorHAnsi"/>
        </w:rPr>
      </w:pPr>
      <w:r w:rsidRPr="00691C41">
        <w:rPr>
          <w:rFonts w:ascii="Osaka−等幅" w:eastAsia="Osaka−等幅" w:hAnsi="Osaka−等幅" w:cs="Osaka−等幅" w:hint="eastAsia"/>
          <w:color w:val="000000"/>
          <w:lang w:val="ja-JP"/>
        </w:rPr>
        <w:t>さらに</w:t>
      </w:r>
      <w:r w:rsidRPr="00691C41">
        <w:rPr>
          <w:rFonts w:asciiTheme="minorHAnsi" w:eastAsia="MS Mincho" w:hAnsiTheme="minorHAnsi"/>
          <w:color w:val="000000"/>
          <w:lang w:val="ja-JP"/>
        </w:rPr>
        <w:t>2</w:t>
      </w:r>
      <w:r w:rsidRPr="00691C41">
        <w:rPr>
          <w:rFonts w:ascii="Osaka−等幅" w:eastAsia="Osaka−等幅" w:hAnsi="Osaka−等幅" w:cs="Osaka−等幅" w:hint="eastAsia"/>
          <w:color w:val="000000"/>
          <w:lang w:val="ja-JP"/>
        </w:rPr>
        <w:t>つ下がったペプチド</w:t>
      </w:r>
      <w:r w:rsidRPr="0041451E" w:rsidDel="00EF5DE5">
        <w:rPr>
          <w:rFonts w:ascii="Osaka−等幅" w:eastAsia="Osaka−等幅" w:hAnsi="Osaka−等幅" w:cs="Osaka−等幅" w:hint="eastAsia"/>
          <w:lang w:val="ja-JP"/>
        </w:rPr>
        <w:t xml:space="preserve"> </w:t>
      </w:r>
      <w:r w:rsidR="00077967" w:rsidRPr="0041451E">
        <w:rPr>
          <w:rFonts w:asciiTheme="minorHAnsi" w:eastAsia="MS Mincho" w:hAnsiTheme="minorHAnsi"/>
          <w:lang w:val="ja-JP"/>
        </w:rPr>
        <w:t>AEGEWEDQEALDYF</w:t>
      </w:r>
      <w:r w:rsidR="00077967" w:rsidRPr="0041451E">
        <w:rPr>
          <w:rFonts w:asciiTheme="minorHAnsi" w:eastAsia="MS Mincho" w:hAnsiTheme="minorHAnsi"/>
          <w:b/>
          <w:bCs/>
          <w:color w:val="000000"/>
          <w:u w:val="single"/>
          <w:lang w:val="ja-JP"/>
        </w:rPr>
        <w:t>S</w:t>
      </w:r>
      <w:r w:rsidR="00077967" w:rsidRPr="0041451E">
        <w:rPr>
          <w:rFonts w:asciiTheme="minorHAnsi" w:eastAsia="MS Mincho" w:hAnsiTheme="minorHAnsi"/>
          <w:color w:val="000000"/>
          <w:lang w:val="ja-JP"/>
        </w:rPr>
        <w:t>DKESGK</w:t>
      </w:r>
      <w:r w:rsidR="00BF47A9">
        <w:rPr>
          <w:rFonts w:ascii="Osaka−等幅" w:eastAsia="Osaka−等幅" w:hAnsi="Osaka−等幅" w:cs="Osaka−等幅" w:hint="eastAsia"/>
          <w:color w:val="000000"/>
          <w:lang w:val="ja-JP"/>
        </w:rPr>
        <w:t>で</w:t>
      </w:r>
      <w:r w:rsidR="00077967" w:rsidRPr="0041451E">
        <w:rPr>
          <w:rFonts w:ascii="Osaka−等幅" w:eastAsia="Osaka−等幅" w:hAnsi="Osaka−等幅" w:cs="Osaka−等幅" w:hint="eastAsia"/>
          <w:color w:val="000000"/>
          <w:lang w:val="ja-JP"/>
        </w:rPr>
        <w:t>は</w:t>
      </w:r>
      <w:r w:rsidR="00BF47A9">
        <w:rPr>
          <w:rFonts w:ascii="Osaka−等幅" w:eastAsia="Osaka−等幅" w:hAnsi="Osaka−等幅" w:cs="Osaka−等幅" w:hint="eastAsia"/>
          <w:color w:val="000000"/>
          <w:lang w:val="ja-JP"/>
        </w:rPr>
        <w:t>、より</w:t>
      </w:r>
      <w:r w:rsidRPr="0041451E">
        <w:rPr>
          <w:rFonts w:ascii="Osaka−等幅" w:eastAsia="Osaka−等幅" w:hAnsi="Osaka−等幅" w:cs="Osaka−等幅" w:hint="eastAsia"/>
          <w:lang w:val="ja-JP"/>
        </w:rPr>
        <w:t>強い干渉</w:t>
      </w:r>
      <w:r w:rsidR="00077967" w:rsidRPr="0041451E">
        <w:rPr>
          <w:rFonts w:ascii="Osaka−等幅" w:eastAsia="Osaka−等幅" w:hAnsi="Osaka−等幅" w:cs="Osaka−等幅" w:hint="eastAsia"/>
          <w:color w:val="000000"/>
          <w:lang w:val="ja-JP"/>
        </w:rPr>
        <w:t>が</w:t>
      </w:r>
      <w:r>
        <w:rPr>
          <w:rFonts w:ascii="Osaka−等幅" w:eastAsia="Osaka−等幅" w:hAnsi="Osaka−等幅" w:cs="Osaka−等幅" w:hint="eastAsia"/>
          <w:color w:val="000000"/>
          <w:lang w:val="ja-JP"/>
        </w:rPr>
        <w:t>見られ、そのシグナルの除去は、</w:t>
      </w:r>
      <w:r w:rsidR="00077967" w:rsidRPr="0041451E">
        <w:rPr>
          <w:rFonts w:ascii="Osaka−等幅" w:eastAsia="Osaka−等幅" w:hAnsi="Osaka−等幅" w:cs="Osaka−等幅" w:hint="eastAsia"/>
          <w:color w:val="000000"/>
          <w:lang w:val="ja-JP"/>
        </w:rPr>
        <w:t>より困難です。</w:t>
      </w:r>
    </w:p>
    <w:tbl>
      <w:tblPr>
        <w:tblStyle w:val="TableGrid"/>
        <w:tblW w:w="0" w:type="auto"/>
        <w:tblLook w:val="04A0" w:firstRow="1" w:lastRow="0" w:firstColumn="1" w:lastColumn="0" w:noHBand="0" w:noVBand="1"/>
      </w:tblPr>
      <w:tblGrid>
        <w:gridCol w:w="4788"/>
        <w:gridCol w:w="4788"/>
      </w:tblGrid>
      <w:tr w:rsidR="00EA6D07" w:rsidRPr="0041451E" w14:paraId="3CED884E" w14:textId="77777777">
        <w:tc>
          <w:tcPr>
            <w:tcW w:w="4788" w:type="dxa"/>
            <w:tcBorders>
              <w:top w:val="nil"/>
              <w:left w:val="nil"/>
              <w:bottom w:val="nil"/>
              <w:right w:val="nil"/>
            </w:tcBorders>
          </w:tcPr>
          <w:p w14:paraId="44DB860F"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34B2B89A"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368EF8E" wp14:editId="5BBAE2E4">
                  <wp:extent cx="3057525" cy="297180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4760CCE7"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67A19567" w14:textId="77777777" w:rsidR="00EA6D07"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2B9F2989" wp14:editId="1409250B">
                  <wp:extent cx="3057525" cy="29622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7F92E3C9"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ペプチドの</w:t>
      </w:r>
      <w:r w:rsidRPr="0041451E">
        <w:rPr>
          <w:rFonts w:asciiTheme="minorHAnsi" w:eastAsia="MS Mincho" w:hAnsiTheme="minorHAnsi"/>
          <w:lang w:val="ja-JP"/>
        </w:rPr>
        <w:t>M+3</w:t>
      </w:r>
      <w:r w:rsidRPr="0041451E">
        <w:rPr>
          <w:rFonts w:ascii="Osaka−等幅" w:eastAsia="Osaka−等幅" w:hAnsi="Osaka−等幅" w:cs="Osaka−等幅" w:hint="eastAsia"/>
          <w:lang w:val="ja-JP"/>
        </w:rPr>
        <w:t>、</w:t>
      </w:r>
      <w:r w:rsidRPr="0041451E">
        <w:rPr>
          <w:rFonts w:asciiTheme="minorHAnsi" w:eastAsia="MS Mincho" w:hAnsiTheme="minorHAnsi"/>
          <w:lang w:val="ja-JP"/>
        </w:rPr>
        <w:t>M+4</w:t>
      </w:r>
      <w:r w:rsidRPr="0041451E">
        <w:rPr>
          <w:rFonts w:ascii="Osaka−等幅" w:eastAsia="Osaka−等幅" w:hAnsi="Osaka−等幅" w:cs="Osaka−等幅" w:hint="eastAsia"/>
          <w:lang w:val="ja-JP"/>
        </w:rPr>
        <w:t>、</w:t>
      </w:r>
      <w:r w:rsidRPr="0041451E">
        <w:rPr>
          <w:rFonts w:asciiTheme="minorHAnsi" w:eastAsia="MS Mincho" w:hAnsiTheme="minorHAnsi"/>
          <w:lang w:val="ja-JP"/>
        </w:rPr>
        <w:t>M+5</w:t>
      </w:r>
      <w:r w:rsidRPr="0041451E">
        <w:rPr>
          <w:rFonts w:ascii="Osaka−等幅" w:eastAsia="Osaka−等幅" w:hAnsi="Osaka−等幅" w:cs="Osaka−等幅" w:hint="eastAsia"/>
          <w:lang w:val="ja-JP"/>
        </w:rPr>
        <w:t>の各クロマトグラムを追加すると、</w:t>
      </w:r>
      <w:r w:rsidR="0095024A" w:rsidRPr="0041451E">
        <w:rPr>
          <w:rFonts w:ascii="Osaka−等幅" w:eastAsia="Osaka−等幅" w:hAnsi="Osaka−等幅" w:cs="Osaka−等幅" w:hint="eastAsia"/>
          <w:lang w:val="ja-JP"/>
        </w:rPr>
        <w:t>プリカーサーイオン</w:t>
      </w:r>
      <w:r w:rsidR="0095024A">
        <w:rPr>
          <w:rFonts w:ascii="Osaka−等幅" w:eastAsia="Osaka−等幅" w:hAnsi="Osaka−等幅" w:cs="Osaka−等幅" w:hint="eastAsia"/>
          <w:lang w:val="ja-JP"/>
        </w:rPr>
        <w:t>空間中</w:t>
      </w:r>
      <w:r w:rsidR="0095024A" w:rsidRPr="0041451E">
        <w:rPr>
          <w:rFonts w:ascii="Osaka−等幅" w:eastAsia="Osaka−等幅" w:hAnsi="Osaka−等幅" w:cs="Osaka−等幅" w:hint="eastAsia"/>
          <w:lang w:val="ja-JP"/>
        </w:rPr>
        <w:t>で</w:t>
      </w:r>
      <w:r w:rsidR="0095024A">
        <w:rPr>
          <w:rFonts w:ascii="Osaka−等幅" w:eastAsia="Osaka−等幅" w:hAnsi="Osaka−等幅" w:cs="Osaka−等幅" w:hint="eastAsia"/>
          <w:lang w:val="ja-JP"/>
        </w:rPr>
        <w:t>、</w:t>
      </w:r>
      <w:r w:rsidR="00EF5DE5">
        <w:rPr>
          <w:rFonts w:ascii="Osaka−等幅" w:eastAsia="Osaka−等幅" w:hAnsi="Osaka−等幅" w:cs="Osaka−等幅" w:hint="eastAsia"/>
          <w:lang w:val="ja-JP"/>
        </w:rPr>
        <w:t>特に</w:t>
      </w:r>
      <w:r w:rsidRPr="0041451E">
        <w:rPr>
          <w:rFonts w:ascii="Osaka−等幅" w:eastAsia="Osaka−等幅" w:hAnsi="Osaka−等幅" w:cs="Osaka−等幅" w:hint="eastAsia"/>
          <w:lang w:val="ja-JP"/>
        </w:rPr>
        <w:t>この質量</w:t>
      </w:r>
      <w:r w:rsidR="00EF5DE5">
        <w:rPr>
          <w:rFonts w:ascii="Osaka−等幅" w:eastAsia="Osaka−等幅" w:hAnsi="Osaka−等幅" w:cs="Osaka−等幅" w:hint="eastAsia"/>
          <w:lang w:val="ja-JP"/>
        </w:rPr>
        <w:t>と</w:t>
      </w:r>
      <w:r w:rsidRPr="0041451E">
        <w:rPr>
          <w:rFonts w:ascii="Osaka−等幅" w:eastAsia="Osaka−等幅" w:hAnsi="Osaka−等幅" w:cs="Osaka−等幅" w:hint="eastAsia"/>
          <w:lang w:val="ja-JP"/>
        </w:rPr>
        <w:t>保持時間の組み合わせがどれだけ</w:t>
      </w:r>
      <w:r w:rsidR="00EF5DE5">
        <w:rPr>
          <w:rFonts w:ascii="Osaka−等幅" w:eastAsia="Osaka−等幅" w:hAnsi="Osaka−等幅" w:cs="Osaka−等幅" w:hint="eastAsia"/>
          <w:lang w:val="ja-JP"/>
        </w:rPr>
        <w:t>混雑</w:t>
      </w:r>
      <w:r w:rsidRPr="0041451E">
        <w:rPr>
          <w:rFonts w:ascii="Osaka−等幅" w:eastAsia="Osaka−等幅" w:hAnsi="Osaka−等幅" w:cs="Osaka−等幅" w:hint="eastAsia"/>
          <w:lang w:val="ja-JP"/>
        </w:rPr>
        <w:t>しているか</w:t>
      </w:r>
      <w:r w:rsidR="0095024A">
        <w:rPr>
          <w:rFonts w:ascii="Osaka−等幅" w:eastAsia="Osaka−等幅" w:hAnsi="Osaka−等幅" w:cs="Osaka−等幅" w:hint="eastAsia"/>
          <w:lang w:val="ja-JP"/>
        </w:rPr>
        <w:t>はっきりします</w:t>
      </w:r>
      <w:r w:rsidRPr="0041451E">
        <w:rPr>
          <w:rFonts w:ascii="Osaka−等幅" w:eastAsia="Osaka−等幅" w:hAnsi="Osaka−等幅" w:cs="Osaka−等幅" w:hint="eastAsia"/>
          <w:lang w:val="ja-JP"/>
        </w:rPr>
        <w:t>。</w:t>
      </w:r>
    </w:p>
    <w:p w14:paraId="413992D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br w:type="page"/>
      </w:r>
    </w:p>
    <w:p w14:paraId="58C38059" w14:textId="77777777" w:rsidR="00C91DAA" w:rsidRPr="0041451E" w:rsidRDefault="00C91DAA">
      <w:pPr>
        <w:rPr>
          <w:rFonts w:asciiTheme="minorHAnsi" w:eastAsia="MS Mincho" w:hAnsiTheme="minorHAnsi"/>
        </w:rPr>
      </w:pPr>
    </w:p>
    <w:tbl>
      <w:tblPr>
        <w:tblStyle w:val="TableGrid"/>
        <w:tblW w:w="0" w:type="auto"/>
        <w:tblLook w:val="04A0" w:firstRow="1" w:lastRow="0" w:firstColumn="1" w:lastColumn="0" w:noHBand="0" w:noVBand="1"/>
      </w:tblPr>
      <w:tblGrid>
        <w:gridCol w:w="4788"/>
        <w:gridCol w:w="4788"/>
      </w:tblGrid>
      <w:tr w:rsidR="001F0337" w:rsidRPr="0041451E" w14:paraId="3A44C2AD" w14:textId="77777777">
        <w:tc>
          <w:tcPr>
            <w:tcW w:w="4788" w:type="dxa"/>
            <w:tcBorders>
              <w:top w:val="nil"/>
              <w:left w:val="nil"/>
              <w:bottom w:val="nil"/>
              <w:right w:val="nil"/>
            </w:tcBorders>
          </w:tcPr>
          <w:p w14:paraId="5F1FB74A"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5EC76D5E"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DDEDA48" wp14:editId="2968DA58">
                  <wp:extent cx="3057525" cy="29718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23BBA709"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7103CFB8" w14:textId="77777777" w:rsidR="001F0337"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68D21CF" wp14:editId="5F56D2BF">
                  <wp:extent cx="3057525" cy="29622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7AED31FF" w14:textId="77777777" w:rsidR="001D323E" w:rsidRDefault="00077967">
      <w:pPr>
        <w:rPr>
          <w:rFonts w:ascii="Osaka−等幅" w:eastAsia="Osaka−等幅" w:hAnsi="Osaka−等幅" w:cs="Osaka−等幅"/>
          <w:lang w:val="ja-JP"/>
        </w:rPr>
      </w:pPr>
      <w:r w:rsidRPr="0041451E">
        <w:rPr>
          <w:rFonts w:ascii="Osaka−等幅" w:eastAsia="Osaka−等幅" w:hAnsi="Osaka−等幅" w:cs="Osaka−等幅" w:hint="eastAsia"/>
          <w:lang w:val="ja-JP"/>
        </w:rPr>
        <w:t>このペプチド</w:t>
      </w:r>
      <w:r w:rsidR="00BF47A9">
        <w:rPr>
          <w:rFonts w:ascii="Osaka−等幅" w:eastAsia="Osaka−等幅" w:hAnsi="Osaka−等幅" w:cs="Osaka−等幅" w:hint="eastAsia"/>
          <w:lang w:val="ja-JP"/>
        </w:rPr>
        <w:t>に対して、明確な</w:t>
      </w:r>
      <w:r w:rsidRPr="0041451E">
        <w:rPr>
          <w:rFonts w:ascii="Osaka−等幅" w:eastAsia="Osaka−等幅" w:hAnsi="Osaka−等幅" w:cs="Osaka−等幅" w:hint="eastAsia"/>
          <w:lang w:val="ja-JP"/>
        </w:rPr>
        <w:t>ピーク</w:t>
      </w:r>
      <w:r w:rsidR="00BF47A9">
        <w:rPr>
          <w:rFonts w:ascii="Osaka−等幅" w:eastAsia="Osaka−等幅" w:hAnsi="Osaka−等幅" w:cs="Osaka−等幅" w:hint="eastAsia"/>
          <w:lang w:val="ja-JP"/>
        </w:rPr>
        <w:t>積分値</w:t>
      </w:r>
      <w:r w:rsidRPr="0041451E">
        <w:rPr>
          <w:rFonts w:ascii="Osaka−等幅" w:eastAsia="Osaka−等幅" w:hAnsi="Osaka−等幅" w:cs="Osaka−等幅" w:hint="eastAsia"/>
          <w:lang w:val="ja-JP"/>
        </w:rPr>
        <w:t>を</w:t>
      </w:r>
      <w:r w:rsidR="00BF47A9">
        <w:rPr>
          <w:rFonts w:ascii="Osaka−等幅" w:eastAsia="Osaka−等幅" w:hAnsi="Osaka−等幅" w:cs="Osaka−等幅" w:hint="eastAsia"/>
          <w:lang w:val="ja-JP"/>
        </w:rPr>
        <w:t>得る</w:t>
      </w:r>
      <w:r w:rsidRPr="0041451E">
        <w:rPr>
          <w:rFonts w:ascii="Osaka−等幅" w:eastAsia="Osaka−等幅" w:hAnsi="Osaka−等幅" w:cs="Osaka−等幅" w:hint="eastAsia"/>
          <w:lang w:val="ja-JP"/>
        </w:rPr>
        <w:t>には、</w:t>
      </w:r>
      <w:r w:rsidRPr="0041451E">
        <w:rPr>
          <w:rFonts w:asciiTheme="minorHAnsi" w:eastAsia="MS Mincho" w:hAnsiTheme="minorHAnsi"/>
          <w:lang w:val="ja-JP"/>
        </w:rPr>
        <w:t>M</w:t>
      </w:r>
      <w:r w:rsidRPr="0041451E">
        <w:rPr>
          <w:rFonts w:ascii="Osaka−等幅" w:eastAsia="Osaka−等幅" w:hAnsi="Osaka−等幅" w:cs="Osaka−等幅" w:hint="eastAsia"/>
          <w:lang w:val="ja-JP"/>
        </w:rPr>
        <w:t>と</w:t>
      </w:r>
      <w:r w:rsidRPr="0041451E">
        <w:rPr>
          <w:rFonts w:asciiTheme="minorHAnsi" w:eastAsia="MS Mincho" w:hAnsiTheme="minorHAnsi"/>
          <w:lang w:val="ja-JP"/>
        </w:rPr>
        <w:t>M+1</w:t>
      </w:r>
      <w:r w:rsidRPr="0041451E">
        <w:rPr>
          <w:rFonts w:ascii="Osaka−等幅" w:eastAsia="Osaka−等幅" w:hAnsi="Osaka−等幅" w:cs="Osaka−等幅" w:hint="eastAsia"/>
          <w:lang w:val="ja-JP"/>
        </w:rPr>
        <w:t>を</w:t>
      </w:r>
      <w:r w:rsidR="005A3B37" w:rsidRPr="0041451E">
        <w:rPr>
          <w:rFonts w:ascii="Osaka−等幅" w:eastAsia="Osaka−等幅" w:hAnsi="Osaka−等幅" w:cs="Osaka−等幅" w:hint="eastAsia"/>
          <w:lang w:val="ja-JP"/>
        </w:rPr>
        <w:t>除</w:t>
      </w:r>
      <w:r w:rsidR="00BF47A9">
        <w:rPr>
          <w:rFonts w:ascii="Osaka−等幅" w:eastAsia="Osaka−等幅" w:hAnsi="Osaka−等幅" w:cs="Osaka−等幅" w:hint="eastAsia"/>
          <w:lang w:val="ja-JP"/>
        </w:rPr>
        <w:t>く全てのクロマトグラム</w:t>
      </w:r>
      <w:r w:rsidRPr="0041451E">
        <w:rPr>
          <w:rFonts w:ascii="Osaka−等幅" w:eastAsia="Osaka−等幅" w:hAnsi="Osaka−等幅" w:cs="Osaka−等幅" w:hint="eastAsia"/>
          <w:lang w:val="ja-JP"/>
        </w:rPr>
        <w:t>を削除しなければなりません。まずこれを行い、その後、積分境界を適切に調整します。</w:t>
      </w:r>
      <w:r w:rsidR="00961075">
        <w:rPr>
          <w:rFonts w:ascii="Osaka−等幅" w:eastAsia="Osaka−等幅" w:hAnsi="Osaka−等幅" w:cs="Osaka−等幅" w:hint="eastAsia"/>
          <w:lang w:val="ja-JP"/>
        </w:rPr>
        <w:t>そろそろ、より</w:t>
      </w:r>
      <w:r w:rsidRPr="0041451E">
        <w:rPr>
          <w:rFonts w:ascii="Osaka−等幅" w:eastAsia="Osaka−等幅" w:hAnsi="Osaka−等幅" w:cs="Osaka−等幅" w:hint="eastAsia"/>
          <w:lang w:val="ja-JP"/>
        </w:rPr>
        <w:t>選択的な</w:t>
      </w:r>
      <w:r w:rsidR="00961075">
        <w:rPr>
          <w:rFonts w:ascii="Osaka−等幅" w:eastAsia="Osaka−等幅" w:hAnsi="Osaka−等幅" w:cs="Osaka−等幅" w:hint="eastAsia"/>
          <w:lang w:val="ja-JP"/>
        </w:rPr>
        <w:t>方法</w:t>
      </w:r>
      <w:r w:rsidRPr="0041451E">
        <w:rPr>
          <w:rFonts w:ascii="Osaka−等幅" w:eastAsia="Osaka−等幅" w:hAnsi="Osaka−等幅" w:cs="Osaka−等幅" w:hint="eastAsia"/>
          <w:lang w:val="ja-JP"/>
        </w:rPr>
        <w:t>を希望されるかもしれませんが、</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のみから</w:t>
      </w:r>
      <w:r w:rsidR="00961075">
        <w:rPr>
          <w:rFonts w:ascii="Osaka−等幅" w:eastAsia="Osaka−等幅" w:hAnsi="Osaka−等幅" w:cs="Osaka−等幅" w:hint="eastAsia"/>
          <w:lang w:val="ja-JP"/>
        </w:rPr>
        <w:t>で</w:t>
      </w:r>
      <w:r w:rsidR="005A3B37">
        <w:rPr>
          <w:rFonts w:ascii="Osaka−等幅" w:eastAsia="Osaka−等幅" w:hAnsi="Osaka−等幅" w:cs="Osaka−等幅" w:hint="eastAsia"/>
          <w:lang w:val="ja-JP"/>
        </w:rPr>
        <w:t>も、</w:t>
      </w:r>
      <w:r w:rsidRPr="0041451E">
        <w:rPr>
          <w:rFonts w:ascii="Osaka−等幅" w:eastAsia="Osaka−等幅" w:hAnsi="Osaka−等幅" w:cs="Osaka−等幅" w:hint="eastAsia"/>
          <w:lang w:val="ja-JP"/>
        </w:rPr>
        <w:t>有用な定量的データを</w:t>
      </w:r>
      <w:r w:rsidR="005A3B37">
        <w:rPr>
          <w:rFonts w:ascii="Osaka−等幅" w:eastAsia="Osaka−等幅" w:hAnsi="Osaka−等幅" w:cs="Osaka−等幅" w:hint="eastAsia"/>
          <w:lang w:val="ja-JP"/>
        </w:rPr>
        <w:t>多数</w:t>
      </w:r>
      <w:r w:rsidRPr="0041451E">
        <w:rPr>
          <w:rFonts w:ascii="Osaka−等幅" w:eastAsia="Osaka−等幅" w:hAnsi="Osaka−等幅" w:cs="Osaka−等幅" w:hint="eastAsia"/>
          <w:lang w:val="ja-JP"/>
        </w:rPr>
        <w:t>取得</w:t>
      </w:r>
      <w:r w:rsidR="00EC1540">
        <w:rPr>
          <w:rFonts w:ascii="Osaka−等幅" w:eastAsia="Osaka−等幅" w:hAnsi="Osaka−等幅" w:cs="Osaka−等幅" w:hint="eastAsia"/>
          <w:lang w:val="ja-JP"/>
        </w:rPr>
        <w:t>することが可能です</w:t>
      </w:r>
      <w:r w:rsidRPr="0041451E">
        <w:rPr>
          <w:rFonts w:ascii="Osaka−等幅" w:eastAsia="Osaka−等幅" w:hAnsi="Osaka−等幅" w:cs="Osaka−等幅" w:hint="eastAsia"/>
          <w:lang w:val="ja-JP"/>
        </w:rPr>
        <w:t>。干渉のない</w:t>
      </w:r>
      <w:r w:rsidR="00961075">
        <w:rPr>
          <w:rFonts w:ascii="Osaka−等幅" w:eastAsia="Osaka−等幅" w:hAnsi="Osaka−等幅" w:cs="Osaka−等幅" w:hint="eastAsia"/>
          <w:lang w:val="ja-JP"/>
        </w:rPr>
        <w:t>ことが明らかな</w:t>
      </w:r>
      <w:r w:rsidR="005A3B37">
        <w:rPr>
          <w:rFonts w:ascii="Osaka−等幅" w:eastAsia="Osaka−等幅" w:hAnsi="Osaka−等幅" w:cs="Osaka−等幅" w:hint="eastAsia"/>
          <w:lang w:val="ja-JP"/>
        </w:rPr>
        <w:t>、ランキング上位</w:t>
      </w:r>
      <w:r w:rsidRPr="0041451E">
        <w:rPr>
          <w:rFonts w:ascii="Osaka−等幅" w:eastAsia="Osaka−等幅" w:hAnsi="Osaka−等幅" w:cs="Osaka−等幅" w:hint="eastAsia"/>
          <w:lang w:val="ja-JP"/>
        </w:rPr>
        <w:t>のプリカーサーイオン</w:t>
      </w:r>
      <w:r w:rsidR="005A3B37">
        <w:rPr>
          <w:rFonts w:ascii="Osaka−等幅" w:eastAsia="Osaka−等幅" w:hAnsi="Osaka−等幅" w:cs="Osaka−等幅" w:hint="eastAsia"/>
          <w:lang w:val="ja-JP"/>
        </w:rPr>
        <w:t>だけに</w:t>
      </w:r>
      <w:r w:rsidR="00EC1540">
        <w:rPr>
          <w:rFonts w:ascii="Osaka−等幅" w:eastAsia="Osaka−等幅" w:hAnsi="Osaka−等幅" w:cs="Osaka−等幅" w:hint="eastAsia"/>
          <w:lang w:val="ja-JP"/>
        </w:rPr>
        <w:t>絞って、</w:t>
      </w:r>
      <w:r w:rsidR="00EC1540" w:rsidRPr="0041451E">
        <w:rPr>
          <w:rFonts w:ascii="Osaka−等幅" w:eastAsia="Osaka−等幅" w:hAnsi="Osaka−等幅" w:cs="Osaka−等幅" w:hint="eastAsia"/>
          <w:lang w:val="ja-JP"/>
        </w:rPr>
        <w:t>定量的</w:t>
      </w:r>
      <w:r w:rsidR="00EC1540">
        <w:rPr>
          <w:rFonts w:ascii="Osaka−等幅" w:eastAsia="Osaka−等幅" w:hAnsi="Osaka−等幅" w:cs="Osaka−等幅" w:hint="eastAsia"/>
          <w:lang w:val="ja-JP"/>
        </w:rPr>
        <w:t>な</w:t>
      </w:r>
      <w:r w:rsidR="00EC1540" w:rsidRPr="0041451E">
        <w:rPr>
          <w:rFonts w:ascii="Osaka−等幅" w:eastAsia="Osaka−等幅" w:hAnsi="Osaka−等幅" w:cs="Osaka−等幅" w:hint="eastAsia"/>
          <w:lang w:val="ja-JP"/>
        </w:rPr>
        <w:t>統計</w:t>
      </w:r>
      <w:r w:rsidR="00EC1540">
        <w:rPr>
          <w:rFonts w:ascii="Osaka−等幅" w:eastAsia="Osaka−等幅" w:hAnsi="Osaka−等幅" w:cs="Osaka−等幅" w:hint="eastAsia"/>
          <w:lang w:val="ja-JP"/>
        </w:rPr>
        <w:t>処理を行うこともできます</w:t>
      </w:r>
      <w:r w:rsidRPr="0041451E">
        <w:rPr>
          <w:rFonts w:ascii="Osaka−等幅" w:eastAsia="Osaka−等幅" w:hAnsi="Osaka−等幅" w:cs="Osaka−等幅" w:hint="eastAsia"/>
          <w:lang w:val="ja-JP"/>
        </w:rPr>
        <w:t>。このチュートリアル</w:t>
      </w:r>
      <w:r w:rsidR="001D323E">
        <w:rPr>
          <w:rFonts w:ascii="Osaka−等幅" w:eastAsia="Osaka−等幅" w:hAnsi="Osaka−等幅" w:cs="Osaka−等幅" w:hint="eastAsia"/>
          <w:lang w:val="ja-JP"/>
        </w:rPr>
        <w:t>の</w:t>
      </w:r>
      <w:r w:rsidRPr="0041451E">
        <w:rPr>
          <w:rFonts w:ascii="Osaka−等幅" w:eastAsia="Osaka−等幅" w:hAnsi="Osaka−等幅" w:cs="Osaka−等幅" w:hint="eastAsia"/>
          <w:lang w:val="ja-JP"/>
        </w:rPr>
        <w:t>データで見</w:t>
      </w:r>
      <w:r w:rsidR="00961075">
        <w:rPr>
          <w:rFonts w:ascii="Osaka−等幅" w:eastAsia="Osaka−等幅" w:hAnsi="Osaka−等幅" w:cs="Osaka−等幅" w:hint="eastAsia"/>
          <w:lang w:val="ja-JP"/>
        </w:rPr>
        <w:t>てきたように、</w:t>
      </w:r>
      <w:r w:rsidR="00EC1540">
        <w:rPr>
          <w:rFonts w:ascii="Osaka−等幅" w:eastAsia="Osaka−等幅" w:hAnsi="Osaka−等幅" w:cs="Osaka−等幅" w:hint="eastAsia"/>
          <w:lang w:val="ja-JP"/>
        </w:rPr>
        <w:t>許容可能な同定</w:t>
      </w:r>
      <w:r w:rsidR="00EC1540" w:rsidRPr="0041451E">
        <w:rPr>
          <w:rFonts w:ascii="Osaka−等幅" w:eastAsia="Osaka−等幅" w:hAnsi="Osaka−等幅" w:cs="Osaka−等幅" w:hint="eastAsia"/>
          <w:lang w:val="ja-JP"/>
        </w:rPr>
        <w:t>ピーク</w:t>
      </w:r>
      <w:r w:rsidR="00EC1540">
        <w:rPr>
          <w:rFonts w:ascii="Osaka−等幅" w:eastAsia="Osaka−等幅" w:hAnsi="Osaka−等幅" w:cs="Osaka−等幅" w:hint="eastAsia"/>
          <w:lang w:val="ja-JP"/>
        </w:rPr>
        <w:t>を用いて</w:t>
      </w:r>
      <w:r w:rsidR="00EC1540" w:rsidRPr="0041451E">
        <w:rPr>
          <w:rFonts w:ascii="Osaka−等幅" w:eastAsia="Osaka−等幅" w:hAnsi="Osaka−等幅" w:cs="Osaka−等幅" w:hint="eastAsia"/>
          <w:lang w:val="ja-JP"/>
        </w:rPr>
        <w:t>、</w:t>
      </w:r>
      <w:r w:rsidRPr="0041451E">
        <w:rPr>
          <w:rFonts w:ascii="Osaka−等幅" w:eastAsia="Osaka−等幅" w:hAnsi="Osaka−等幅" w:cs="Osaka−等幅" w:hint="eastAsia"/>
          <w:lang w:val="ja-JP"/>
        </w:rPr>
        <w:t>干渉の影響</w:t>
      </w:r>
      <w:r w:rsidR="00961075">
        <w:rPr>
          <w:rFonts w:ascii="Osaka−等幅" w:eastAsia="Osaka−等幅" w:hAnsi="Osaka−等幅" w:cs="Osaka−等幅" w:hint="eastAsia"/>
          <w:lang w:val="ja-JP"/>
        </w:rPr>
        <w:t>を</w:t>
      </w:r>
      <w:r w:rsidR="00EC1540">
        <w:rPr>
          <w:rFonts w:ascii="Osaka−等幅" w:eastAsia="Osaka−等幅" w:hAnsi="Osaka−等幅" w:cs="Osaka−等幅" w:hint="eastAsia"/>
          <w:lang w:val="ja-JP"/>
        </w:rPr>
        <w:t>制限する</w:t>
      </w:r>
      <w:r w:rsidR="00961075">
        <w:rPr>
          <w:rFonts w:ascii="Osaka−等幅" w:eastAsia="Osaka−等幅" w:hAnsi="Osaka−等幅" w:cs="Osaka−等幅" w:hint="eastAsia"/>
          <w:lang w:val="ja-JP"/>
        </w:rPr>
        <w:t>こと</w:t>
      </w:r>
      <w:r w:rsidR="00EC1540">
        <w:rPr>
          <w:rFonts w:ascii="Osaka−等幅" w:eastAsia="Osaka−等幅" w:hAnsi="Osaka−等幅" w:cs="Osaka−等幅" w:hint="eastAsia"/>
          <w:lang w:val="ja-JP"/>
        </w:rPr>
        <w:t>が</w:t>
      </w:r>
      <w:r w:rsidR="00961075">
        <w:rPr>
          <w:rFonts w:ascii="Osaka−等幅" w:eastAsia="Osaka−等幅" w:hAnsi="Osaka−等幅" w:cs="Osaka−等幅" w:hint="eastAsia"/>
          <w:lang w:val="ja-JP"/>
        </w:rPr>
        <w:t>可能</w:t>
      </w:r>
      <w:r w:rsidR="00EC1540">
        <w:rPr>
          <w:rFonts w:ascii="Osaka−等幅" w:eastAsia="Osaka−等幅" w:hAnsi="Osaka−等幅" w:cs="Osaka−等幅" w:hint="eastAsia"/>
          <w:lang w:val="ja-JP"/>
        </w:rPr>
        <w:t>です</w:t>
      </w:r>
      <w:r w:rsidR="00961075">
        <w:rPr>
          <w:rFonts w:ascii="Osaka−等幅" w:eastAsia="Osaka−等幅" w:hAnsi="Osaka−等幅" w:cs="Osaka−等幅" w:hint="eastAsia"/>
          <w:lang w:val="ja-JP"/>
        </w:rPr>
        <w:t>。</w:t>
      </w:r>
    </w:p>
    <w:p w14:paraId="78A40AF4"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の</w:t>
      </w:r>
      <w:r w:rsidR="001D323E">
        <w:rPr>
          <w:rFonts w:ascii="Osaka−等幅" w:eastAsia="Osaka−等幅" w:hAnsi="Osaka−等幅" w:cs="Osaka−等幅" w:hint="eastAsia"/>
          <w:lang w:val="ja-JP"/>
        </w:rPr>
        <w:t>検討</w:t>
      </w:r>
      <w:r w:rsidRPr="0041451E">
        <w:rPr>
          <w:rFonts w:ascii="Osaka−等幅" w:eastAsia="Osaka−等幅" w:hAnsi="Osaka−等幅" w:cs="Osaka−等幅" w:hint="eastAsia"/>
          <w:lang w:val="ja-JP"/>
        </w:rPr>
        <w:t>を続けていくと、</w:t>
      </w:r>
      <w:r w:rsidR="00EA1D0A">
        <w:rPr>
          <w:rFonts w:ascii="Osaka−等幅" w:eastAsia="Osaka−等幅" w:hAnsi="Osaka−等幅" w:cs="Osaka−等幅" w:hint="eastAsia"/>
          <w:color w:val="000000"/>
          <w:lang w:val="ja-JP"/>
        </w:rPr>
        <w:t>わずかな</w:t>
      </w:r>
      <w:r w:rsidRPr="0041451E">
        <w:rPr>
          <w:rFonts w:ascii="Osaka−等幅" w:eastAsia="Osaka−等幅" w:hAnsi="Osaka−等幅" w:cs="Osaka−等幅" w:hint="eastAsia"/>
          <w:color w:val="000000"/>
          <w:lang w:val="ja-JP"/>
        </w:rPr>
        <w:t>積分調整を</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つ行う</w:t>
      </w:r>
      <w:r w:rsidR="00EA1D0A">
        <w:rPr>
          <w:rFonts w:ascii="Osaka−等幅" w:eastAsia="Osaka−等幅" w:hAnsi="Osaka−等幅" w:cs="Osaka−等幅" w:hint="eastAsia"/>
          <w:color w:val="000000"/>
          <w:lang w:val="ja-JP"/>
        </w:rPr>
        <w:t>だけで、</w:t>
      </w:r>
      <w:r w:rsidR="00EA1D0A">
        <w:rPr>
          <w:rFonts w:ascii="Osaka−等幅" w:eastAsia="Osaka−等幅" w:hAnsi="Osaka−等幅" w:cs="Osaka−等幅" w:hint="eastAsia"/>
          <w:lang w:val="ja-JP"/>
        </w:rPr>
        <w:t>22番目の</w:t>
      </w:r>
      <w:r w:rsidR="00EA1D0A" w:rsidRPr="0041451E">
        <w:rPr>
          <w:rFonts w:ascii="Osaka−等幅" w:eastAsia="Osaka−等幅" w:hAnsi="Osaka−等幅" w:cs="Osaka−等幅" w:hint="eastAsia"/>
          <w:lang w:val="ja-JP"/>
        </w:rPr>
        <w:t>ペプチド</w:t>
      </w:r>
      <w:r w:rsidR="00EA1D0A" w:rsidRPr="0041451E">
        <w:rPr>
          <w:rFonts w:asciiTheme="minorHAnsi" w:eastAsia="MS Mincho" w:hAnsiTheme="minorHAnsi"/>
          <w:lang w:val="ja-JP"/>
        </w:rPr>
        <w:t xml:space="preserve"> ALVEFESNPEETREPG</w:t>
      </w:r>
      <w:r w:rsidR="00EA1D0A" w:rsidRPr="0041451E">
        <w:rPr>
          <w:rFonts w:asciiTheme="minorHAnsi" w:eastAsia="MS Mincho" w:hAnsiTheme="minorHAnsi"/>
          <w:b/>
          <w:bCs/>
          <w:color w:val="000000"/>
          <w:u w:val="single"/>
          <w:lang w:val="ja-JP"/>
        </w:rPr>
        <w:t>S</w:t>
      </w:r>
      <w:r w:rsidR="00EA1D0A" w:rsidRPr="0041451E">
        <w:rPr>
          <w:rFonts w:asciiTheme="minorHAnsi" w:eastAsia="MS Mincho" w:hAnsiTheme="minorHAnsi"/>
          <w:color w:val="000000"/>
          <w:lang w:val="ja-JP"/>
        </w:rPr>
        <w:t>PPSVQR</w:t>
      </w:r>
      <w:r w:rsidR="00EA1D0A">
        <w:rPr>
          <w:rFonts w:ascii="Osaka−等幅" w:eastAsia="Osaka−等幅" w:hAnsi="Osaka−等幅" w:cs="Osaka−等幅" w:hint="eastAsia"/>
          <w:color w:val="000000"/>
          <w:lang w:val="ja-JP"/>
        </w:rPr>
        <w:t>まで到達します</w:t>
      </w:r>
      <w:r w:rsidRPr="0041451E">
        <w:rPr>
          <w:rFonts w:ascii="Osaka−等幅" w:eastAsia="Osaka−等幅" w:hAnsi="Osaka−等幅" w:cs="Osaka−等幅" w:hint="eastAsia"/>
          <w:color w:val="000000"/>
          <w:lang w:val="ja-JP"/>
        </w:rPr>
        <w:t>。</w:t>
      </w:r>
    </w:p>
    <w:p w14:paraId="484534A4" w14:textId="77777777"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異なって修飾されたペプチドの形式</w:t>
      </w:r>
    </w:p>
    <w:p w14:paraId="2201571D"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こで、</w:t>
      </w:r>
      <w:r w:rsidRPr="0041451E">
        <w:rPr>
          <w:rFonts w:asciiTheme="minorHAnsi" w:eastAsia="MS Mincho" w:hAnsiTheme="minorHAnsi"/>
          <w:lang w:val="ja-JP"/>
        </w:rPr>
        <w:t>ALVEFESNPEETREP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PSVQR</w:t>
      </w:r>
      <w:r w:rsidRPr="0041451E">
        <w:rPr>
          <w:rFonts w:ascii="Osaka−等幅" w:eastAsia="Osaka−等幅" w:hAnsi="Osaka−等幅" w:cs="Osaka−等幅" w:hint="eastAsia"/>
          <w:color w:val="000000"/>
          <w:lang w:val="ja-JP"/>
        </w:rPr>
        <w:t>およびその下の</w:t>
      </w:r>
      <w:r w:rsidRPr="0041451E">
        <w:rPr>
          <w:rFonts w:asciiTheme="minorHAnsi" w:eastAsia="MS Mincho" w:hAnsiTheme="minorHAnsi"/>
          <w:color w:val="000000"/>
          <w:lang w:val="ja-JP"/>
        </w:rPr>
        <w:t>ALVEFESNPEETREPGSP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VQR</w:t>
      </w:r>
      <w:r w:rsidRPr="0041451E">
        <w:rPr>
          <w:rFonts w:ascii="Osaka−等幅" w:eastAsia="Osaka−等幅" w:hAnsi="Osaka−等幅" w:cs="Osaka−等幅" w:hint="eastAsia"/>
          <w:color w:val="000000"/>
          <w:lang w:val="ja-JP"/>
        </w:rPr>
        <w:t>（どちらも</w:t>
      </w:r>
      <w:r w:rsidRPr="0041451E">
        <w:rPr>
          <w:rFonts w:asciiTheme="minorHAnsi" w:eastAsia="MS Mincho" w:hAnsiTheme="minorHAnsi"/>
          <w:color w:val="000000"/>
          <w:lang w:val="ja-JP"/>
        </w:rPr>
        <w:t>879.0727</w:t>
      </w:r>
      <w:r w:rsidRPr="0041451E">
        <w:rPr>
          <w:rFonts w:ascii="Osaka−等幅" w:eastAsia="Osaka−等幅" w:hAnsi="Osaka−等幅" w:cs="Osaka−等幅" w:hint="eastAsia"/>
          <w:color w:val="000000"/>
          <w:lang w:val="ja-JP"/>
        </w:rPr>
        <w:t>のプリカーサー</w:t>
      </w:r>
      <w:r w:rsidRPr="0041451E">
        <w:rPr>
          <w:rFonts w:asciiTheme="minorHAnsi" w:eastAsia="MS Mincho" w:hAnsiTheme="minorHAnsi"/>
          <w:i/>
          <w:color w:val="000000"/>
          <w:lang w:val="ja-JP"/>
        </w:rPr>
        <w:t>m/z</w:t>
      </w:r>
      <w:r w:rsidRPr="0041451E">
        <w:rPr>
          <w:rFonts w:ascii="Osaka−等幅" w:eastAsia="Osaka−等幅" w:hAnsi="Osaka−等幅" w:cs="Osaka−等幅" w:hint="eastAsia"/>
          <w:color w:val="000000"/>
          <w:lang w:val="ja-JP"/>
        </w:rPr>
        <w:t>を有する）</w:t>
      </w:r>
      <w:r w:rsidR="001D323E">
        <w:rPr>
          <w:rFonts w:ascii="Osaka−等幅" w:eastAsia="Osaka−等幅" w:hAnsi="Osaka−等幅" w:cs="Osaka−等幅" w:hint="eastAsia"/>
          <w:color w:val="000000"/>
          <w:lang w:val="ja-JP"/>
        </w:rPr>
        <w:t>が</w:t>
      </w:r>
      <w:r w:rsidRPr="0041451E">
        <w:rPr>
          <w:rFonts w:ascii="Osaka−等幅" w:eastAsia="Osaka−等幅" w:hAnsi="Osaka−等幅" w:cs="Osaka−等幅" w:hint="eastAsia"/>
          <w:color w:val="000000"/>
          <w:lang w:val="ja-JP"/>
        </w:rPr>
        <w:t>ドキュメント</w:t>
      </w:r>
      <w:r w:rsidR="001D323E">
        <w:rPr>
          <w:rFonts w:ascii="Osaka−等幅" w:eastAsia="Osaka−等幅" w:hAnsi="Osaka−等幅" w:cs="Osaka−等幅" w:hint="eastAsia"/>
          <w:color w:val="000000"/>
          <w:lang w:val="ja-JP"/>
        </w:rPr>
        <w:t>中に見つかるでしょう</w:t>
      </w:r>
      <w:r w:rsidRPr="0041451E">
        <w:rPr>
          <w:rFonts w:ascii="Osaka−等幅" w:eastAsia="Osaka−等幅" w:hAnsi="Osaka−等幅" w:cs="Osaka−等幅" w:hint="eastAsia"/>
          <w:color w:val="000000"/>
          <w:lang w:val="ja-JP"/>
        </w:rPr>
        <w:t>。検索エンジン（この場合は</w:t>
      </w:r>
      <w:r w:rsidRPr="0041451E">
        <w:rPr>
          <w:rFonts w:asciiTheme="minorHAnsi" w:eastAsia="MS Mincho" w:hAnsiTheme="minorHAnsi"/>
          <w:color w:val="000000"/>
          <w:lang w:val="ja-JP"/>
        </w:rPr>
        <w:t>Protein Pilot</w:t>
      </w:r>
      <w:r w:rsidRPr="0041451E">
        <w:rPr>
          <w:rFonts w:ascii="Osaka−等幅" w:eastAsia="Osaka−等幅" w:hAnsi="Osaka−等幅" w:cs="Osaka−等幅" w:hint="eastAsia"/>
          <w:color w:val="000000"/>
          <w:lang w:val="ja-JP"/>
        </w:rPr>
        <w:t>）が前者を</w:t>
      </w:r>
      <w:r w:rsidRPr="0041451E">
        <w:rPr>
          <w:rFonts w:asciiTheme="minorHAnsi" w:eastAsia="MS Mincho" w:hAnsiTheme="minorHAnsi"/>
          <w:color w:val="000000"/>
          <w:lang w:val="ja-JP"/>
        </w:rPr>
        <w:t>5b_MCF7_TiTip3</w:t>
      </w:r>
      <w:r w:rsidRPr="0041451E">
        <w:rPr>
          <w:rFonts w:ascii="Osaka−等幅" w:eastAsia="Osaka−等幅" w:hAnsi="Osaka−等幅" w:cs="Osaka−等幅" w:hint="eastAsia"/>
          <w:color w:val="000000"/>
          <w:lang w:val="ja-JP"/>
        </w:rPr>
        <w:t>で、後者を</w:t>
      </w:r>
      <w:r w:rsidRPr="0041451E">
        <w:rPr>
          <w:rFonts w:asciiTheme="minorHAnsi" w:eastAsia="MS Mincho" w:hAnsiTheme="minorHAnsi"/>
          <w:color w:val="000000"/>
          <w:lang w:val="ja-JP"/>
        </w:rPr>
        <w:t>1_MCF7_TiB_L</w:t>
      </w:r>
      <w:r w:rsidRPr="0041451E">
        <w:rPr>
          <w:rFonts w:ascii="Osaka−等幅" w:eastAsia="Osaka−等幅" w:hAnsi="Osaka−等幅" w:cs="Osaka−等幅" w:hint="eastAsia"/>
          <w:color w:val="000000"/>
          <w:lang w:val="ja-JP"/>
        </w:rPr>
        <w:t>で同定しましたが、どちら</w:t>
      </w:r>
      <w:r w:rsidR="00F25792">
        <w:rPr>
          <w:rFonts w:ascii="Osaka−等幅" w:eastAsia="Osaka−等幅" w:hAnsi="Osaka−等幅" w:cs="Osaka−等幅" w:hint="eastAsia"/>
          <w:color w:val="000000"/>
          <w:lang w:val="ja-JP"/>
        </w:rPr>
        <w:t>のピーク</w:t>
      </w:r>
      <w:r w:rsidRPr="0041451E">
        <w:rPr>
          <w:rFonts w:ascii="Osaka−等幅" w:eastAsia="Osaka−等幅" w:hAnsi="Osaka−等幅" w:cs="Osaka−等幅" w:hint="eastAsia"/>
          <w:color w:val="000000"/>
          <w:lang w:val="ja-JP"/>
        </w:rPr>
        <w:t>も約</w:t>
      </w:r>
      <w:r w:rsidRPr="0041451E">
        <w:rPr>
          <w:rFonts w:asciiTheme="minorHAnsi" w:eastAsia="MS Mincho" w:hAnsiTheme="minorHAnsi"/>
          <w:color w:val="000000"/>
          <w:lang w:val="ja-JP"/>
        </w:rPr>
        <w:t>32.5</w:t>
      </w:r>
      <w:r w:rsidRPr="0041451E">
        <w:rPr>
          <w:rFonts w:ascii="Osaka−等幅" w:eastAsia="Osaka−等幅" w:hAnsi="Osaka−等幅" w:cs="Osaka−等幅" w:hint="eastAsia"/>
          <w:color w:val="000000"/>
          <w:lang w:val="ja-JP"/>
        </w:rPr>
        <w:t>分の</w:t>
      </w:r>
      <w:r w:rsidR="00F25792" w:rsidRPr="0041451E">
        <w:rPr>
          <w:rFonts w:ascii="Osaka−等幅" w:eastAsia="Osaka−等幅" w:hAnsi="Osaka−等幅" w:cs="Osaka−等幅" w:hint="eastAsia"/>
          <w:color w:val="000000"/>
          <w:lang w:val="ja-JP"/>
        </w:rPr>
        <w:t>ところ</w:t>
      </w:r>
      <w:r w:rsidR="00F25792">
        <w:rPr>
          <w:rFonts w:ascii="Osaka−等幅" w:eastAsia="Osaka−等幅" w:hAnsi="Osaka−等幅" w:cs="Osaka−等幅" w:hint="eastAsia"/>
          <w:color w:val="000000"/>
          <w:lang w:val="ja-JP"/>
        </w:rPr>
        <w:t>にあり、</w:t>
      </w:r>
      <w:r w:rsidR="000854C2">
        <w:rPr>
          <w:rFonts w:ascii="Osaka−等幅" w:eastAsia="Osaka−等幅" w:hAnsi="Osaka−等幅" w:cs="Osaka−等幅" w:hint="eastAsia"/>
          <w:color w:val="000000"/>
          <w:lang w:val="ja-JP"/>
        </w:rPr>
        <w:t>クロマト的には、明らかにこれらは</w:t>
      </w:r>
      <w:r w:rsidRPr="0041451E">
        <w:rPr>
          <w:rFonts w:ascii="Osaka−等幅" w:eastAsia="Osaka−等幅" w:hAnsi="Osaka−等幅" w:cs="Osaka−等幅" w:hint="eastAsia"/>
          <w:color w:val="000000"/>
          <w:lang w:val="ja-JP"/>
        </w:rPr>
        <w:t>同一ピーク</w:t>
      </w:r>
      <w:r w:rsidR="000854C2">
        <w:rPr>
          <w:rFonts w:ascii="Osaka−等幅" w:eastAsia="Osaka−等幅" w:hAnsi="Osaka−等幅" w:cs="Osaka−等幅" w:hint="eastAsia"/>
          <w:color w:val="000000"/>
          <w:lang w:val="ja-JP"/>
        </w:rPr>
        <w:t>です</w:t>
      </w:r>
      <w:r w:rsidRPr="0041451E">
        <w:rPr>
          <w:rFonts w:ascii="Osaka−等幅" w:eastAsia="Osaka−等幅" w:hAnsi="Osaka−等幅" w:cs="Osaka−等幅" w:hint="eastAsia"/>
          <w:color w:val="000000"/>
          <w:lang w:val="ja-JP"/>
        </w:rPr>
        <w:t>。</w:t>
      </w:r>
    </w:p>
    <w:p w14:paraId="2877BDB7"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より興味深いことに</w:t>
      </w:r>
      <w:r w:rsidR="00A6425B">
        <w:rPr>
          <w:rFonts w:ascii="Osaka−等幅" w:eastAsia="Osaka−等幅" w:hAnsi="Osaka−等幅" w:cs="Osaka−等幅" w:hint="eastAsia"/>
          <w:lang w:val="ja-JP"/>
        </w:rPr>
        <w:t>、</w:t>
      </w:r>
      <w:r w:rsidRPr="0041451E">
        <w:rPr>
          <w:rFonts w:asciiTheme="minorHAnsi" w:eastAsia="MS Mincho" w:hAnsiTheme="minorHAnsi"/>
          <w:lang w:val="ja-JP"/>
        </w:rPr>
        <w:t>2</w:t>
      </w:r>
      <w:r w:rsidRPr="0041451E">
        <w:rPr>
          <w:rFonts w:ascii="Osaka−等幅" w:eastAsia="Osaka−等幅" w:hAnsi="Osaka−等幅" w:cs="Osaka−等幅" w:hint="eastAsia"/>
          <w:lang w:val="ja-JP"/>
        </w:rPr>
        <w:t>つのピークは</w:t>
      </w:r>
      <w:r w:rsidR="00A6425B">
        <w:rPr>
          <w:rFonts w:ascii="Osaka−等幅" w:eastAsia="Osaka−等幅" w:hAnsi="Osaka−等幅" w:cs="Osaka−等幅" w:hint="eastAsia"/>
          <w:lang w:val="ja-JP"/>
        </w:rPr>
        <w:t>、同一のm/z値であり、</w:t>
      </w:r>
      <w:r w:rsidRPr="0041451E">
        <w:rPr>
          <w:rFonts w:ascii="Osaka−等幅" w:eastAsia="Osaka−等幅" w:hAnsi="Osaka−等幅" w:cs="Osaka−等幅" w:hint="eastAsia"/>
          <w:lang w:val="ja-JP"/>
        </w:rPr>
        <w:t>非常に</w:t>
      </w:r>
      <w:r w:rsidR="000854C2">
        <w:rPr>
          <w:rFonts w:ascii="Osaka−等幅" w:eastAsia="Osaka−等幅" w:hAnsi="Osaka−等幅" w:cs="Osaka−等幅" w:hint="eastAsia"/>
          <w:lang w:val="ja-JP"/>
        </w:rPr>
        <w:t>近接</w:t>
      </w:r>
      <w:r w:rsidRPr="0041451E">
        <w:rPr>
          <w:rFonts w:ascii="Osaka−等幅" w:eastAsia="Osaka−等幅" w:hAnsi="Osaka−等幅" w:cs="Osaka−等幅" w:hint="eastAsia"/>
          <w:lang w:val="ja-JP"/>
        </w:rPr>
        <w:t>しており</w:t>
      </w:r>
      <w:r w:rsidR="00A6425B">
        <w:rPr>
          <w:rFonts w:ascii="Osaka−等幅" w:eastAsia="Osaka−等幅" w:hAnsi="Osaka−等幅" w:cs="Osaka−等幅" w:hint="eastAsia"/>
          <w:lang w:val="ja-JP"/>
        </w:rPr>
        <w:t>、少なくとも良く似た</w:t>
      </w:r>
      <w:r w:rsidR="00F25792" w:rsidRPr="0041451E">
        <w:rPr>
          <w:rFonts w:ascii="Osaka−等幅" w:eastAsia="Osaka−等幅" w:hAnsi="Osaka−等幅" w:cs="Osaka−等幅" w:hint="eastAsia"/>
          <w:lang w:val="ja-JP"/>
        </w:rPr>
        <w:t>同位体分布</w:t>
      </w:r>
      <w:r w:rsidR="00A6425B">
        <w:rPr>
          <w:rFonts w:ascii="Osaka−等幅" w:eastAsia="Osaka−等幅" w:hAnsi="Osaka−等幅" w:cs="Osaka−等幅" w:hint="eastAsia"/>
          <w:lang w:val="ja-JP"/>
        </w:rPr>
        <w:t>をもって実際に存在することがわかり</w:t>
      </w:r>
      <w:r w:rsidR="00F2579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r w:rsidRPr="0041451E">
        <w:rPr>
          <w:rFonts w:asciiTheme="minorHAnsi" w:eastAsia="MS Mincho" w:hAnsiTheme="minorHAnsi"/>
          <w:lang w:val="ja-JP"/>
        </w:rPr>
        <w:t xml:space="preserve"> </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7B773C" w:rsidRPr="0041451E" w14:paraId="2ADAF76F" w14:textId="77777777">
        <w:tc>
          <w:tcPr>
            <w:tcW w:w="4788" w:type="dxa"/>
            <w:tcBorders>
              <w:top w:val="nil"/>
              <w:left w:val="nil"/>
              <w:bottom w:val="nil"/>
              <w:right w:val="nil"/>
            </w:tcBorders>
          </w:tcPr>
          <w:p w14:paraId="14B5E894"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21A83A1A"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20DFCD58" wp14:editId="44D56848">
                  <wp:extent cx="3057525" cy="29718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4DC9C419"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5074C5F4" w14:textId="77777777" w:rsidR="007B773C"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4A0E7EA7" wp14:editId="291DA71C">
                  <wp:extent cx="3057525" cy="29622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2D533657" w14:textId="77777777" w:rsidR="00C91DAA" w:rsidRPr="0041451E" w:rsidRDefault="00F25792">
      <w:pPr>
        <w:rPr>
          <w:rFonts w:asciiTheme="minorHAnsi" w:eastAsia="MS Mincho" w:hAnsiTheme="minorHAnsi"/>
        </w:rPr>
      </w:pPr>
      <w:r w:rsidRPr="0041451E">
        <w:rPr>
          <w:rFonts w:ascii="Osaka−等幅" w:eastAsia="Osaka−等幅" w:hAnsi="Osaka−等幅" w:cs="Osaka−等幅" w:hint="eastAsia"/>
          <w:lang w:val="ja-JP"/>
        </w:rPr>
        <w:t>同位体分布</w:t>
      </w:r>
      <w:r>
        <w:rPr>
          <w:rFonts w:ascii="Osaka−等幅" w:eastAsia="Osaka−等幅" w:hAnsi="Osaka−等幅" w:cs="Osaka−等幅" w:hint="eastAsia"/>
          <w:lang w:val="ja-JP"/>
        </w:rPr>
        <w:t>と</w:t>
      </w:r>
      <w:r w:rsidRPr="0041451E">
        <w:rPr>
          <w:rFonts w:ascii="Osaka−等幅" w:eastAsia="Osaka−等幅" w:hAnsi="Osaka−等幅" w:cs="Osaka−等幅" w:hint="eastAsia"/>
          <w:lang w:val="ja-JP"/>
        </w:rPr>
        <w:t>質量誤差</w:t>
      </w:r>
      <w:r>
        <w:rPr>
          <w:rFonts w:ascii="Osaka−等幅" w:eastAsia="Osaka−等幅" w:hAnsi="Osaka−等幅" w:cs="Osaka−等幅" w:hint="eastAsia"/>
          <w:lang w:val="ja-JP"/>
        </w:rPr>
        <w:t>をみると</w:t>
      </w:r>
      <w:r w:rsidR="00FD0038">
        <w:rPr>
          <w:rFonts w:ascii="Osaka−等幅" w:eastAsia="Osaka−等幅" w:hAnsi="Osaka−等幅" w:cs="Osaka−等幅" w:hint="eastAsia"/>
          <w:lang w:val="ja-JP"/>
        </w:rPr>
        <w:t>、</w:t>
      </w:r>
      <w:r w:rsidR="00077967" w:rsidRPr="0041451E">
        <w:rPr>
          <w:rFonts w:asciiTheme="minorHAnsi" w:eastAsia="MS Mincho" w:hAnsiTheme="minorHAnsi"/>
          <w:lang w:val="ja-JP"/>
        </w:rPr>
        <w:t>1_MCF7_TiB_L</w:t>
      </w:r>
      <w:r w:rsidR="00FD0038">
        <w:rPr>
          <w:rFonts w:ascii="Osaka−等幅" w:eastAsia="Osaka−等幅" w:hAnsi="Osaka−等幅" w:cs="Osaka−等幅" w:hint="eastAsia"/>
          <w:lang w:val="ja-JP"/>
        </w:rPr>
        <w:t>における</w:t>
      </w:r>
      <w:r w:rsidR="00077967" w:rsidRPr="0041451E">
        <w:rPr>
          <w:rFonts w:asciiTheme="minorHAnsi" w:eastAsia="MS Mincho" w:hAnsiTheme="minorHAnsi"/>
          <w:lang w:val="ja-JP"/>
        </w:rPr>
        <w:t>2</w:t>
      </w:r>
      <w:r w:rsidR="00077967" w:rsidRPr="0041451E">
        <w:rPr>
          <w:rFonts w:ascii="Osaka−等幅" w:eastAsia="Osaka−等幅" w:hAnsi="Osaka−等幅" w:cs="Osaka−等幅" w:hint="eastAsia"/>
          <w:lang w:val="ja-JP"/>
        </w:rPr>
        <w:t>つのピーク（どちらも</w:t>
      </w:r>
      <w:r w:rsidR="00077967" w:rsidRPr="0041451E">
        <w:rPr>
          <w:rFonts w:asciiTheme="minorHAnsi" w:eastAsia="MS Mincho" w:hAnsiTheme="minorHAnsi"/>
          <w:lang w:val="ja-JP"/>
        </w:rPr>
        <w:t>31.5</w:t>
      </w:r>
      <w:r w:rsidR="00077967" w:rsidRPr="0041451E">
        <w:rPr>
          <w:rFonts w:ascii="Osaka−等幅" w:eastAsia="Osaka−等幅" w:hAnsi="Osaka−等幅" w:cs="Osaka−等幅" w:hint="eastAsia"/>
          <w:lang w:val="ja-JP"/>
        </w:rPr>
        <w:t>分と</w:t>
      </w:r>
      <w:r w:rsidR="00077967" w:rsidRPr="0041451E">
        <w:rPr>
          <w:rFonts w:asciiTheme="minorHAnsi" w:eastAsia="MS Mincho" w:hAnsiTheme="minorHAnsi"/>
          <w:lang w:val="ja-JP"/>
        </w:rPr>
        <w:t>33</w:t>
      </w:r>
      <w:r w:rsidR="00077967" w:rsidRPr="0041451E">
        <w:rPr>
          <w:rFonts w:ascii="Osaka−等幅" w:eastAsia="Osaka−等幅" w:hAnsi="Osaka−等幅" w:cs="Osaka−等幅" w:hint="eastAsia"/>
          <w:lang w:val="ja-JP"/>
        </w:rPr>
        <w:t>分の間</w:t>
      </w:r>
      <w:r w:rsidR="00A6425B">
        <w:rPr>
          <w:rFonts w:ascii="Osaka−等幅" w:eastAsia="Osaka−等幅" w:hAnsi="Osaka−等幅" w:cs="Osaka−等幅" w:hint="eastAsia"/>
          <w:lang w:val="ja-JP"/>
        </w:rPr>
        <w:t>に</w:t>
      </w:r>
      <w:r w:rsidR="00FD0038">
        <w:rPr>
          <w:rFonts w:ascii="Osaka−等幅" w:eastAsia="Osaka−等幅" w:hAnsi="Osaka−等幅" w:cs="Osaka−等幅" w:hint="eastAsia"/>
          <w:lang w:val="ja-JP"/>
        </w:rPr>
        <w:t>出現</w:t>
      </w:r>
      <w:r w:rsidR="00A6425B">
        <w:rPr>
          <w:rFonts w:ascii="Osaka−等幅" w:eastAsia="Osaka−等幅" w:hAnsi="Osaka−等幅" w:cs="Osaka−等幅" w:hint="eastAsia"/>
          <w:lang w:val="ja-JP"/>
        </w:rPr>
        <w:t>しています</w:t>
      </w:r>
      <w:r w:rsidR="00077967" w:rsidRPr="0041451E">
        <w:rPr>
          <w:rFonts w:ascii="Osaka−等幅" w:eastAsia="Osaka−等幅" w:hAnsi="Osaka−等幅" w:cs="Osaka−等幅" w:hint="eastAsia"/>
          <w:lang w:val="ja-JP"/>
        </w:rPr>
        <w:t>）は</w:t>
      </w:r>
      <w:r w:rsidR="00077967" w:rsidRPr="0041451E">
        <w:rPr>
          <w:rFonts w:asciiTheme="minorHAnsi" w:eastAsia="MS Mincho" w:hAnsiTheme="minorHAnsi"/>
          <w:lang w:val="ja-JP"/>
        </w:rPr>
        <w:t>5b_MCF7_TiTip3</w:t>
      </w:r>
      <w:r w:rsidR="00FD0038">
        <w:rPr>
          <w:rFonts w:ascii="Osaka−等幅" w:eastAsia="Osaka−等幅" w:hAnsi="Osaka−等幅" w:cs="Osaka−等幅" w:hint="eastAsia"/>
          <w:lang w:val="ja-JP"/>
        </w:rPr>
        <w:t>とは</w:t>
      </w:r>
      <w:r w:rsidR="00FD0038">
        <w:rPr>
          <w:rFonts w:ascii="Osaka−等幅" w:eastAsia="Osaka−等幅" w:hAnsi="Osaka−等幅" w:cs="Osaka−等幅" w:hint="eastAsia"/>
          <w:lang w:val="en-GB"/>
        </w:rPr>
        <w:t>異なっているように見えます</w:t>
      </w:r>
      <w:r w:rsidR="00077967" w:rsidRPr="0041451E">
        <w:rPr>
          <w:rFonts w:ascii="Osaka−等幅" w:eastAsia="Osaka−等幅" w:hAnsi="Osaka−等幅" w:cs="Osaka−等幅" w:hint="eastAsia"/>
          <w:lang w:val="ja-JP"/>
        </w:rPr>
        <w:t>が、これは単に</w:t>
      </w:r>
      <w:r>
        <w:rPr>
          <w:rFonts w:ascii="Osaka−等幅" w:eastAsia="Osaka−等幅" w:hAnsi="Osaka−等幅" w:cs="Osaka−等幅" w:hint="eastAsia"/>
          <w:lang w:val="ja-JP"/>
        </w:rPr>
        <w:t>実験のばらつき</w:t>
      </w:r>
      <w:r w:rsidR="00077967" w:rsidRPr="0041451E">
        <w:rPr>
          <w:rFonts w:ascii="Osaka−等幅" w:eastAsia="Osaka−等幅" w:hAnsi="Osaka−等幅" w:cs="Osaka−等幅" w:hint="eastAsia"/>
          <w:lang w:val="ja-JP"/>
        </w:rPr>
        <w:t>が原因であると思われます。</w:t>
      </w:r>
      <w:r w:rsidR="00077967" w:rsidRPr="0041451E">
        <w:rPr>
          <w:rFonts w:asciiTheme="minorHAnsi" w:eastAsia="MS Mincho" w:hAnsiTheme="minorHAnsi"/>
          <w:lang w:val="ja-JP"/>
        </w:rPr>
        <w:t>M+3</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M+4</w:t>
      </w:r>
      <w:r w:rsidR="00077967" w:rsidRPr="0041451E">
        <w:rPr>
          <w:rFonts w:ascii="Osaka−等幅" w:eastAsia="Osaka−等幅" w:hAnsi="Osaka−等幅" w:cs="Osaka−等幅" w:hint="eastAsia"/>
          <w:lang w:val="ja-JP"/>
        </w:rPr>
        <w:t>、</w:t>
      </w:r>
      <w:r w:rsidR="00077967" w:rsidRPr="0041451E">
        <w:rPr>
          <w:rFonts w:asciiTheme="minorHAnsi" w:eastAsia="MS Mincho" w:hAnsiTheme="minorHAnsi"/>
          <w:lang w:val="ja-JP"/>
        </w:rPr>
        <w:t>M+5</w:t>
      </w:r>
      <w:r w:rsidR="00077967" w:rsidRPr="0041451E">
        <w:rPr>
          <w:rFonts w:ascii="Osaka−等幅" w:eastAsia="Osaka−等幅" w:hAnsi="Osaka−等幅" w:cs="Osaka−等幅" w:hint="eastAsia"/>
          <w:lang w:val="ja-JP"/>
        </w:rPr>
        <w:t>を追加すると、両方のピークで</w:t>
      </w:r>
      <w:r w:rsidR="00077967" w:rsidRPr="0041451E">
        <w:rPr>
          <w:rFonts w:asciiTheme="minorHAnsi" w:eastAsia="MS Mincho" w:hAnsiTheme="minorHAnsi"/>
          <w:lang w:val="ja-JP"/>
        </w:rPr>
        <w:t>0.9</w:t>
      </w:r>
      <w:r w:rsidR="00077967" w:rsidRPr="0041451E">
        <w:rPr>
          <w:rFonts w:ascii="Osaka−等幅" w:eastAsia="Osaka−等幅" w:hAnsi="Osaka−等幅" w:cs="Osaka−等幅" w:hint="eastAsia"/>
          <w:lang w:val="ja-JP"/>
        </w:rPr>
        <w:t>以上の</w:t>
      </w:r>
      <w:r w:rsidR="00077967" w:rsidRPr="0041451E">
        <w:rPr>
          <w:rFonts w:asciiTheme="minorHAnsi" w:eastAsia="MS Mincho" w:hAnsiTheme="minorHAnsi"/>
          <w:lang w:val="ja-JP"/>
        </w:rPr>
        <w:t>idotp</w:t>
      </w:r>
      <w:r w:rsidR="00077967" w:rsidRPr="0041451E">
        <w:rPr>
          <w:rFonts w:ascii="Osaka−等幅" w:eastAsia="Osaka−等幅" w:hAnsi="Osaka−等幅" w:cs="Osaka−等幅" w:hint="eastAsia"/>
          <w:lang w:val="ja-JP"/>
        </w:rPr>
        <w:t>値が</w:t>
      </w:r>
      <w:r w:rsidR="00FD0038">
        <w:rPr>
          <w:rFonts w:ascii="Osaka−等幅" w:eastAsia="Osaka−等幅" w:hAnsi="Osaka−等幅" w:cs="Osaka−等幅" w:hint="eastAsia"/>
          <w:lang w:val="ja-JP"/>
        </w:rPr>
        <w:t>得られることが</w:t>
      </w:r>
      <w:r w:rsidR="00077967"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ます</w:t>
      </w:r>
      <w:r w:rsidR="00077967" w:rsidRPr="0041451E">
        <w:rPr>
          <w:rFonts w:ascii="Osaka−等幅" w:eastAsia="Osaka−等幅" w:hAnsi="Osaka−等幅" w:cs="Osaka−等幅" w:hint="eastAsia"/>
          <w:lang w:val="ja-JP"/>
        </w:rPr>
        <w:t>（再度それぞれを積分して</w:t>
      </w:r>
      <w:r w:rsidR="00077967" w:rsidRPr="0041451E">
        <w:rPr>
          <w:rFonts w:asciiTheme="minorHAnsi" w:eastAsia="MS Mincho" w:hAnsiTheme="minorHAnsi"/>
          <w:lang w:val="ja-JP"/>
        </w:rPr>
        <w:t xml:space="preserve"> [</w:t>
      </w:r>
      <w:r w:rsidR="00077967" w:rsidRPr="0041451E">
        <w:rPr>
          <w:rFonts w:ascii="Osaka−等幅" w:eastAsia="Osaka−等幅" w:hAnsi="Osaka−等幅" w:cs="Osaka−等幅" w:hint="eastAsia"/>
          <w:b/>
          <w:lang w:val="ja-JP"/>
        </w:rPr>
        <w:t>ピーク面積</w:t>
      </w:r>
      <w:r w:rsidR="00077967"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00077967" w:rsidRPr="0041451E">
        <w:rPr>
          <w:rFonts w:ascii="Osaka−等幅" w:eastAsia="Osaka−等幅" w:hAnsi="Osaka−等幅" w:cs="Osaka−等幅" w:hint="eastAsia"/>
          <w:lang w:val="ja-JP"/>
        </w:rPr>
        <w:t>を確認し、</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b/>
          <w:lang w:val="ja-JP"/>
        </w:rPr>
        <w:t>元に戻す</w:t>
      </w:r>
      <w:r w:rsidR="00077967" w:rsidRPr="0041451E">
        <w:rPr>
          <w:rFonts w:asciiTheme="minorHAnsi" w:eastAsia="MS Mincho" w:hAnsiTheme="minorHAnsi"/>
          <w:lang w:val="ja-JP"/>
        </w:rPr>
        <w:t>]</w:t>
      </w:r>
      <w:r w:rsidR="00077967" w:rsidRPr="0041451E">
        <w:rPr>
          <w:rFonts w:ascii="Osaka−等幅" w:eastAsia="Osaka−等幅" w:hAnsi="Osaka−等幅" w:cs="Osaka−等幅" w:hint="eastAsia"/>
          <w:lang w:val="ja-JP"/>
        </w:rPr>
        <w:t>）。このペプチドには異なるリン酸化</w:t>
      </w:r>
      <w:r>
        <w:rPr>
          <w:rFonts w:ascii="Osaka−等幅" w:eastAsia="Osaka−等幅" w:hAnsi="Osaka−等幅" w:cs="Osaka−等幅" w:hint="eastAsia"/>
          <w:lang w:val="ja-JP"/>
        </w:rPr>
        <w:t>部位</w:t>
      </w:r>
      <w:r w:rsidR="00077967" w:rsidRPr="0041451E">
        <w:rPr>
          <w:rFonts w:ascii="Osaka−等幅" w:eastAsia="Osaka−等幅" w:hAnsi="Osaka−等幅" w:cs="Osaka−等幅" w:hint="eastAsia"/>
          <w:lang w:val="ja-JP"/>
        </w:rPr>
        <w:t>が</w:t>
      </w:r>
      <w:r w:rsidRPr="0041451E">
        <w:rPr>
          <w:rFonts w:asciiTheme="minorHAnsi" w:eastAsia="MS Mincho" w:hAnsiTheme="minorHAnsi"/>
          <w:lang w:val="ja-JP"/>
        </w:rPr>
        <w:t>4</w:t>
      </w:r>
      <w:r w:rsidRPr="0041451E">
        <w:rPr>
          <w:rFonts w:ascii="Osaka−等幅" w:eastAsia="Osaka−等幅" w:hAnsi="Osaka−等幅" w:cs="Osaka−等幅" w:hint="eastAsia"/>
          <w:lang w:val="ja-JP"/>
        </w:rPr>
        <w:t>つ</w:t>
      </w:r>
      <w:r w:rsidR="00077967" w:rsidRPr="0041451E">
        <w:rPr>
          <w:rFonts w:ascii="Osaka−等幅" w:eastAsia="Osaka−等幅" w:hAnsi="Osaka−等幅" w:cs="Osaka−等幅" w:hint="eastAsia"/>
          <w:lang w:val="ja-JP"/>
        </w:rPr>
        <w:t>考えられるため、</w:t>
      </w:r>
      <w:r w:rsidR="00077967" w:rsidRPr="0041451E">
        <w:rPr>
          <w:rFonts w:asciiTheme="minorHAnsi" w:eastAsia="MS Mincho" w:hAnsiTheme="minorHAnsi"/>
          <w:lang w:val="ja-JP"/>
        </w:rPr>
        <w:t>2</w:t>
      </w:r>
      <w:r w:rsidR="00077967" w:rsidRPr="0041451E">
        <w:rPr>
          <w:rFonts w:ascii="Osaka−等幅" w:eastAsia="Osaka−等幅" w:hAnsi="Osaka−等幅" w:cs="Osaka−等幅" w:hint="eastAsia"/>
          <w:lang w:val="ja-JP"/>
        </w:rPr>
        <w:t>つのピークは、同一ペプチド</w:t>
      </w:r>
      <w:r w:rsidR="00A112FE">
        <w:rPr>
          <w:rFonts w:ascii="Osaka−等幅" w:eastAsia="Osaka−等幅" w:hAnsi="Osaka−等幅" w:cs="Osaka−等幅" w:hint="eastAsia"/>
          <w:lang w:val="ja-JP"/>
        </w:rPr>
        <w:t>でも</w:t>
      </w:r>
      <w:r w:rsidR="00077967" w:rsidRPr="0041451E">
        <w:rPr>
          <w:rFonts w:ascii="Osaka−等幅" w:eastAsia="Osaka−等幅" w:hAnsi="Osaka−等幅" w:cs="Osaka−等幅" w:hint="eastAsia"/>
          <w:lang w:val="ja-JP"/>
        </w:rPr>
        <w:t>リン酸化状態</w:t>
      </w:r>
      <w:r w:rsidR="00A112FE">
        <w:rPr>
          <w:rFonts w:ascii="Osaka−等幅" w:eastAsia="Osaka−等幅" w:hAnsi="Osaka−等幅" w:cs="Osaka−等幅" w:hint="eastAsia"/>
          <w:lang w:val="ja-JP"/>
        </w:rPr>
        <w:t>が</w:t>
      </w:r>
      <w:r w:rsidR="00A112FE" w:rsidRPr="0041451E">
        <w:rPr>
          <w:rFonts w:ascii="Osaka−等幅" w:eastAsia="Osaka−等幅" w:hAnsi="Osaka−等幅" w:cs="Osaka−等幅" w:hint="eastAsia"/>
          <w:lang w:val="ja-JP"/>
        </w:rPr>
        <w:t>異なる</w:t>
      </w:r>
      <w:r w:rsidR="00A112FE">
        <w:rPr>
          <w:rFonts w:ascii="Osaka−等幅" w:eastAsia="Osaka−等幅" w:hAnsi="Osaka−等幅" w:cs="Osaka−等幅" w:hint="eastAsia"/>
          <w:lang w:val="ja-JP"/>
        </w:rPr>
        <w:t>もの</w:t>
      </w:r>
      <w:r w:rsidR="00416CD5">
        <w:rPr>
          <w:rFonts w:ascii="Osaka−等幅" w:eastAsia="Osaka−等幅" w:hAnsi="Osaka−等幅" w:cs="Osaka−等幅" w:hint="eastAsia"/>
          <w:lang w:val="ja-JP"/>
        </w:rPr>
        <w:t>である</w:t>
      </w:r>
      <w:r w:rsidR="00077967" w:rsidRPr="0041451E">
        <w:rPr>
          <w:rFonts w:ascii="Osaka−等幅" w:eastAsia="Osaka−等幅" w:hAnsi="Osaka−等幅" w:cs="Osaka−等幅" w:hint="eastAsia"/>
          <w:lang w:val="ja-JP"/>
        </w:rPr>
        <w:t>可能性があります。</w:t>
      </w:r>
      <w:r w:rsidR="00A112FE">
        <w:rPr>
          <w:rFonts w:ascii="Osaka−等幅" w:eastAsia="Osaka−等幅" w:hAnsi="Osaka−等幅" w:cs="Osaka−等幅" w:hint="eastAsia"/>
          <w:lang w:val="ja-JP"/>
        </w:rPr>
        <w:t>あるいは</w:t>
      </w:r>
      <w:r w:rsidR="00077967" w:rsidRPr="0041451E">
        <w:rPr>
          <w:rFonts w:ascii="Osaka−等幅" w:eastAsia="Osaka−等幅" w:hAnsi="Osaka−等幅" w:cs="Osaka−等幅" w:hint="eastAsia"/>
          <w:lang w:val="ja-JP"/>
        </w:rPr>
        <w:t>、</w:t>
      </w:r>
      <w:r w:rsidR="00416CD5">
        <w:rPr>
          <w:rFonts w:ascii="Osaka−等幅" w:eastAsia="Osaka−等幅" w:hAnsi="Osaka−等幅" w:cs="Osaka−等幅" w:hint="eastAsia"/>
          <w:lang w:val="ja-JP"/>
        </w:rPr>
        <w:t>これらの</w:t>
      </w:r>
      <w:r w:rsidR="00A112FE" w:rsidRPr="0041451E">
        <w:rPr>
          <w:rFonts w:ascii="Osaka−等幅" w:eastAsia="Osaka−等幅" w:hAnsi="Osaka−等幅" w:cs="Osaka−等幅" w:hint="eastAsia"/>
          <w:lang w:val="ja-JP"/>
        </w:rPr>
        <w:t>リン酸アイソフォーム</w:t>
      </w:r>
      <w:r w:rsidR="00416CD5">
        <w:rPr>
          <w:rFonts w:ascii="Osaka−等幅" w:eastAsia="Osaka−等幅" w:hAnsi="Osaka−等幅" w:cs="Osaka−等幅" w:hint="eastAsia"/>
          <w:lang w:val="ja-JP"/>
        </w:rPr>
        <w:t>が重複して溶出したプロファイルである</w:t>
      </w:r>
      <w:r w:rsidR="00077967" w:rsidRPr="0041451E">
        <w:rPr>
          <w:rFonts w:ascii="Osaka−等幅" w:eastAsia="Osaka−等幅" w:hAnsi="Osaka−等幅" w:cs="Osaka−等幅" w:hint="eastAsia"/>
          <w:lang w:val="ja-JP"/>
        </w:rPr>
        <w:t>可能性</w:t>
      </w:r>
      <w:r w:rsidR="00A112FE">
        <w:rPr>
          <w:rFonts w:ascii="Osaka−等幅" w:eastAsia="Osaka−等幅" w:hAnsi="Osaka−等幅" w:cs="Osaka−等幅" w:hint="eastAsia"/>
          <w:lang w:val="ja-JP"/>
        </w:rPr>
        <w:t>も</w:t>
      </w:r>
      <w:r w:rsidR="00077967" w:rsidRPr="0041451E">
        <w:rPr>
          <w:rFonts w:ascii="Osaka−等幅" w:eastAsia="Osaka−等幅" w:hAnsi="Osaka−等幅" w:cs="Osaka−等幅" w:hint="eastAsia"/>
          <w:lang w:val="ja-JP"/>
        </w:rPr>
        <w:t>あります。</w:t>
      </w:r>
      <w:r w:rsidR="00077967" w:rsidRPr="0041451E">
        <w:rPr>
          <w:rFonts w:asciiTheme="minorHAnsi" w:eastAsia="MS Mincho" w:hAnsiTheme="minorHAnsi"/>
          <w:lang w:val="ja-JP"/>
        </w:rPr>
        <w:t>MS1</w:t>
      </w:r>
      <w:r w:rsidR="00A112FE" w:rsidRPr="0041451E">
        <w:rPr>
          <w:rFonts w:ascii="Osaka−等幅" w:eastAsia="Osaka−等幅" w:hAnsi="Osaka−等幅" w:cs="Osaka−等幅" w:hint="eastAsia"/>
          <w:lang w:val="ja-JP"/>
        </w:rPr>
        <w:t>フィルタ</w:t>
      </w:r>
      <w:r w:rsidR="00A112FE">
        <w:rPr>
          <w:rFonts w:ascii="Osaka−等幅" w:eastAsia="Osaka−等幅" w:hAnsi="Osaka−等幅" w:cs="Osaka−等幅" w:hint="eastAsia"/>
          <w:lang w:val="ja-JP"/>
        </w:rPr>
        <w:t>をするとき</w:t>
      </w:r>
      <w:r w:rsidR="00077967" w:rsidRPr="0041451E">
        <w:rPr>
          <w:rFonts w:ascii="Osaka−等幅" w:eastAsia="Osaka−等幅" w:hAnsi="Osaka−等幅" w:cs="Osaka−等幅" w:hint="eastAsia"/>
          <w:lang w:val="ja-JP"/>
        </w:rPr>
        <w:t>は（検索エンジン出力</w:t>
      </w:r>
      <w:r w:rsidR="00A112FE">
        <w:rPr>
          <w:rFonts w:ascii="Osaka−等幅" w:eastAsia="Osaka−等幅" w:hAnsi="Osaka−等幅" w:cs="Osaka−等幅" w:hint="eastAsia"/>
          <w:lang w:val="ja-JP"/>
        </w:rPr>
        <w:t>結果を鵜呑みにせずに</w:t>
      </w:r>
      <w:r w:rsidR="00077967" w:rsidRPr="0041451E">
        <w:rPr>
          <w:rFonts w:ascii="Osaka−等幅" w:eastAsia="Osaka−等幅" w:hAnsi="Osaka−等幅" w:cs="Osaka−等幅" w:hint="eastAsia"/>
          <w:lang w:val="ja-JP"/>
        </w:rPr>
        <w:t>）、アイソフォーム</w:t>
      </w:r>
      <w:r w:rsidR="00A112FE">
        <w:rPr>
          <w:rFonts w:ascii="Osaka−等幅" w:eastAsia="Osaka−等幅" w:hAnsi="Osaka−等幅" w:cs="Osaka−等幅" w:hint="eastAsia"/>
          <w:lang w:val="ja-JP"/>
        </w:rPr>
        <w:t>の</w:t>
      </w:r>
      <w:r w:rsidR="00A112FE" w:rsidRPr="0041451E">
        <w:rPr>
          <w:rFonts w:ascii="Osaka−等幅" w:eastAsia="Osaka−等幅" w:hAnsi="Osaka−等幅" w:cs="Osaka−等幅" w:hint="eastAsia"/>
          <w:lang w:val="ja-JP"/>
        </w:rPr>
        <w:t>可能</w:t>
      </w:r>
      <w:r w:rsidR="00A112FE">
        <w:rPr>
          <w:rFonts w:ascii="Osaka−等幅" w:eastAsia="Osaka−等幅" w:hAnsi="Osaka−等幅" w:cs="Osaka−等幅" w:hint="eastAsia"/>
          <w:lang w:val="ja-JP"/>
        </w:rPr>
        <w:t>性</w:t>
      </w:r>
      <w:r w:rsidR="00077967" w:rsidRPr="0041451E">
        <w:rPr>
          <w:rFonts w:ascii="Osaka−等幅" w:eastAsia="Osaka−等幅" w:hAnsi="Osaka−等幅" w:cs="Osaka−等幅" w:hint="eastAsia"/>
          <w:lang w:val="ja-JP"/>
        </w:rPr>
        <w:t>を慎重に評価することを推奨いたします。</w:t>
      </w:r>
    </w:p>
    <w:p w14:paraId="6C58795A" w14:textId="77777777" w:rsidR="00C91DAA" w:rsidRPr="0041451E" w:rsidRDefault="00F25792">
      <w:pPr>
        <w:pStyle w:val="Heading2"/>
        <w:rPr>
          <w:rFonts w:asciiTheme="minorHAnsi" w:eastAsia="MS Mincho" w:hAnsiTheme="minorHAnsi"/>
        </w:rPr>
      </w:pPr>
      <w:r w:rsidRPr="0041451E">
        <w:rPr>
          <w:rFonts w:ascii="Osaka−等幅" w:eastAsia="Osaka−等幅" w:hAnsi="Osaka−等幅" w:cs="Osaka−等幅" w:hint="eastAsia"/>
          <w:lang w:val="ja-JP"/>
        </w:rPr>
        <w:t>その他の</w:t>
      </w:r>
      <w:r w:rsidR="00077967" w:rsidRPr="0041451E">
        <w:rPr>
          <w:rFonts w:ascii="Osaka−等幅" w:eastAsia="Osaka−等幅" w:hAnsi="Osaka−等幅" w:cs="Osaka−等幅" w:hint="eastAsia"/>
          <w:lang w:val="ja-JP"/>
        </w:rPr>
        <w:t>データ分析用ツール</w:t>
      </w:r>
    </w:p>
    <w:p w14:paraId="1934520E"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25</w:t>
      </w:r>
      <w:r w:rsidR="00A112FE">
        <w:rPr>
          <w:rFonts w:ascii="Osaka−等幅" w:eastAsia="Osaka−等幅" w:hAnsi="Osaka−等幅" w:cs="Osaka−等幅" w:hint="eastAsia"/>
          <w:lang w:val="en-GB"/>
        </w:rPr>
        <w:t>まで下がると</w:t>
      </w:r>
      <w:r w:rsidRPr="0041451E">
        <w:rPr>
          <w:rFonts w:ascii="Osaka−等幅" w:eastAsia="Osaka−等幅" w:hAnsi="Osaka−等幅" w:cs="Osaka−等幅" w:hint="eastAsia"/>
          <w:lang w:val="ja-JP"/>
        </w:rPr>
        <w:t>、このドキュメント</w:t>
      </w:r>
      <w:r w:rsidR="00A112FE">
        <w:rPr>
          <w:rFonts w:ascii="Osaka−等幅" w:eastAsia="Osaka−等幅" w:hAnsi="Osaka−等幅" w:cs="Osaka−等幅" w:hint="eastAsia"/>
          <w:lang w:val="ja-JP"/>
        </w:rPr>
        <w:t>中、</w:t>
      </w:r>
      <w:r w:rsidRPr="0041451E">
        <w:rPr>
          <w:rFonts w:ascii="Osaka−等幅" w:eastAsia="Osaka−等幅" w:hAnsi="Osaka−等幅" w:cs="Osaka−等幅" w:hint="eastAsia"/>
          <w:lang w:val="ja-JP"/>
        </w:rPr>
        <w:t>最長</w:t>
      </w:r>
      <w:r w:rsidR="00261644">
        <w:rPr>
          <w:rFonts w:ascii="Osaka−等幅" w:eastAsia="Osaka−等幅" w:hAnsi="Osaka−等幅" w:cs="Osaka−等幅" w:hint="eastAsia"/>
          <w:lang w:val="ja-JP"/>
        </w:rPr>
        <w:t>の</w:t>
      </w:r>
      <w:r w:rsidRPr="0041451E">
        <w:rPr>
          <w:rFonts w:ascii="Osaka−等幅" w:eastAsia="Osaka−等幅" w:hAnsi="Osaka−等幅" w:cs="Osaka−等幅" w:hint="eastAsia"/>
          <w:lang w:val="ja-JP"/>
        </w:rPr>
        <w:t>ペプチドプリカーサー</w:t>
      </w:r>
      <w:r w:rsidR="00A112FE">
        <w:rPr>
          <w:rFonts w:ascii="Osaka−等幅" w:eastAsia="Osaka−等幅" w:hAnsi="Osaka−等幅" w:cs="Osaka−等幅" w:hint="eastAsia"/>
          <w:lang w:val="ja-JP"/>
        </w:rPr>
        <w:t>で、初めての</w:t>
      </w:r>
      <w:r w:rsidR="00261644">
        <w:rPr>
          <w:rFonts w:ascii="Osaka−等幅" w:eastAsia="Osaka−等幅" w:hAnsi="Osaka−等幅" w:cs="Osaka−等幅" w:hint="eastAsia"/>
          <w:lang w:val="ja-JP"/>
        </w:rPr>
        <w:t>4価のペプチド</w:t>
      </w:r>
      <w:r w:rsidRPr="0041451E">
        <w:rPr>
          <w:rFonts w:asciiTheme="minorHAnsi" w:eastAsia="MS Mincho" w:hAnsiTheme="minorHAnsi"/>
          <w:lang w:val="ja-JP"/>
        </w:rPr>
        <w:t>YGPADVEDTTGSGATDSKDDDDIDLF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DDEEESEEAKR</w:t>
      </w:r>
      <w:r w:rsidRPr="0041451E">
        <w:rPr>
          <w:rFonts w:ascii="Osaka−等幅" w:eastAsia="Osaka−等幅" w:hAnsi="Osaka−等幅" w:cs="Osaka−等幅" w:hint="eastAsia"/>
          <w:color w:val="000000"/>
          <w:lang w:val="ja-JP"/>
        </w:rPr>
        <w:t>が</w:t>
      </w:r>
      <w:r w:rsidR="00A112FE">
        <w:rPr>
          <w:rFonts w:ascii="Osaka−等幅" w:eastAsia="Osaka−等幅" w:hAnsi="Osaka−等幅" w:cs="Osaka−等幅" w:hint="eastAsia"/>
          <w:color w:val="000000"/>
          <w:lang w:val="ja-JP"/>
        </w:rPr>
        <w:t>でてき</w:t>
      </w:r>
      <w:r w:rsidR="00A112FE"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r w:rsidR="00261644">
        <w:rPr>
          <w:rFonts w:ascii="Osaka−等幅" w:eastAsia="Osaka−等幅" w:hAnsi="Osaka−等幅" w:cs="Osaka−等幅" w:hint="eastAsia"/>
          <w:color w:val="000000"/>
          <w:lang w:val="ja-JP"/>
        </w:rPr>
        <w:t>こ</w:t>
      </w:r>
      <w:r w:rsidR="00A112FE">
        <w:rPr>
          <w:rFonts w:ascii="Osaka−等幅" w:eastAsia="Osaka−等幅" w:hAnsi="Osaka−等幅" w:cs="Osaka−等幅" w:hint="eastAsia"/>
          <w:color w:val="000000"/>
          <w:lang w:val="ja-JP"/>
        </w:rPr>
        <w:t>のペプチド</w:t>
      </w:r>
      <w:r w:rsidRPr="0041451E">
        <w:rPr>
          <w:rFonts w:ascii="Osaka−等幅" w:eastAsia="Osaka−等幅" w:hAnsi="Osaka−等幅" w:cs="Osaka−等幅" w:hint="eastAsia"/>
          <w:color w:val="000000"/>
          <w:lang w:val="ja-JP"/>
        </w:rPr>
        <w:t>は非常に大きいため、その同位体分布は、小さい</w:t>
      </w:r>
      <w:r w:rsidR="00261644">
        <w:rPr>
          <w:rFonts w:ascii="Osaka−等幅" w:eastAsia="Osaka−等幅" w:hAnsi="Osaka−等幅" w:cs="Osaka−等幅" w:hint="eastAsia"/>
          <w:color w:val="000000"/>
          <w:lang w:val="ja-JP"/>
        </w:rPr>
        <w:t>ペプチド</w:t>
      </w:r>
      <w:r w:rsidRPr="0041451E">
        <w:rPr>
          <w:rFonts w:ascii="Osaka−等幅" w:eastAsia="Osaka−等幅" w:hAnsi="Osaka−等幅" w:cs="Osaka−等幅" w:hint="eastAsia"/>
          <w:color w:val="000000"/>
          <w:lang w:val="ja-JP"/>
        </w:rPr>
        <w:t>（これまで見てきた</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価ペプチドやある程度大きい</w:t>
      </w:r>
      <w:r w:rsidRPr="0041451E">
        <w:rPr>
          <w:rFonts w:asciiTheme="minorHAnsi" w:eastAsia="MS Mincho" w:hAnsiTheme="minorHAnsi"/>
          <w:color w:val="000000"/>
          <w:lang w:val="ja-JP"/>
        </w:rPr>
        <w:t>3</w:t>
      </w:r>
      <w:r w:rsidRPr="0041451E">
        <w:rPr>
          <w:rFonts w:ascii="Osaka−等幅" w:eastAsia="Osaka−等幅" w:hAnsi="Osaka−等幅" w:cs="Osaka−等幅" w:hint="eastAsia"/>
          <w:color w:val="000000"/>
          <w:lang w:val="ja-JP"/>
        </w:rPr>
        <w:t>価ペプチド）とはかなり異なります。ここで、</w:t>
      </w:r>
      <w:r w:rsidRPr="0041451E">
        <w:rPr>
          <w:rFonts w:asciiTheme="minorHAnsi" w:eastAsia="MS Mincho" w:hAnsiTheme="minorHAnsi"/>
          <w:color w:val="000000"/>
          <w:lang w:val="ja-JP"/>
        </w:rPr>
        <w:t>13C</w:t>
      </w:r>
      <w:r w:rsidRPr="0041451E">
        <w:rPr>
          <w:rFonts w:ascii="Osaka−等幅" w:eastAsia="Osaka−等幅" w:hAnsi="Osaka−等幅" w:cs="Osaka−等幅" w:hint="eastAsia"/>
          <w:color w:val="000000"/>
          <w:lang w:val="ja-JP"/>
        </w:rPr>
        <w:t>原子を持たないモノアイソトピックペプチドは、</w:t>
      </w:r>
      <w:r w:rsidR="00261644">
        <w:rPr>
          <w:rFonts w:ascii="Osaka−等幅" w:eastAsia="Osaka−等幅" w:hAnsi="Osaka−等幅" w:cs="Osaka−等幅" w:hint="eastAsia"/>
          <w:color w:val="000000"/>
          <w:lang w:val="ja-JP"/>
        </w:rPr>
        <w:t>13C原子を含む分子種</w:t>
      </w:r>
      <w:r w:rsidRPr="0041451E">
        <w:rPr>
          <w:rFonts w:asciiTheme="minorHAnsi" w:eastAsia="MS Mincho" w:hAnsiTheme="minorHAnsi"/>
          <w:color w:val="000000"/>
          <w:lang w:val="ja-JP"/>
        </w:rPr>
        <w:t>M+1</w:t>
      </w:r>
      <w:r w:rsidR="00261644">
        <w:rPr>
          <w:rFonts w:ascii="Osaka−等幅" w:eastAsia="Osaka−等幅" w:hAnsi="Osaka−等幅" w:cs="Osaka−等幅" w:hint="eastAsia"/>
          <w:color w:val="000000"/>
          <w:lang w:val="ja-JP"/>
        </w:rPr>
        <w:t>や</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より</w:t>
      </w:r>
      <w:r w:rsidR="00261644">
        <w:rPr>
          <w:rFonts w:ascii="Osaka−等幅" w:eastAsia="Osaka−等幅" w:hAnsi="Osaka−等幅" w:cs="Osaka−等幅" w:hint="eastAsia"/>
          <w:color w:val="000000"/>
          <w:lang w:val="ja-JP"/>
        </w:rPr>
        <w:t>も低い存在率である</w:t>
      </w:r>
      <w:r w:rsidRPr="0041451E">
        <w:rPr>
          <w:rFonts w:ascii="Osaka−等幅" w:eastAsia="Osaka−等幅" w:hAnsi="Osaka−等幅" w:cs="Osaka−等幅" w:hint="eastAsia"/>
          <w:color w:val="000000"/>
          <w:lang w:val="ja-JP"/>
        </w:rPr>
        <w:t>と予測</w:t>
      </w:r>
      <w:r w:rsidR="00A112FE">
        <w:rPr>
          <w:rFonts w:ascii="Osaka−等幅" w:eastAsia="Osaka−等幅" w:hAnsi="Osaka−等幅" w:cs="Osaka−等幅" w:hint="eastAsia"/>
          <w:color w:val="000000"/>
          <w:lang w:val="ja-JP"/>
        </w:rPr>
        <w:t>でき</w:t>
      </w:r>
      <w:r w:rsidR="00A112FE" w:rsidRPr="0041451E">
        <w:rPr>
          <w:rFonts w:ascii="Osaka−等幅" w:eastAsia="Osaka−等幅" w:hAnsi="Osaka−等幅" w:cs="Osaka−等幅" w:hint="eastAsia"/>
          <w:color w:val="000000"/>
          <w:lang w:val="ja-JP"/>
        </w:rPr>
        <w:t>ます</w:t>
      </w:r>
      <w:r w:rsidRPr="0041451E">
        <w:rPr>
          <w:rFonts w:ascii="Osaka−等幅" w:eastAsia="Osaka−等幅" w:hAnsi="Osaka−等幅" w:cs="Osaka−等幅" w:hint="eastAsia"/>
          <w:color w:val="000000"/>
          <w:lang w:val="ja-JP"/>
        </w:rPr>
        <w:t>。</w:t>
      </w:r>
      <w:r w:rsidR="003E3D0C">
        <w:rPr>
          <w:rFonts w:ascii="Osaka−等幅" w:eastAsia="Osaka−等幅" w:hAnsi="Osaka−等幅" w:cs="Osaka−等幅" w:hint="eastAsia"/>
          <w:color w:val="000000"/>
          <w:lang w:val="ja-JP"/>
        </w:rPr>
        <w:t>その通りのことが、</w:t>
      </w:r>
      <w:r w:rsidRPr="0041451E">
        <w:rPr>
          <w:rFonts w:ascii="Osaka−等幅" w:eastAsia="Osaka−等幅" w:hAnsi="Osaka−等幅" w:cs="Osaka−等幅" w:hint="eastAsia"/>
          <w:color w:val="000000"/>
          <w:lang w:val="ja-JP"/>
        </w:rPr>
        <w:t>これらのクロマトグラム</w:t>
      </w:r>
      <w:r w:rsidR="003E3D0C">
        <w:rPr>
          <w:rFonts w:ascii="Osaka−等幅" w:eastAsia="Osaka−等幅" w:hAnsi="Osaka−等幅" w:cs="Osaka−等幅" w:hint="eastAsia"/>
          <w:color w:val="000000"/>
          <w:lang w:val="ja-JP"/>
        </w:rPr>
        <w:t>では見られ</w:t>
      </w:r>
      <w:r w:rsidRPr="0041451E">
        <w:rPr>
          <w:rFonts w:ascii="Osaka−等幅" w:eastAsia="Osaka−等幅" w:hAnsi="Osaka−等幅" w:cs="Osaka−等幅" w:hint="eastAsia"/>
          <w:color w:val="000000"/>
          <w:lang w:val="ja-JP"/>
        </w:rPr>
        <w:t>、予測される分布</w:t>
      </w:r>
      <w:r w:rsidR="003E3D0C">
        <w:rPr>
          <w:rFonts w:ascii="Osaka−等幅" w:eastAsia="Osaka−等幅" w:hAnsi="Osaka−等幅" w:cs="Osaka−等幅" w:hint="eastAsia"/>
          <w:color w:val="000000"/>
          <w:lang w:val="ja-JP"/>
        </w:rPr>
        <w:t>との</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w:t>
      </w:r>
      <w:r w:rsidR="003E3D0C">
        <w:rPr>
          <w:rFonts w:ascii="Osaka−等幅" w:eastAsia="Osaka−等幅" w:hAnsi="Osaka−等幅" w:cs="Osaka−等幅" w:hint="eastAsia"/>
          <w:color w:val="000000"/>
          <w:lang w:val="ja-JP"/>
        </w:rPr>
        <w:t>は</w:t>
      </w:r>
      <w:r w:rsidRPr="0041451E">
        <w:rPr>
          <w:rFonts w:asciiTheme="minorHAnsi" w:eastAsia="MS Mincho" w:hAnsiTheme="minorHAnsi"/>
          <w:color w:val="000000"/>
          <w:lang w:val="ja-JP"/>
        </w:rPr>
        <w:t>1.0</w:t>
      </w:r>
      <w:r w:rsidRPr="0041451E">
        <w:rPr>
          <w:rFonts w:ascii="Osaka−等幅" w:eastAsia="Osaka−等幅" w:hAnsi="Osaka−等幅" w:cs="Osaka−等幅" w:hint="eastAsia"/>
          <w:color w:val="000000"/>
          <w:lang w:val="ja-JP"/>
        </w:rPr>
        <w:t>および</w:t>
      </w:r>
      <w:r w:rsidRPr="0041451E">
        <w:rPr>
          <w:rFonts w:asciiTheme="minorHAnsi" w:eastAsia="MS Mincho" w:hAnsiTheme="minorHAnsi"/>
          <w:color w:val="000000"/>
          <w:lang w:val="ja-JP"/>
        </w:rPr>
        <w:t>0.99</w:t>
      </w:r>
      <w:r w:rsidR="003E3D0C">
        <w:rPr>
          <w:rFonts w:ascii="Osaka−等幅" w:eastAsia="Osaka−等幅" w:hAnsi="Osaka−等幅" w:cs="Osaka−等幅" w:hint="eastAsia"/>
          <w:color w:val="000000"/>
          <w:lang w:val="ja-JP"/>
        </w:rPr>
        <w:t>になります</w:t>
      </w:r>
      <w:r w:rsidRPr="0041451E">
        <w:rPr>
          <w:rFonts w:ascii="Osaka−等幅" w:eastAsia="Osaka−等幅" w:hAnsi="Osaka−等幅" w:cs="Osaka−等幅" w:hint="eastAsia"/>
          <w:color w:val="000000"/>
          <w:lang w:val="ja-JP"/>
        </w:rPr>
        <w:t>。</w:t>
      </w:r>
    </w:p>
    <w:p w14:paraId="073CAD58" w14:textId="77777777"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71A099DC" wp14:editId="393B9212">
            <wp:extent cx="4076700" cy="32385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6700" cy="3238500"/>
                    </a:xfrm>
                    <a:prstGeom prst="rect">
                      <a:avLst/>
                    </a:prstGeom>
                    <a:noFill/>
                    <a:ln>
                      <a:noFill/>
                    </a:ln>
                  </pic:spPr>
                </pic:pic>
              </a:graphicData>
            </a:graphic>
          </wp:inline>
        </w:drawing>
      </w:r>
    </w:p>
    <w:p w14:paraId="3DD2BCAB"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以前行ったようにトランジション選択リストを利用して、</w:t>
      </w:r>
      <w:r w:rsidRPr="0041451E">
        <w:rPr>
          <w:rFonts w:asciiTheme="minorHAnsi" w:eastAsia="MS Mincho" w:hAnsiTheme="minorHAnsi"/>
          <w:color w:val="000000"/>
          <w:lang w:val="ja-JP"/>
        </w:rPr>
        <w:t>M+3</w:t>
      </w:r>
      <w:r w:rsidRPr="0041451E">
        <w:rPr>
          <w:rFonts w:ascii="Osaka−等幅" w:eastAsia="Osaka−等幅" w:hAnsi="Osaka−等幅" w:cs="Osaka−等幅" w:hint="eastAsia"/>
          <w:color w:val="000000"/>
          <w:lang w:val="ja-JP"/>
        </w:rPr>
        <w:t>から</w:t>
      </w:r>
      <w:r w:rsidRPr="0041451E">
        <w:rPr>
          <w:rFonts w:asciiTheme="minorHAnsi" w:eastAsia="MS Mincho" w:hAnsiTheme="minorHAnsi"/>
          <w:color w:val="000000"/>
          <w:lang w:val="ja-JP"/>
        </w:rPr>
        <w:t>M+7</w:t>
      </w:r>
      <w:r w:rsidRPr="0041451E">
        <w:rPr>
          <w:rFonts w:ascii="Osaka−等幅" w:eastAsia="Osaka−等幅" w:hAnsi="Osaka−等幅" w:cs="Osaka−等幅" w:hint="eastAsia"/>
          <w:color w:val="000000"/>
          <w:lang w:val="ja-JP"/>
        </w:rPr>
        <w:t>までのクロマトグラムを追加</w:t>
      </w:r>
      <w:r w:rsidR="004D15A7">
        <w:rPr>
          <w:rFonts w:ascii="Osaka−等幅" w:eastAsia="Osaka−等幅" w:hAnsi="Osaka−等幅" w:cs="Osaka−等幅" w:hint="eastAsia"/>
          <w:color w:val="000000"/>
          <w:lang w:val="ja-JP"/>
        </w:rPr>
        <w:t>できます</w:t>
      </w:r>
      <w:r w:rsidRPr="0041451E">
        <w:rPr>
          <w:rFonts w:ascii="Osaka−等幅" w:eastAsia="Osaka−等幅" w:hAnsi="Osaka−等幅" w:cs="Osaka−等幅" w:hint="eastAsia"/>
          <w:color w:val="000000"/>
          <w:lang w:val="ja-JP"/>
        </w:rPr>
        <w:t>。これらはすべて、同位体分布全体の</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以上を含んでおり、</w:t>
      </w:r>
      <w:r w:rsidRPr="0041451E">
        <w:rPr>
          <w:rFonts w:asciiTheme="minorHAnsi" w:eastAsia="MS Mincho" w:hAnsiTheme="minorHAnsi"/>
          <w:color w:val="000000"/>
          <w:lang w:val="ja-JP"/>
        </w:rPr>
        <w:t>idotp</w:t>
      </w:r>
      <w:r w:rsidRPr="0041451E">
        <w:rPr>
          <w:rFonts w:ascii="Osaka−等幅" w:eastAsia="Osaka−等幅" w:hAnsi="Osaka−等幅" w:cs="Osaka−等幅" w:hint="eastAsia"/>
          <w:color w:val="000000"/>
          <w:lang w:val="ja-JP"/>
        </w:rPr>
        <w:t>値は高めで</w:t>
      </w:r>
      <w:r w:rsidRPr="0041451E">
        <w:rPr>
          <w:rFonts w:asciiTheme="minorHAnsi" w:eastAsia="MS Mincho" w:hAnsiTheme="minorHAnsi"/>
          <w:color w:val="000000"/>
          <w:lang w:val="ja-JP"/>
        </w:rPr>
        <w:t>0.98</w:t>
      </w:r>
      <w:r w:rsidRPr="0041451E">
        <w:rPr>
          <w:rFonts w:ascii="Osaka−等幅" w:eastAsia="Osaka−等幅" w:hAnsi="Osaka−等幅" w:cs="Osaka−等幅" w:hint="eastAsia"/>
          <w:color w:val="000000"/>
          <w:lang w:val="ja-JP"/>
        </w:rPr>
        <w:t>である</w:t>
      </w:r>
      <w:r w:rsidR="00E45DC7">
        <w:rPr>
          <w:rFonts w:ascii="Osaka−等幅" w:eastAsia="Osaka−等幅" w:hAnsi="Osaka−等幅" w:cs="Osaka−等幅" w:hint="eastAsia"/>
          <w:color w:val="000000"/>
          <w:lang w:val="ja-JP"/>
        </w:rPr>
        <w:t>ことがわかります</w:t>
      </w:r>
      <w:r w:rsidRPr="0041451E">
        <w:rPr>
          <w:rFonts w:ascii="Osaka−等幅" w:eastAsia="Osaka−等幅" w:hAnsi="Osaka−等幅" w:cs="Osaka−等幅" w:hint="eastAsia"/>
          <w:color w:val="000000"/>
          <w:lang w:val="ja-JP"/>
        </w:rPr>
        <w:t>。</w:t>
      </w:r>
    </w:p>
    <w:p w14:paraId="589CD2B2" w14:textId="77777777"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D5F8DD6" wp14:editId="15D127A8">
            <wp:extent cx="4152900" cy="36861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2900" cy="3686175"/>
                    </a:xfrm>
                    <a:prstGeom prst="rect">
                      <a:avLst/>
                    </a:prstGeom>
                    <a:noFill/>
                    <a:ln>
                      <a:noFill/>
                    </a:ln>
                  </pic:spPr>
                </pic:pic>
              </a:graphicData>
            </a:graphic>
          </wp:inline>
        </w:drawing>
      </w:r>
    </w:p>
    <w:p w14:paraId="134BEA0F" w14:textId="77777777" w:rsidR="00C91DAA" w:rsidRPr="0041451E" w:rsidRDefault="00E45DC7">
      <w:pPr>
        <w:rPr>
          <w:rFonts w:asciiTheme="minorHAnsi" w:eastAsia="MS Mincho" w:hAnsiTheme="minorHAnsi"/>
          <w:color w:val="000000"/>
        </w:rPr>
      </w:pPr>
      <w:r>
        <w:rPr>
          <w:rFonts w:ascii="Osaka−等幅" w:eastAsia="Osaka−等幅" w:hAnsi="Osaka−等幅" w:cs="Osaka−等幅" w:hint="eastAsia"/>
          <w:color w:val="000000"/>
          <w:lang w:val="ja-JP"/>
        </w:rPr>
        <w:lastRenderedPageBreak/>
        <w:t>クロマトグラムをみると、このペプチドは、本</w:t>
      </w:r>
      <w:r w:rsidR="00BB3F78">
        <w:rPr>
          <w:rFonts w:ascii="Osaka−等幅" w:eastAsia="Osaka−等幅" w:hAnsi="Osaka−等幅" w:cs="Osaka−等幅" w:hint="eastAsia"/>
          <w:color w:val="000000"/>
          <w:lang w:val="ja-JP"/>
        </w:rPr>
        <w:t>ドキュメント中</w:t>
      </w:r>
      <w:r>
        <w:rPr>
          <w:rFonts w:ascii="Osaka−等幅" w:eastAsia="Osaka−等幅" w:hAnsi="Osaka−等幅" w:cs="Osaka−等幅" w:hint="eastAsia"/>
          <w:color w:val="000000"/>
          <w:lang w:val="ja-JP"/>
        </w:rPr>
        <w:t>で</w:t>
      </w:r>
      <w:r w:rsidR="00BB3F78">
        <w:rPr>
          <w:rFonts w:ascii="Osaka−等幅" w:eastAsia="Osaka−等幅" w:hAnsi="Osaka−等幅" w:cs="Osaka−等幅" w:hint="eastAsia"/>
          <w:color w:val="000000"/>
          <w:lang w:val="ja-JP"/>
        </w:rPr>
        <w:t>唯一、一回の</w:t>
      </w:r>
      <w:r w:rsidR="00821059">
        <w:rPr>
          <w:rFonts w:ascii="Osaka−等幅" w:eastAsia="Osaka−等幅" w:hAnsi="Osaka−等幅" w:cs="Osaka−等幅" w:hint="eastAsia"/>
          <w:color w:val="000000"/>
          <w:lang w:val="ja-JP"/>
        </w:rPr>
        <w:t>測定</w:t>
      </w:r>
      <w:r w:rsidR="00BB3F78">
        <w:rPr>
          <w:rFonts w:ascii="Osaka−等幅" w:eastAsia="Osaka−等幅" w:hAnsi="Osaka−等幅" w:cs="Osaka−等幅" w:hint="eastAsia"/>
          <w:color w:val="000000"/>
          <w:lang w:val="ja-JP"/>
        </w:rPr>
        <w:t>中に</w:t>
      </w:r>
      <w:r w:rsidR="00077967" w:rsidRPr="0041451E">
        <w:rPr>
          <w:rFonts w:ascii="Osaka−等幅" w:eastAsia="Osaka−等幅" w:hAnsi="Osaka−等幅" w:cs="Osaka−等幅" w:hint="eastAsia"/>
          <w:color w:val="000000"/>
          <w:lang w:val="ja-JP"/>
        </w:rPr>
        <w:t>複数回同定された</w:t>
      </w:r>
      <w:r>
        <w:rPr>
          <w:rFonts w:ascii="Osaka−等幅" w:eastAsia="Osaka−等幅" w:hAnsi="Osaka−等幅" w:cs="Osaka−等幅" w:hint="eastAsia"/>
          <w:color w:val="000000"/>
          <w:lang w:val="ja-JP"/>
        </w:rPr>
        <w:t>もの</w:t>
      </w:r>
      <w:r w:rsidR="00BB3F78">
        <w:rPr>
          <w:rFonts w:ascii="Osaka−等幅" w:eastAsia="Osaka−等幅" w:hAnsi="Osaka−等幅" w:cs="Osaka−等幅" w:hint="eastAsia"/>
          <w:color w:val="000000"/>
          <w:lang w:val="ja-JP"/>
        </w:rPr>
        <w:t>であること</w:t>
      </w:r>
      <w:r>
        <w:rPr>
          <w:rFonts w:ascii="Osaka−等幅" w:eastAsia="Osaka−等幅" w:hAnsi="Osaka−等幅" w:cs="Osaka−等幅" w:hint="eastAsia"/>
          <w:color w:val="000000"/>
          <w:lang w:val="ja-JP"/>
        </w:rPr>
        <w:t>が</w:t>
      </w:r>
      <w:r w:rsidR="00BB3F78">
        <w:rPr>
          <w:rFonts w:ascii="Osaka−等幅" w:eastAsia="Osaka−等幅" w:hAnsi="Osaka−等幅" w:cs="Osaka−等幅" w:hint="eastAsia"/>
          <w:color w:val="000000"/>
          <w:lang w:val="ja-JP"/>
        </w:rPr>
        <w:t>わかります。</w:t>
      </w:r>
      <w:r w:rsidR="00077967" w:rsidRPr="0041451E">
        <w:rPr>
          <w:rFonts w:ascii="Osaka−等幅" w:eastAsia="Osaka−等幅" w:hAnsi="Osaka−等幅" w:cs="Osaka−等幅" w:hint="eastAsia"/>
          <w:color w:val="000000"/>
          <w:lang w:val="ja-JP"/>
        </w:rPr>
        <w:t>（</w:t>
      </w:r>
      <w:r w:rsidR="00077967" w:rsidRPr="0041451E">
        <w:rPr>
          <w:rFonts w:asciiTheme="minorHAnsi" w:eastAsia="MS Mincho" w:hAnsiTheme="minorHAnsi"/>
          <w:color w:val="000000"/>
          <w:lang w:val="ja-JP"/>
        </w:rPr>
        <w:t>5b_MCF7_TiTip3</w:t>
      </w:r>
      <w:r w:rsidR="00077967" w:rsidRPr="0041451E">
        <w:rPr>
          <w:rFonts w:ascii="Osaka−等幅" w:eastAsia="Osaka−等幅" w:hAnsi="Osaka−等幅" w:cs="Osaka−等幅" w:hint="eastAsia"/>
          <w:color w:val="000000"/>
          <w:lang w:val="ja-JP"/>
        </w:rPr>
        <w:t>において</w:t>
      </w:r>
      <w:r w:rsidR="00077967" w:rsidRPr="0041451E">
        <w:rPr>
          <w:rFonts w:asciiTheme="minorHAnsi" w:eastAsia="MS Mincho" w:hAnsiTheme="minorHAnsi"/>
          <w:color w:val="000000"/>
          <w:lang w:val="ja-JP"/>
        </w:rPr>
        <w:t>3</w:t>
      </w:r>
      <w:r w:rsidR="00077967" w:rsidRPr="0041451E">
        <w:rPr>
          <w:rFonts w:ascii="Osaka−等幅" w:eastAsia="Osaka−等幅" w:hAnsi="Osaka−等幅" w:cs="Osaka−等幅" w:hint="eastAsia"/>
          <w:color w:val="000000"/>
          <w:lang w:val="ja-JP"/>
        </w:rPr>
        <w:t>回）。</w:t>
      </w:r>
    </w:p>
    <w:p w14:paraId="625EEA6F" w14:textId="77777777" w:rsidR="00C91DAA" w:rsidRPr="0041451E" w:rsidRDefault="00077967">
      <w:pPr>
        <w:rPr>
          <w:rFonts w:asciiTheme="minorHAnsi" w:eastAsia="MS Mincho" w:hAnsiTheme="minorHAnsi"/>
          <w:color w:val="000000"/>
        </w:rPr>
      </w:pPr>
      <w:r w:rsidRPr="0041451E">
        <w:rPr>
          <w:rFonts w:ascii="Osaka−等幅" w:eastAsia="Osaka−等幅" w:hAnsi="Osaka−等幅" w:cs="Osaka−等幅" w:hint="eastAsia"/>
          <w:color w:val="000000"/>
          <w:lang w:val="ja-JP"/>
        </w:rPr>
        <w:t>以下</w:t>
      </w:r>
      <w:r w:rsidR="00BB3F78">
        <w:rPr>
          <w:rFonts w:ascii="Osaka−等幅" w:eastAsia="Osaka−等幅" w:hAnsi="Osaka−等幅" w:cs="Osaka−等幅" w:hint="eastAsia"/>
          <w:color w:val="000000"/>
          <w:lang w:val="ja-JP"/>
        </w:rPr>
        <w:t>の手順で</w:t>
      </w:r>
      <w:r w:rsidRPr="0041451E">
        <w:rPr>
          <w:rFonts w:ascii="Osaka−等幅" w:eastAsia="Osaka−等幅" w:hAnsi="Osaka−等幅" w:cs="Osaka−等幅" w:hint="eastAsia"/>
          <w:color w:val="000000"/>
          <w:lang w:val="ja-JP"/>
        </w:rPr>
        <w:t>、クロマトグラムを同一</w:t>
      </w:r>
      <w:r w:rsidR="00BB3F78">
        <w:rPr>
          <w:rFonts w:ascii="Osaka−等幅" w:eastAsia="Osaka−等幅" w:hAnsi="Osaka−等幅" w:cs="Osaka−等幅" w:hint="eastAsia"/>
          <w:color w:val="000000"/>
          <w:lang w:val="ja-JP"/>
        </w:rPr>
        <w:t>縮尺</w:t>
      </w:r>
      <w:r w:rsidR="00DE4993">
        <w:rPr>
          <w:rFonts w:ascii="Osaka−等幅" w:eastAsia="Osaka−等幅" w:hAnsi="Osaka−等幅" w:cs="Osaka−等幅" w:hint="eastAsia"/>
          <w:color w:val="000000"/>
          <w:lang w:val="ja-JP"/>
        </w:rPr>
        <w:t>にすると</w:t>
      </w:r>
      <w:r w:rsidRPr="0041451E">
        <w:rPr>
          <w:rFonts w:ascii="Osaka−等幅" w:eastAsia="Osaka−等幅" w:hAnsi="Osaka−等幅" w:cs="Osaka−等幅" w:hint="eastAsia"/>
          <w:color w:val="000000"/>
          <w:lang w:val="ja-JP"/>
        </w:rPr>
        <w:t>、これらの</w:t>
      </w:r>
      <w:r w:rsidRPr="0041451E">
        <w:rPr>
          <w:rFonts w:asciiTheme="minorHAnsi" w:eastAsia="MS Mincho" w:hAnsiTheme="minorHAnsi"/>
          <w:color w:val="000000"/>
          <w:lang w:val="ja-JP"/>
        </w:rPr>
        <w:t>ID</w:t>
      </w:r>
      <w:r w:rsidR="00DE4993">
        <w:rPr>
          <w:rFonts w:ascii="Osaka−等幅" w:eastAsia="Osaka−等幅" w:hAnsi="Osaka−等幅" w:cs="Osaka−等幅" w:hint="eastAsia"/>
          <w:color w:val="000000"/>
          <w:lang w:val="en-GB"/>
        </w:rPr>
        <w:t>が</w:t>
      </w:r>
      <w:r w:rsidRPr="0041451E">
        <w:rPr>
          <w:rFonts w:ascii="Osaka−等幅" w:eastAsia="Osaka−等幅" w:hAnsi="Osaka−等幅" w:cs="Osaka−等幅" w:hint="eastAsia"/>
          <w:color w:val="000000"/>
          <w:lang w:val="ja-JP"/>
        </w:rPr>
        <w:t>繰り返し測定間で</w:t>
      </w:r>
      <w:r w:rsidR="00DE4993">
        <w:rPr>
          <w:rFonts w:ascii="Osaka−等幅" w:eastAsia="Osaka−等幅" w:hAnsi="Osaka−等幅" w:cs="Osaka−等幅" w:hint="eastAsia"/>
          <w:color w:val="000000"/>
          <w:lang w:val="ja-JP"/>
        </w:rPr>
        <w:t>どのように</w:t>
      </w:r>
      <w:r w:rsidRPr="0041451E">
        <w:rPr>
          <w:rFonts w:ascii="Osaka−等幅" w:eastAsia="Osaka−等幅" w:hAnsi="Osaka−等幅" w:cs="Osaka−等幅" w:hint="eastAsia"/>
          <w:color w:val="000000"/>
          <w:lang w:val="ja-JP"/>
        </w:rPr>
        <w:t>アラ</w:t>
      </w:r>
      <w:r w:rsidR="00E45DC7">
        <w:rPr>
          <w:rFonts w:ascii="Osaka−等幅" w:eastAsia="Osaka−等幅" w:hAnsi="Osaka−等幅" w:cs="Osaka−等幅" w:hint="eastAsia"/>
          <w:color w:val="000000"/>
          <w:lang w:val="ja-JP"/>
        </w:rPr>
        <w:t>イメントされて</w:t>
      </w:r>
      <w:r w:rsidR="00DE4993">
        <w:rPr>
          <w:rFonts w:ascii="Osaka−等幅" w:eastAsia="Osaka−等幅" w:hAnsi="Osaka−等幅" w:cs="Osaka−等幅" w:hint="eastAsia"/>
          <w:color w:val="000000"/>
          <w:lang w:val="ja-JP"/>
        </w:rPr>
        <w:t>いるかを解析するのが簡単になります。</w:t>
      </w:r>
    </w:p>
    <w:p w14:paraId="6E548BDF" w14:textId="77777777"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同期ズーム</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w:t>
      </w:r>
    </w:p>
    <w:p w14:paraId="3C86EB43" w14:textId="77777777"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Y-</w:t>
      </w:r>
      <w:r w:rsidRPr="0041451E">
        <w:rPr>
          <w:rFonts w:ascii="Osaka−等幅" w:eastAsia="Osaka−等幅" w:hAnsi="Osaka−等幅" w:cs="Osaka−等幅" w:hint="eastAsia"/>
          <w:b/>
          <w:lang w:val="ja-JP"/>
        </w:rPr>
        <w:t>軸を自動スケー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フにします。</w:t>
      </w:r>
    </w:p>
    <w:p w14:paraId="1EFC4FEB"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w:t>
      </w:r>
      <w:r w:rsidRPr="0041451E">
        <w:rPr>
          <w:rFonts w:ascii="Osaka−等幅" w:eastAsia="Osaka−等幅" w:hAnsi="Osaka−等幅" w:cs="Osaka−等幅" w:hint="eastAsia"/>
          <w:lang w:val="ja-JP"/>
        </w:rPr>
        <w:t>を右クリックして、</w:t>
      </w:r>
      <w:r w:rsidRPr="0041451E">
        <w:rPr>
          <w:rFonts w:asciiTheme="minorHAnsi" w:eastAsia="MS Mincho" w:hAnsiTheme="minorHAnsi"/>
          <w:lang w:val="ja-JP"/>
        </w:rPr>
        <w:t>[</w:t>
      </w:r>
      <w:r w:rsidRPr="0041451E">
        <w:rPr>
          <w:rFonts w:asciiTheme="minorHAnsi" w:eastAsia="MS Mincho" w:hAnsiTheme="minorHAnsi"/>
          <w:b/>
          <w:lang w:val="ja-JP"/>
        </w:rPr>
        <w:t>100807_0005b_MCF7_TiTip3</w:t>
      </w:r>
      <w:r w:rsidRPr="0041451E">
        <w:rPr>
          <w:rFonts w:ascii="Osaka−等幅" w:eastAsia="Osaka−等幅" w:hAnsi="Osaka−等幅" w:cs="Osaka−等幅" w:hint="eastAsia"/>
          <w:b/>
          <w:lang w:val="ja-JP"/>
        </w:rPr>
        <w:t>に時間をアライメント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チェックをオンにします。（注</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これにより、再度オフにするまで、この現在のペプチドだけではなく、このデータセットのすべてのペプチドがアライ</w:t>
      </w:r>
      <w:r w:rsidR="00F33DD2">
        <w:rPr>
          <w:rFonts w:ascii="Osaka−等幅" w:eastAsia="Osaka−等幅" w:hAnsi="Osaka−等幅" w:cs="Osaka−等幅" w:hint="eastAsia"/>
          <w:lang w:val="ja-JP"/>
        </w:rPr>
        <w:t>メント</w:t>
      </w:r>
      <w:r w:rsidRPr="0041451E">
        <w:rPr>
          <w:rFonts w:ascii="Osaka−等幅" w:eastAsia="Osaka−等幅" w:hAnsi="Osaka−等幅" w:cs="Osaka−等幅" w:hint="eastAsia"/>
          <w:lang w:val="ja-JP"/>
        </w:rPr>
        <w:t>されます。）</w:t>
      </w:r>
    </w:p>
    <w:p w14:paraId="5092B766" w14:textId="77777777" w:rsidR="00C91DAA" w:rsidRPr="0041451E" w:rsidRDefault="00077967">
      <w:pPr>
        <w:pStyle w:val="ListParagraph"/>
        <w:numPr>
          <w:ilvl w:val="0"/>
          <w:numId w:val="27"/>
        </w:numPr>
        <w:rPr>
          <w:rFonts w:asciiTheme="minorHAnsi" w:eastAsia="MS Mincho" w:hAnsiTheme="minorHAnsi"/>
        </w:rPr>
      </w:pPr>
      <w:r w:rsidRPr="0041451E">
        <w:rPr>
          <w:rFonts w:ascii="Osaka−等幅" w:eastAsia="Osaka−等幅" w:hAnsi="Osaka−等幅" w:cs="Osaka−等幅" w:hint="eastAsia"/>
          <w:lang w:val="ja-JP"/>
        </w:rPr>
        <w:t>マウスカーソルをプロット面積上にホバリングして、マウスのスクロールホイールを手前にロールしてややズームアウトします。</w:t>
      </w:r>
    </w:p>
    <w:p w14:paraId="27929368"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積分範囲の周りの細長い長方形をクリック・ドラッグします。</w:t>
      </w:r>
    </w:p>
    <w:p w14:paraId="3D2DBDF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は以下のように</w:t>
      </w:r>
      <w:r w:rsidR="00DE4993">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1EDDADFC" w14:textId="77777777" w:rsidR="00EB7A43" w:rsidRPr="0041451E" w:rsidRDefault="006330A0" w:rsidP="001957D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13EB1480" wp14:editId="3C7E3C61">
            <wp:extent cx="4457700" cy="64674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457700" cy="6467475"/>
                    </a:xfrm>
                    <a:prstGeom prst="rect">
                      <a:avLst/>
                    </a:prstGeom>
                    <a:noFill/>
                    <a:ln>
                      <a:noFill/>
                    </a:ln>
                  </pic:spPr>
                </pic:pic>
              </a:graphicData>
            </a:graphic>
          </wp:inline>
        </w:drawing>
      </w:r>
    </w:p>
    <w:p w14:paraId="39685CB0"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アライメントにより</w:t>
      </w:r>
      <w:r w:rsidRPr="0041451E">
        <w:rPr>
          <w:rFonts w:asciiTheme="minorHAnsi" w:eastAsia="MS Mincho" w:hAnsiTheme="minorHAnsi"/>
          <w:lang w:val="ja-JP"/>
        </w:rPr>
        <w:t>ID</w:t>
      </w:r>
      <w:r w:rsidRPr="0041451E">
        <w:rPr>
          <w:rFonts w:ascii="Osaka−等幅" w:eastAsia="Osaka−等幅" w:hAnsi="Osaka−等幅" w:cs="Osaka−等幅" w:hint="eastAsia"/>
          <w:lang w:val="ja-JP"/>
        </w:rPr>
        <w:t>ライン</w:t>
      </w:r>
      <w:r w:rsidR="00B36264">
        <w:rPr>
          <w:rFonts w:ascii="Osaka−等幅" w:eastAsia="Osaka−等幅" w:hAnsi="Osaka−等幅" w:cs="Osaka−等幅" w:hint="eastAsia"/>
          <w:lang w:val="ja-JP"/>
        </w:rPr>
        <w:t>と</w:t>
      </w:r>
      <w:r w:rsidR="00B36264" w:rsidRPr="0041451E">
        <w:rPr>
          <w:rFonts w:ascii="Osaka−等幅" w:eastAsia="Osaka−等幅" w:hAnsi="Osaka−等幅" w:cs="Osaka−等幅" w:hint="eastAsia"/>
          <w:lang w:val="ja-JP"/>
        </w:rPr>
        <w:t>ピーク</w:t>
      </w:r>
      <w:r w:rsidRPr="0041451E">
        <w:rPr>
          <w:rFonts w:ascii="Osaka−等幅" w:eastAsia="Osaka−等幅" w:hAnsi="Osaka−等幅" w:cs="Osaka−等幅" w:hint="eastAsia"/>
          <w:lang w:val="ja-JP"/>
        </w:rPr>
        <w:t>が</w:t>
      </w:r>
      <w:r w:rsidR="00B36264">
        <w:rPr>
          <w:rFonts w:ascii="Osaka−等幅" w:eastAsia="Osaka−等幅" w:hAnsi="Osaka−等幅" w:cs="Osaka−等幅" w:hint="eastAsia"/>
          <w:lang w:val="ja-JP"/>
        </w:rPr>
        <w:t>きれい</w:t>
      </w:r>
      <w:r w:rsidRPr="0041451E">
        <w:rPr>
          <w:rFonts w:ascii="Osaka−等幅" w:eastAsia="Osaka−等幅" w:hAnsi="Osaka−等幅" w:cs="Osaka−等幅" w:hint="eastAsia"/>
          <w:lang w:val="ja-JP"/>
        </w:rPr>
        <w:t>に</w:t>
      </w:r>
      <w:r w:rsidR="00B36264">
        <w:rPr>
          <w:rFonts w:ascii="Osaka−等幅" w:eastAsia="Osaka−等幅" w:hAnsi="Osaka−等幅" w:cs="Osaka−等幅" w:hint="eastAsia"/>
          <w:lang w:val="ja-JP"/>
        </w:rPr>
        <w:t>並びました</w:t>
      </w:r>
      <w:r w:rsidRPr="0041451E">
        <w:rPr>
          <w:rFonts w:ascii="Osaka−等幅" w:eastAsia="Osaka−等幅" w:hAnsi="Osaka−等幅" w:cs="Osaka−等幅" w:hint="eastAsia"/>
          <w:lang w:val="ja-JP"/>
        </w:rPr>
        <w:t>。</w:t>
      </w:r>
      <w:r w:rsidRPr="0041451E">
        <w:rPr>
          <w:rFonts w:asciiTheme="minorHAnsi" w:eastAsia="MS Mincho" w:hAnsiTheme="minorHAnsi"/>
          <w:lang w:val="ja-JP"/>
        </w:rPr>
        <w:t>y-</w:t>
      </w:r>
      <w:r w:rsidRPr="0041451E">
        <w:rPr>
          <w:rFonts w:ascii="Osaka−等幅" w:eastAsia="Osaka−等幅" w:hAnsi="Osaka−等幅" w:cs="Osaka−等幅" w:hint="eastAsia"/>
          <w:lang w:val="ja-JP"/>
        </w:rPr>
        <w:t>軸自動スケーリングによる同期ズームをオフにすることで、ピークの相対的な高さの感覚がつかめます。</w:t>
      </w:r>
    </w:p>
    <w:p w14:paraId="73B891FE" w14:textId="77777777" w:rsidR="00C91DAA" w:rsidRPr="0041451E" w:rsidRDefault="00077967" w:rsidP="00FA2C45">
      <w:pPr>
        <w:rPr>
          <w:rFonts w:asciiTheme="minorHAnsi" w:eastAsia="MS Mincho" w:hAnsiTheme="minorHAnsi"/>
          <w:b/>
        </w:rPr>
      </w:pPr>
      <w:r w:rsidRPr="0041451E">
        <w:rPr>
          <w:rFonts w:ascii="Osaka−等幅" w:eastAsia="Osaka−等幅" w:hAnsi="Osaka−等幅" w:cs="Osaka−等幅" w:hint="eastAsia"/>
          <w:lang w:val="ja-JP"/>
        </w:rPr>
        <w:t>クロマトグラム</w:t>
      </w:r>
      <w:r w:rsidR="00F33DD2">
        <w:rPr>
          <w:rFonts w:ascii="Osaka−等幅" w:eastAsia="Osaka−等幅" w:hAnsi="Osaka−等幅" w:cs="Osaka−等幅" w:hint="eastAsia"/>
          <w:lang w:val="ja-JP"/>
        </w:rPr>
        <w:t>図中</w:t>
      </w:r>
      <w:r w:rsidRPr="0041451E">
        <w:rPr>
          <w:rFonts w:ascii="Osaka−等幅" w:eastAsia="Osaka−等幅" w:hAnsi="Osaka−等幅" w:cs="Osaka−等幅" w:hint="eastAsia"/>
          <w:lang w:val="ja-JP"/>
        </w:rPr>
        <w:t>の</w:t>
      </w:r>
      <w:r w:rsidRPr="0041451E">
        <w:rPr>
          <w:rFonts w:asciiTheme="minorHAnsi" w:eastAsia="MS Mincho" w:hAnsiTheme="minorHAnsi"/>
          <w:lang w:val="ja-JP"/>
        </w:rPr>
        <w:t>ID</w:t>
      </w:r>
      <w:r w:rsidRPr="0041451E">
        <w:rPr>
          <w:rFonts w:ascii="Osaka−等幅" w:eastAsia="Osaka−等幅" w:hAnsi="Osaka−等幅" w:cs="Osaka−等幅" w:hint="eastAsia"/>
          <w:lang w:val="ja-JP"/>
        </w:rPr>
        <w:t>をクリック</w:t>
      </w:r>
      <w:r w:rsidR="00F33DD2">
        <w:rPr>
          <w:rFonts w:ascii="Osaka−等幅" w:eastAsia="Osaka−等幅" w:hAnsi="Osaka−等幅" w:cs="Osaka−等幅" w:hint="eastAsia"/>
          <w:lang w:val="ja-JP"/>
        </w:rPr>
        <w:t>すると</w:t>
      </w:r>
      <w:r w:rsidRPr="0041451E">
        <w:rPr>
          <w:rFonts w:ascii="Osaka−等幅" w:eastAsia="Osaka−等幅" w:hAnsi="Osaka−等幅" w:cs="Osaka−等幅" w:hint="eastAsia"/>
          <w:lang w:val="ja-JP"/>
        </w:rPr>
        <w:t>、検索エンジンがこのペプチドとして</w:t>
      </w:r>
      <w:r w:rsidR="00B36264">
        <w:rPr>
          <w:rFonts w:ascii="Osaka−等幅" w:eastAsia="Osaka−等幅" w:hAnsi="Osaka−等幅" w:cs="Osaka−等幅" w:hint="eastAsia"/>
          <w:lang w:val="ja-JP"/>
        </w:rPr>
        <w:t>検出</w:t>
      </w:r>
      <w:r w:rsidRPr="0041451E">
        <w:rPr>
          <w:rFonts w:ascii="Osaka−等幅" w:eastAsia="Osaka−等幅" w:hAnsi="Osaka−等幅" w:cs="Osaka−等幅" w:hint="eastAsia"/>
          <w:lang w:val="ja-JP"/>
        </w:rPr>
        <w:t>したスペクトルを再確認</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w:t>
      </w:r>
      <w:r w:rsidR="00C01EC5" w:rsidRPr="00C01EC5">
        <w:rPr>
          <w:rFonts w:ascii="MS Gothic" w:eastAsia="MS Gothic" w:hAnsi="MS Gothic" w:cs="MS Gothic" w:hint="eastAsia"/>
          <w:b/>
          <w:lang w:val="ja-JP"/>
        </w:rPr>
        <w:t>ライブラリ</w:t>
      </w:r>
      <w:r w:rsidR="00C01EC5" w:rsidRPr="00AB21C5">
        <w:rPr>
          <w:rFonts w:ascii="MS Gothic" w:eastAsia="MS Gothic" w:hAnsi="MS Gothic" w:cs="MS Gothic" w:hint="eastAsia"/>
          <w:b/>
          <w:lang w:val="ja-JP"/>
        </w:rPr>
        <w:t>の一致</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の上部にあるドロップダウンリストをクリックして、矢印キーを使用してページを上下に移動して一致したスペクトルを見ることができます。異なる</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からのスペクトルが同一ペプチドからのものであると納得できるまでには、少し想像力が必要かもしれません。</w:t>
      </w:r>
      <w:r w:rsidR="00FA2C45">
        <w:rPr>
          <w:rFonts w:asciiTheme="minorHAnsi" w:eastAsia="MS Mincho" w:hAnsiTheme="minorHAnsi"/>
          <w:lang w:val="ja-JP"/>
        </w:rPr>
        <w:br/>
      </w:r>
      <w:r w:rsidR="00FA2C45">
        <w:rPr>
          <w:rFonts w:asciiTheme="minorHAnsi" w:eastAsia="MS Mincho" w:hAnsiTheme="minorHAnsi"/>
          <w:lang w:val="ja-JP"/>
        </w:rPr>
        <w:lastRenderedPageBreak/>
        <w:br/>
      </w:r>
      <w:r w:rsidRPr="0041451E">
        <w:rPr>
          <w:rFonts w:asciiTheme="minorHAnsi" w:eastAsia="MS Mincho" w:hAnsiTheme="minorHAnsi"/>
          <w:b/>
          <w:lang w:val="ja-JP"/>
        </w:rPr>
        <w:t>5b_MCF7_TiTip3 (37.61</w:t>
      </w:r>
      <w:r w:rsidRPr="0041451E">
        <w:rPr>
          <w:rFonts w:ascii="Osaka−等幅" w:eastAsia="Osaka−等幅" w:hAnsi="Osaka−等幅" w:cs="Osaka−等幅" w:hint="eastAsia"/>
          <w:b/>
          <w:lang w:val="ja-JP"/>
        </w:rPr>
        <w:t>分</w:t>
      </w:r>
      <w:r w:rsidRPr="0041451E">
        <w:rPr>
          <w:rFonts w:asciiTheme="minorHAnsi" w:eastAsia="MS Mincho" w:hAnsiTheme="minorHAnsi"/>
          <w:b/>
          <w:lang w:val="ja-JP"/>
        </w:rPr>
        <w:t>)</w:t>
      </w:r>
    </w:p>
    <w:p w14:paraId="0AC5B71C" w14:textId="77777777"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51DF32D3" wp14:editId="7AAD9D78">
            <wp:extent cx="5943600" cy="2011309"/>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14:paraId="5E0E6E22" w14:textId="77777777" w:rsidR="00C91DAA" w:rsidRPr="0041451E" w:rsidRDefault="00077967">
      <w:pPr>
        <w:rPr>
          <w:rFonts w:asciiTheme="minorHAnsi" w:eastAsia="MS Mincho" w:hAnsiTheme="minorHAnsi"/>
          <w:b/>
        </w:rPr>
      </w:pPr>
      <w:r w:rsidRPr="0041451E">
        <w:rPr>
          <w:rFonts w:asciiTheme="minorHAnsi" w:eastAsia="MS Mincho" w:hAnsiTheme="minorHAnsi"/>
          <w:b/>
          <w:lang w:val="ja-JP"/>
        </w:rPr>
        <w:t>1_MCF_TiB_L (37.03</w:t>
      </w:r>
      <w:r w:rsidRPr="0041451E">
        <w:rPr>
          <w:rFonts w:ascii="Osaka−等幅" w:eastAsia="Osaka−等幅" w:hAnsi="Osaka−等幅" w:cs="Osaka−等幅" w:hint="eastAsia"/>
          <w:b/>
          <w:lang w:val="ja-JP"/>
        </w:rPr>
        <w:t>分</w:t>
      </w:r>
      <w:r w:rsidRPr="0041451E">
        <w:rPr>
          <w:rFonts w:asciiTheme="minorHAnsi" w:eastAsia="MS Mincho" w:hAnsiTheme="minorHAnsi"/>
          <w:b/>
          <w:lang w:val="ja-JP"/>
        </w:rPr>
        <w:t>)</w:t>
      </w:r>
    </w:p>
    <w:p w14:paraId="6AA3FAB2" w14:textId="77777777"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717EF61C" wp14:editId="2EB47135">
            <wp:extent cx="5943600" cy="2011309"/>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14:paraId="2FD5718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しかし、</w:t>
      </w:r>
      <w:r w:rsidRPr="0041451E">
        <w:rPr>
          <w:rFonts w:asciiTheme="minorHAnsi" w:eastAsia="MS Mincho" w:hAnsiTheme="minorHAnsi"/>
          <w:lang w:val="ja-JP"/>
        </w:rPr>
        <w:t>2</w:t>
      </w:r>
      <w:r w:rsidRPr="0041451E">
        <w:rPr>
          <w:rFonts w:ascii="Osaka−等幅" w:eastAsia="Osaka−等幅" w:hAnsi="Osaka−等幅" w:cs="Osaka−等幅" w:hint="eastAsia"/>
          <w:lang w:val="ja-JP"/>
        </w:rPr>
        <w:t>つの</w:t>
      </w:r>
      <w:r w:rsidR="00821059">
        <w:rPr>
          <w:rFonts w:ascii="Osaka−等幅" w:eastAsia="Osaka−等幅" w:hAnsi="Osaka−等幅" w:cs="Osaka−等幅" w:hint="eastAsia"/>
          <w:lang w:val="ja-JP"/>
        </w:rPr>
        <w:t>測定</w:t>
      </w:r>
      <w:r w:rsidRPr="0041451E">
        <w:rPr>
          <w:rFonts w:ascii="Osaka−等幅" w:eastAsia="Osaka−等幅" w:hAnsi="Osaka−等幅" w:cs="Osaka−等幅" w:hint="eastAsia"/>
          <w:lang w:val="ja-JP"/>
        </w:rPr>
        <w:t>のクロマトグラムピークは同一のペプチド分子を測定していると大いに確信できるはずです。</w:t>
      </w:r>
    </w:p>
    <w:p w14:paraId="2A71335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ペプチド</w:t>
      </w:r>
      <w:r w:rsidRPr="0041451E">
        <w:rPr>
          <w:rFonts w:asciiTheme="minorHAnsi" w:eastAsia="MS Mincho" w:hAnsiTheme="minorHAnsi"/>
          <w:lang w:val="ja-JP"/>
        </w:rPr>
        <w:t>27</w:t>
      </w:r>
      <w:r w:rsidRPr="0041451E">
        <w:rPr>
          <w:rFonts w:ascii="Osaka−等幅" w:eastAsia="Osaka−等幅" w:hAnsi="Osaka−等幅" w:cs="Osaka−等幅" w:hint="eastAsia"/>
          <w:lang w:val="ja-JP"/>
        </w:rPr>
        <w:t>、</w:t>
      </w:r>
      <w:r w:rsidRPr="0041451E">
        <w:rPr>
          <w:rFonts w:asciiTheme="minorHAnsi" w:eastAsia="MS Mincho" w:hAnsiTheme="minorHAnsi"/>
          <w:lang w:val="ja-JP"/>
        </w:rPr>
        <w:t>GVVDSEDLPLNISR</w:t>
      </w:r>
      <w:r w:rsidRPr="0041451E">
        <w:rPr>
          <w:rFonts w:ascii="Osaka−等幅" w:eastAsia="Osaka−等幅" w:hAnsi="Osaka−等幅" w:cs="Osaka−等幅" w:hint="eastAsia"/>
          <w:lang w:val="ja-JP"/>
        </w:rPr>
        <w:t>へと続けていきますが、ここでは積分の調整が必要です。</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047CF0" w:rsidRPr="0041451E" w14:paraId="0BA9306F" w14:textId="77777777">
        <w:tc>
          <w:tcPr>
            <w:tcW w:w="4788" w:type="dxa"/>
            <w:tcBorders>
              <w:top w:val="nil"/>
              <w:left w:val="nil"/>
              <w:bottom w:val="nil"/>
              <w:right w:val="nil"/>
            </w:tcBorders>
          </w:tcPr>
          <w:p w14:paraId="53CB6EA4"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3E6061D8"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5B67BA6C" wp14:editId="3567959B">
                  <wp:extent cx="3076575" cy="297180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14:paraId="12967443"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30F6EB2F" w14:textId="77777777" w:rsidR="00047CF0" w:rsidRPr="0041451E" w:rsidRDefault="00087D8E" w:rsidP="00DC4526">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1E32303" wp14:editId="61C323C6">
                  <wp:extent cx="3076575" cy="29622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14:paraId="74B3DB4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拡大縮小を同期</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オンに</w:t>
      </w:r>
      <w:r w:rsidR="00B27A62">
        <w:rPr>
          <w:rFonts w:ascii="Osaka−等幅" w:eastAsia="Osaka−等幅" w:hAnsi="Osaka−等幅" w:cs="Osaka−等幅" w:hint="eastAsia"/>
          <w:lang w:val="ja-JP"/>
        </w:rPr>
        <w:t>して</w:t>
      </w:r>
      <w:r w:rsidRPr="0041451E">
        <w:rPr>
          <w:rFonts w:ascii="Osaka−等幅" w:eastAsia="Osaka−等幅" w:hAnsi="Osaka−等幅" w:cs="Osaka−等幅" w:hint="eastAsia"/>
          <w:lang w:val="ja-JP"/>
        </w:rPr>
        <w:t>、</w:t>
      </w:r>
      <w:r w:rsidR="00B27A62">
        <w:rPr>
          <w:rFonts w:ascii="Osaka−等幅" w:eastAsia="Osaka−等幅" w:hAnsi="Osaka−等幅" w:cs="Osaka−等幅" w:hint="eastAsia"/>
          <w:lang w:val="ja-JP"/>
        </w:rPr>
        <w:t>以下の操作により、</w:t>
      </w:r>
      <w:r w:rsidRPr="0041451E">
        <w:rPr>
          <w:rFonts w:ascii="Osaka−等幅" w:eastAsia="Osaka−等幅" w:hAnsi="Osaka−等幅" w:cs="Osaka−等幅" w:hint="eastAsia"/>
          <w:lang w:val="ja-JP"/>
        </w:rPr>
        <w:t>積分境界が離れすぎているピーク</w:t>
      </w:r>
      <w:r w:rsidR="00B27A62">
        <w:rPr>
          <w:rFonts w:ascii="Osaka−等幅" w:eastAsia="Osaka−等幅" w:hAnsi="Osaka−等幅" w:cs="Osaka−等幅" w:hint="eastAsia"/>
          <w:lang w:val="ja-JP"/>
        </w:rPr>
        <w:t>を拡大することができます</w:t>
      </w:r>
      <w:r w:rsidRPr="0041451E">
        <w:rPr>
          <w:rFonts w:ascii="Osaka−等幅" w:eastAsia="Osaka−等幅" w:hAnsi="Osaka−等幅" w:cs="Osaka−等幅" w:hint="eastAsia"/>
          <w:lang w:val="ja-JP"/>
        </w:rPr>
        <w:t>。</w:t>
      </w:r>
    </w:p>
    <w:p w14:paraId="32F11607" w14:textId="77777777" w:rsidR="00C91DAA" w:rsidRPr="0041451E" w:rsidRDefault="00077967">
      <w:pPr>
        <w:pStyle w:val="ListParagraph"/>
        <w:numPr>
          <w:ilvl w:val="0"/>
          <w:numId w:val="28"/>
        </w:numPr>
        <w:rPr>
          <w:rFonts w:asciiTheme="minorHAnsi" w:eastAsia="MS Mincho" w:hAnsiTheme="minorHAnsi"/>
        </w:rPr>
      </w:pP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クロマトグラムプロット面積をクリックします。</w:t>
      </w:r>
    </w:p>
    <w:p w14:paraId="65E6EA86" w14:textId="77777777" w:rsidR="00C91DAA" w:rsidRPr="0041451E" w:rsidRDefault="00077967">
      <w:pPr>
        <w:pStyle w:val="ListParagraph"/>
        <w:numPr>
          <w:ilvl w:val="0"/>
          <w:numId w:val="28"/>
        </w:numPr>
        <w:rPr>
          <w:rFonts w:asciiTheme="minorHAnsi" w:eastAsia="MS Mincho" w:hAnsiTheme="minorHAnsi"/>
        </w:rPr>
      </w:pPr>
      <w:r w:rsidRPr="0041451E">
        <w:rPr>
          <w:rFonts w:ascii="Osaka−等幅" w:eastAsia="Osaka−等幅" w:hAnsi="Osaka−等幅" w:cs="Osaka−等幅" w:hint="eastAsia"/>
          <w:lang w:val="ja-JP"/>
        </w:rPr>
        <w:t>マウスのスクロールホイールをいずれかの方向に少し動かします。</w:t>
      </w:r>
    </w:p>
    <w:p w14:paraId="66C00AA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グラフが、</w:t>
      </w: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のグラフと同じ</w:t>
      </w:r>
      <w:r w:rsidR="00B36264">
        <w:rPr>
          <w:rFonts w:ascii="Osaka−等幅" w:eastAsia="Osaka−等幅" w:hAnsi="Osaka−等幅" w:cs="Osaka−等幅" w:hint="eastAsia"/>
          <w:lang w:val="ja-JP"/>
        </w:rPr>
        <w:t>縮尺</w:t>
      </w:r>
      <w:r w:rsidRPr="0041451E">
        <w:rPr>
          <w:rFonts w:ascii="Osaka−等幅" w:eastAsia="Osaka−等幅" w:hAnsi="Osaka−等幅" w:cs="Osaka−等幅" w:hint="eastAsia"/>
          <w:lang w:val="ja-JP"/>
        </w:rPr>
        <w:t>に</w:t>
      </w:r>
      <w:r w:rsidR="00B27A62">
        <w:rPr>
          <w:rFonts w:ascii="Osaka−等幅" w:eastAsia="Osaka−等幅" w:hAnsi="Osaka−等幅" w:cs="Osaka−等幅" w:hint="eastAsia"/>
          <w:lang w:val="ja-JP"/>
        </w:rPr>
        <w:t>拡大</w:t>
      </w:r>
      <w:r w:rsidRPr="0041451E">
        <w:rPr>
          <w:rFonts w:ascii="Osaka−等幅" w:eastAsia="Osaka−等幅" w:hAnsi="Osaka−等幅" w:cs="Osaka−等幅" w:hint="eastAsia"/>
          <w:lang w:val="ja-JP"/>
        </w:rPr>
        <w:t>されます。</w:t>
      </w:r>
    </w:p>
    <w:p w14:paraId="706622DA" w14:textId="77777777" w:rsidR="007D1DEA" w:rsidRPr="0041451E" w:rsidRDefault="00087D8E" w:rsidP="007D1DEA">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16403C2C" wp14:editId="39512446">
            <wp:extent cx="3076575" cy="29718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p w14:paraId="1953F225"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lastRenderedPageBreak/>
        <w:t>これにより、</w:t>
      </w:r>
      <w:r w:rsidRPr="0041451E">
        <w:rPr>
          <w:rFonts w:asciiTheme="minorHAnsi" w:eastAsia="MS Mincho" w:hAnsiTheme="minorHAnsi"/>
          <w:lang w:val="ja-JP"/>
        </w:rPr>
        <w:t>35.7</w:t>
      </w:r>
      <w:r w:rsidRPr="0041451E">
        <w:rPr>
          <w:rFonts w:ascii="Osaka−等幅" w:eastAsia="Osaka−等幅" w:hAnsi="Osaka−等幅" w:cs="Osaka−等幅" w:hint="eastAsia"/>
          <w:lang w:val="ja-JP"/>
        </w:rPr>
        <w:t>分～</w:t>
      </w:r>
      <w:r w:rsidRPr="0041451E">
        <w:rPr>
          <w:rFonts w:asciiTheme="minorHAnsi" w:eastAsia="MS Mincho" w:hAnsiTheme="minorHAnsi"/>
          <w:lang w:val="ja-JP"/>
        </w:rPr>
        <w:t>36.5</w:t>
      </w:r>
      <w:r w:rsidRPr="0041451E">
        <w:rPr>
          <w:rFonts w:ascii="Osaka−等幅" w:eastAsia="Osaka−等幅" w:hAnsi="Osaka−等幅" w:cs="Osaka−等幅" w:hint="eastAsia"/>
          <w:lang w:val="ja-JP"/>
        </w:rPr>
        <w:t>分の保持時間軸の下をクリック・ドラッグして、積分境界を容易にリセットできます。</w:t>
      </w:r>
      <w:r w:rsidRPr="0041451E">
        <w:rPr>
          <w:rFonts w:asciiTheme="minorHAnsi" w:eastAsia="MS Mincho" w:hAnsiTheme="minorHAnsi"/>
          <w:lang w:val="ja-JP"/>
        </w:rPr>
        <w:t>[</w:t>
      </w:r>
      <w:r w:rsidRPr="0041451E">
        <w:rPr>
          <w:rFonts w:ascii="Osaka−等幅" w:eastAsia="Osaka−等幅" w:hAnsi="Osaka−等幅" w:cs="Osaka−等幅" w:hint="eastAsia"/>
          <w:lang w:val="ja-JP"/>
        </w:rPr>
        <w:t>ピーク面積</w:t>
      </w:r>
      <w:r w:rsidRPr="0041451E">
        <w:rPr>
          <w:rFonts w:asciiTheme="minorHAnsi" w:eastAsia="MS Mincho" w:hAnsiTheme="minorHAnsi"/>
          <w:lang w:val="ja-JP"/>
        </w:rPr>
        <w:t xml:space="preserve">] </w:t>
      </w:r>
      <w:r w:rsidR="00C01EC5">
        <w:rPr>
          <w:rFonts w:ascii="MS Gothic" w:eastAsia="MS Gothic" w:hAnsi="MS Gothic" w:cs="MS Gothic" w:hint="eastAsia"/>
          <w:lang w:val="ja-JP"/>
        </w:rPr>
        <w:t>表示</w:t>
      </w:r>
      <w:r w:rsidRPr="0041451E">
        <w:rPr>
          <w:rFonts w:ascii="Osaka−等幅" w:eastAsia="Osaka−等幅" w:hAnsi="Osaka−等幅" w:cs="Osaka−等幅" w:hint="eastAsia"/>
          <w:lang w:val="ja-JP"/>
        </w:rPr>
        <w:t>で、両方の</w:t>
      </w:r>
      <w:r w:rsidR="00821059">
        <w:rPr>
          <w:rFonts w:ascii="Osaka−等幅" w:eastAsia="Osaka−等幅" w:hAnsi="Osaka−等幅" w:cs="Osaka−等幅" w:hint="eastAsia"/>
          <w:lang w:val="ja-JP"/>
        </w:rPr>
        <w:t>測定</w:t>
      </w:r>
      <w:r w:rsidR="00982147">
        <w:rPr>
          <w:rFonts w:ascii="Osaka−等幅" w:eastAsia="Osaka−等幅" w:hAnsi="Osaka−等幅" w:cs="Osaka−等幅" w:hint="eastAsia"/>
          <w:lang w:val="ja-JP"/>
        </w:rPr>
        <w:t>で</w:t>
      </w:r>
      <w:r w:rsidRPr="0041451E">
        <w:rPr>
          <w:rFonts w:ascii="Osaka−等幅" w:eastAsia="Osaka−等幅" w:hAnsi="Osaka−等幅" w:cs="Osaka−等幅" w:hint="eastAsia"/>
          <w:lang w:val="ja-JP"/>
        </w:rPr>
        <w:t>ピーク面積が合計で約</w:t>
      </w:r>
      <w:r w:rsidRPr="0041451E">
        <w:rPr>
          <w:rFonts w:asciiTheme="minorHAnsi" w:eastAsia="MS Mincho" w:hAnsiTheme="minorHAnsi"/>
          <w:lang w:val="ja-JP"/>
        </w:rPr>
        <w:t>8-10,000</w:t>
      </w:r>
      <w:r w:rsidRPr="0041451E">
        <w:rPr>
          <w:rFonts w:ascii="Osaka−等幅" w:eastAsia="Osaka−等幅" w:hAnsi="Osaka−等幅" w:cs="Osaka−等幅" w:hint="eastAsia"/>
          <w:lang w:val="ja-JP"/>
        </w:rPr>
        <w:t>、</w:t>
      </w:r>
      <w:r w:rsidRPr="0041451E">
        <w:rPr>
          <w:rFonts w:asciiTheme="minorHAnsi" w:eastAsia="MS Mincho" w:hAnsiTheme="minorHAnsi"/>
          <w:lang w:val="ja-JP"/>
        </w:rPr>
        <w:t>5b_MCF7_TiTip3</w:t>
      </w:r>
      <w:r w:rsidRPr="0041451E">
        <w:rPr>
          <w:rFonts w:ascii="Osaka−等幅" w:eastAsia="Osaka−等幅" w:hAnsi="Osaka−等幅" w:cs="Osaka−等幅" w:hint="eastAsia"/>
          <w:lang w:val="ja-JP"/>
        </w:rPr>
        <w:t>の</w:t>
      </w:r>
      <w:r w:rsidRPr="0041451E">
        <w:rPr>
          <w:rFonts w:asciiTheme="minorHAnsi" w:eastAsia="MS Mincho" w:hAnsiTheme="minorHAnsi"/>
          <w:lang w:val="ja-JP"/>
        </w:rPr>
        <w:t>idotp</w:t>
      </w:r>
      <w:r w:rsidRPr="0041451E">
        <w:rPr>
          <w:rFonts w:ascii="Osaka−等幅" w:eastAsia="Osaka−等幅" w:hAnsi="Osaka−等幅" w:cs="Osaka−等幅" w:hint="eastAsia"/>
          <w:lang w:val="ja-JP"/>
        </w:rPr>
        <w:t>値が</w:t>
      </w:r>
      <w:r w:rsidRPr="0041451E">
        <w:rPr>
          <w:rFonts w:asciiTheme="minorHAnsi" w:eastAsia="MS Mincho" w:hAnsiTheme="minorHAnsi"/>
          <w:lang w:val="ja-JP"/>
        </w:rPr>
        <w:t>0.86</w:t>
      </w:r>
      <w:r w:rsidRPr="0041451E">
        <w:rPr>
          <w:rFonts w:ascii="Osaka−等幅" w:eastAsia="Osaka−等幅" w:hAnsi="Osaka−等幅" w:cs="Osaka−等幅" w:hint="eastAsia"/>
          <w:lang w:val="ja-JP"/>
        </w:rPr>
        <w:t>から</w:t>
      </w:r>
      <w:r w:rsidRPr="0041451E">
        <w:rPr>
          <w:rFonts w:asciiTheme="minorHAnsi" w:eastAsia="MS Mincho" w:hAnsiTheme="minorHAnsi"/>
          <w:lang w:val="ja-JP"/>
        </w:rPr>
        <w:t>0.97</w:t>
      </w:r>
      <w:r w:rsidRPr="0041451E">
        <w:rPr>
          <w:rFonts w:ascii="Osaka−等幅" w:eastAsia="Osaka−等幅" w:hAnsi="Osaka−等幅" w:cs="Osaka−等幅" w:hint="eastAsia"/>
          <w:lang w:val="ja-JP"/>
        </w:rPr>
        <w:t>に改善されたのが見られます。</w:t>
      </w:r>
    </w:p>
    <w:p w14:paraId="447D2D1D" w14:textId="77777777" w:rsidR="00C91DAA" w:rsidRPr="0041451E" w:rsidRDefault="00077967">
      <w:pPr>
        <w:pStyle w:val="Heading2"/>
        <w:rPr>
          <w:rFonts w:asciiTheme="minorHAnsi" w:eastAsia="MS Mincho" w:hAnsiTheme="minorHAnsi"/>
        </w:rPr>
      </w:pPr>
      <w:r w:rsidRPr="0041451E">
        <w:rPr>
          <w:rFonts w:ascii="Osaka−等幅" w:eastAsia="Osaka−等幅" w:hAnsi="Osaka−等幅" w:cs="Osaka−等幅" w:hint="eastAsia"/>
          <w:lang w:val="ja-JP"/>
        </w:rPr>
        <w:t>干渉</w:t>
      </w:r>
      <w:r w:rsidR="00B36264">
        <w:rPr>
          <w:rFonts w:ascii="Osaka−等幅" w:eastAsia="Osaka−等幅" w:hAnsi="Osaka−等幅" w:cs="Osaka−等幅" w:hint="eastAsia"/>
          <w:lang w:val="ja-JP"/>
        </w:rPr>
        <w:t>についてもう少し学習</w:t>
      </w:r>
    </w:p>
    <w:p w14:paraId="113889CE"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のペプチド</w:t>
      </w:r>
      <w:r w:rsidRPr="0041451E">
        <w:rPr>
          <w:rFonts w:asciiTheme="minorHAnsi" w:eastAsia="MS Mincho" w:hAnsiTheme="minorHAnsi"/>
          <w:lang w:val="ja-JP"/>
        </w:rPr>
        <w:t>DQVANSAFVER</w:t>
      </w:r>
      <w:r w:rsidRPr="0041451E">
        <w:rPr>
          <w:rFonts w:ascii="Osaka−等幅" w:eastAsia="Osaka−等幅" w:hAnsi="Osaka−等幅" w:cs="Osaka−等幅" w:hint="eastAsia"/>
          <w:lang w:val="ja-JP"/>
        </w:rPr>
        <w:t>は</w:t>
      </w:r>
      <w:r w:rsidR="00B27A62">
        <w:rPr>
          <w:rFonts w:ascii="Osaka−等幅" w:eastAsia="Osaka−等幅" w:hAnsi="Osaka−等幅" w:cs="Osaka−等幅" w:hint="eastAsia"/>
          <w:lang w:val="ja-JP"/>
        </w:rPr>
        <w:t>別</w:t>
      </w:r>
      <w:r w:rsidRPr="0041451E">
        <w:rPr>
          <w:rFonts w:ascii="Osaka−等幅" w:eastAsia="Osaka−等幅" w:hAnsi="Osaka−等幅" w:cs="Osaka−等幅" w:hint="eastAsia"/>
          <w:lang w:val="ja-JP"/>
        </w:rPr>
        <w:t>の興味深い干渉</w:t>
      </w:r>
      <w:r w:rsidR="00B27A62">
        <w:rPr>
          <w:rFonts w:ascii="Osaka−等幅" w:eastAsia="Osaka−等幅" w:hAnsi="Osaka−等幅" w:cs="Osaka−等幅" w:hint="eastAsia"/>
          <w:lang w:val="ja-JP"/>
        </w:rPr>
        <w:t>があり</w:t>
      </w:r>
      <w:r w:rsidRPr="0041451E">
        <w:rPr>
          <w:rFonts w:ascii="Osaka−等幅" w:eastAsia="Osaka−等幅" w:hAnsi="Osaka−等幅" w:cs="Osaka−等幅" w:hint="eastAsia"/>
          <w:lang w:val="ja-JP"/>
        </w:rPr>
        <w:t>ます。</w:t>
      </w:r>
    </w:p>
    <w:tbl>
      <w:tblPr>
        <w:tblStyle w:val="TableGrid"/>
        <w:tblW w:w="0" w:type="auto"/>
        <w:tblLook w:val="04A0" w:firstRow="1" w:lastRow="0" w:firstColumn="1" w:lastColumn="0" w:noHBand="0" w:noVBand="1"/>
      </w:tblPr>
      <w:tblGrid>
        <w:gridCol w:w="4788"/>
        <w:gridCol w:w="4788"/>
      </w:tblGrid>
      <w:tr w:rsidR="00C82A81" w:rsidRPr="0041451E" w14:paraId="7FEEDFC9" w14:textId="77777777">
        <w:tc>
          <w:tcPr>
            <w:tcW w:w="4788" w:type="dxa"/>
            <w:tcBorders>
              <w:top w:val="nil"/>
              <w:left w:val="nil"/>
              <w:bottom w:val="nil"/>
              <w:right w:val="nil"/>
            </w:tcBorders>
          </w:tcPr>
          <w:p w14:paraId="410B5643"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6AF92B8B"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8E9656C" wp14:editId="2CE4D1D4">
                  <wp:extent cx="3076575" cy="297180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14:paraId="74086037"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00600D67" w14:textId="77777777" w:rsidR="00C82A81" w:rsidRPr="0041451E" w:rsidRDefault="00087D8E" w:rsidP="00DC4526">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1527394" wp14:editId="3328CC22">
                  <wp:extent cx="3076575" cy="29622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14:paraId="0A0C2B2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1_MCF7_TiB_L</w:t>
      </w:r>
      <w:r w:rsidRPr="0041451E">
        <w:rPr>
          <w:rFonts w:ascii="Osaka−等幅" w:eastAsia="Osaka−等幅" w:hAnsi="Osaka−等幅" w:cs="Osaka−等幅" w:hint="eastAsia"/>
          <w:lang w:val="ja-JP"/>
        </w:rPr>
        <w:t>では、ペプチドは</w:t>
      </w:r>
      <w:r w:rsidRPr="0041451E">
        <w:rPr>
          <w:rFonts w:asciiTheme="minorHAnsi" w:eastAsia="MS Mincho" w:hAnsiTheme="minorHAnsi"/>
          <w:lang w:val="ja-JP"/>
        </w:rPr>
        <w:t>24.5</w:t>
      </w:r>
      <w:r w:rsidRPr="0041451E">
        <w:rPr>
          <w:rFonts w:ascii="Osaka−等幅" w:eastAsia="Osaka−等幅" w:hAnsi="Osaka−等幅" w:cs="Osaka−等幅" w:hint="eastAsia"/>
          <w:lang w:val="ja-JP"/>
        </w:rPr>
        <w:t>分</w:t>
      </w:r>
      <w:r w:rsidR="00911D2C">
        <w:rPr>
          <w:rFonts w:ascii="Osaka−等幅" w:eastAsia="Osaka−等幅" w:hAnsi="Osaka−等幅" w:cs="Osaka−等幅" w:hint="eastAsia"/>
          <w:lang w:val="ja-JP"/>
        </w:rPr>
        <w:t>に</w:t>
      </w:r>
      <w:r w:rsidRPr="0041451E">
        <w:rPr>
          <w:rFonts w:ascii="Osaka−等幅" w:eastAsia="Osaka−等幅" w:hAnsi="Osaka−等幅" w:cs="Osaka−等幅" w:hint="eastAsia"/>
          <w:lang w:val="ja-JP"/>
        </w:rPr>
        <w:t>同定されました。しかし、</w:t>
      </w:r>
      <w:r w:rsidR="00911D2C" w:rsidRPr="0041451E" w:rsidDel="00911D2C">
        <w:rPr>
          <w:rFonts w:asciiTheme="minorHAnsi" w:eastAsia="MS Mincho" w:hAnsiTheme="minorHAnsi"/>
          <w:lang w:val="ja-JP"/>
        </w:rPr>
        <w:t xml:space="preserve"> </w:t>
      </w:r>
      <w:r w:rsidRPr="0041451E">
        <w:rPr>
          <w:rFonts w:asciiTheme="minorHAnsi" w:eastAsia="MS Mincho" w:hAnsiTheme="minorHAnsi"/>
          <w:lang w:val="ja-JP"/>
        </w:rPr>
        <w:t>25</w:t>
      </w:r>
      <w:r w:rsidRPr="0041451E">
        <w:rPr>
          <w:rFonts w:ascii="Osaka−等幅" w:eastAsia="Osaka−等幅" w:hAnsi="Osaka−等幅" w:cs="Osaka−等幅" w:hint="eastAsia"/>
          <w:lang w:val="ja-JP"/>
        </w:rPr>
        <w:t>分</w:t>
      </w:r>
      <w:r w:rsidR="00911D2C">
        <w:rPr>
          <w:rFonts w:ascii="Osaka−等幅" w:eastAsia="Osaka−等幅" w:hAnsi="Osaka−等幅" w:cs="Osaka−等幅" w:hint="eastAsia"/>
          <w:lang w:val="ja-JP"/>
        </w:rPr>
        <w:t>の</w:t>
      </w:r>
      <w:r w:rsidRPr="0041451E">
        <w:rPr>
          <w:rFonts w:ascii="Osaka−等幅" w:eastAsia="Osaka−等幅" w:hAnsi="Osaka−等幅" w:cs="Osaka−等幅" w:hint="eastAsia"/>
          <w:lang w:val="ja-JP"/>
        </w:rPr>
        <w:t>あたりで強</w:t>
      </w:r>
      <w:r w:rsidR="00B27A62">
        <w:rPr>
          <w:rFonts w:ascii="Osaka−等幅" w:eastAsia="Osaka−等幅" w:hAnsi="Osaka−等幅" w:cs="Osaka−等幅" w:hint="eastAsia"/>
          <w:lang w:val="ja-JP"/>
        </w:rPr>
        <w:t>い</w:t>
      </w:r>
      <w:r w:rsidRPr="0041451E">
        <w:rPr>
          <w:rFonts w:ascii="Osaka−等幅" w:eastAsia="Osaka−等幅" w:hAnsi="Osaka−等幅" w:cs="Osaka−等幅" w:hint="eastAsia"/>
          <w:lang w:val="ja-JP"/>
        </w:rPr>
        <w:t>干渉ピークが</w:t>
      </w:r>
      <w:r w:rsidR="00911D2C" w:rsidRPr="0041451E">
        <w:rPr>
          <w:rFonts w:ascii="Osaka−等幅" w:eastAsia="Osaka−等幅" w:hAnsi="Osaka−等幅" w:cs="Osaka−等幅" w:hint="eastAsia"/>
          <w:lang w:val="ja-JP"/>
        </w:rPr>
        <w:t>両方の繰り返し測定</w:t>
      </w:r>
      <w:r w:rsidR="00911D2C">
        <w:rPr>
          <w:rFonts w:ascii="Osaka−等幅" w:eastAsia="Osaka−等幅" w:hAnsi="Osaka−等幅" w:cs="Osaka−等幅" w:hint="eastAsia"/>
          <w:lang w:val="ja-JP"/>
        </w:rPr>
        <w:t>で観察され</w:t>
      </w:r>
      <w:r w:rsidR="00B27A62">
        <w:rPr>
          <w:rFonts w:ascii="Osaka−等幅" w:eastAsia="Osaka−等幅" w:hAnsi="Osaka−等幅" w:cs="Osaka−等幅" w:hint="eastAsia"/>
          <w:lang w:val="ja-JP"/>
        </w:rPr>
        <w:t>てい</w:t>
      </w:r>
      <w:r w:rsidR="00911D2C">
        <w:rPr>
          <w:rFonts w:ascii="Osaka−等幅" w:eastAsia="Osaka−等幅" w:hAnsi="Osaka−等幅" w:cs="Osaka−等幅" w:hint="eastAsia"/>
          <w:lang w:val="ja-JP"/>
        </w:rPr>
        <w:t>ます</w:t>
      </w:r>
      <w:r w:rsidRPr="0041451E">
        <w:rPr>
          <w:rFonts w:ascii="Osaka−等幅" w:eastAsia="Osaka−等幅" w:hAnsi="Osaka−等幅" w:cs="Osaka−等幅" w:hint="eastAsia"/>
          <w:lang w:val="ja-JP"/>
        </w:rPr>
        <w:t>。ただし、</w:t>
      </w:r>
      <w:r w:rsidR="00911D2C" w:rsidRPr="0041451E" w:rsidDel="00911D2C">
        <w:rPr>
          <w:rFonts w:asciiTheme="minorHAnsi" w:eastAsia="MS Mincho" w:hAnsiTheme="minorHAnsi"/>
          <w:lang w:val="ja-JP"/>
        </w:rPr>
        <w:t xml:space="preserve"> </w:t>
      </w:r>
      <w:r w:rsidRPr="0041451E">
        <w:rPr>
          <w:rFonts w:ascii="Osaka−等幅" w:eastAsia="Osaka−等幅" w:hAnsi="Osaka−等幅" w:cs="Osaka−等幅" w:hint="eastAsia"/>
          <w:lang w:val="ja-JP"/>
        </w:rPr>
        <w:t>干渉が</w:t>
      </w:r>
      <w:r w:rsidR="00911D2C">
        <w:rPr>
          <w:rFonts w:ascii="Osaka−等幅" w:eastAsia="Osaka−等幅" w:hAnsi="Osaka−等幅" w:cs="Osaka−等幅" w:hint="eastAsia"/>
          <w:lang w:val="ja-JP"/>
        </w:rPr>
        <w:t>観察さ</w:t>
      </w:r>
      <w:r w:rsidR="00911D2C" w:rsidRPr="0041451E">
        <w:rPr>
          <w:rFonts w:ascii="Osaka−等幅" w:eastAsia="Osaka−等幅" w:hAnsi="Osaka−等幅" w:cs="Osaka−等幅" w:hint="eastAsia"/>
          <w:lang w:val="ja-JP"/>
        </w:rPr>
        <w:t>れる</w:t>
      </w:r>
      <w:r w:rsidRPr="0041451E">
        <w:rPr>
          <w:rFonts w:ascii="Osaka−等幅" w:eastAsia="Osaka−等幅" w:hAnsi="Osaka−等幅" w:cs="Osaka−等幅" w:hint="eastAsia"/>
          <w:lang w:val="ja-JP"/>
        </w:rPr>
        <w:t>のは</w:t>
      </w:r>
      <w:r w:rsidRPr="0041451E">
        <w:rPr>
          <w:rFonts w:asciiTheme="minorHAnsi" w:eastAsia="MS Mincho" w:hAnsiTheme="minorHAnsi"/>
          <w:lang w:val="ja-JP"/>
        </w:rPr>
        <w:t>M</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M+2</w:t>
      </w:r>
      <w:r w:rsidR="00911D2C">
        <w:rPr>
          <w:rFonts w:ascii="Osaka−等幅" w:eastAsia="Osaka−等幅" w:hAnsi="Osaka−等幅" w:cs="Osaka−等幅" w:hint="eastAsia"/>
          <w:lang w:val="ja-JP"/>
        </w:rPr>
        <w:t>のピーク</w:t>
      </w:r>
      <w:r w:rsidRPr="0041451E">
        <w:rPr>
          <w:rFonts w:ascii="Osaka−等幅" w:eastAsia="Osaka−等幅" w:hAnsi="Osaka−等幅" w:cs="Osaka−等幅" w:hint="eastAsia"/>
          <w:lang w:val="ja-JP"/>
        </w:rPr>
        <w:t>のみです。ターゲットペプチドは</w:t>
      </w:r>
      <w:r w:rsidRPr="0041451E">
        <w:rPr>
          <w:rFonts w:asciiTheme="minorHAnsi" w:eastAsia="MS Mincho" w:hAnsiTheme="minorHAnsi"/>
          <w:lang w:val="ja-JP"/>
        </w:rPr>
        <w:t>2</w:t>
      </w:r>
      <w:r w:rsidRPr="0041451E">
        <w:rPr>
          <w:rFonts w:ascii="Osaka−等幅" w:eastAsia="Osaka−等幅" w:hAnsi="Osaka−等幅" w:cs="Osaka−等幅" w:hint="eastAsia"/>
          <w:lang w:val="ja-JP"/>
        </w:rPr>
        <w:t>価</w:t>
      </w:r>
      <w:r w:rsidR="00911D2C">
        <w:rPr>
          <w:rFonts w:ascii="Osaka−等幅" w:eastAsia="Osaka−等幅" w:hAnsi="Osaka−等幅" w:cs="Osaka−等幅" w:hint="eastAsia"/>
          <w:lang w:val="ja-JP"/>
        </w:rPr>
        <w:t>なので</w:t>
      </w:r>
      <w:r w:rsidRPr="0041451E">
        <w:rPr>
          <w:rFonts w:ascii="Osaka−等幅" w:eastAsia="Osaka−等幅" w:hAnsi="Osaka−等幅" w:cs="Osaka−等幅" w:hint="eastAsia"/>
          <w:lang w:val="ja-JP"/>
        </w:rPr>
        <w:t>、干渉ペプチドは</w:t>
      </w:r>
      <w:r w:rsidRPr="0041451E">
        <w:rPr>
          <w:rFonts w:asciiTheme="minorHAnsi" w:eastAsia="MS Mincho" w:hAnsiTheme="minorHAnsi"/>
          <w:lang w:val="ja-JP"/>
        </w:rPr>
        <w:t>1</w:t>
      </w:r>
      <w:r w:rsidRPr="0041451E">
        <w:rPr>
          <w:rFonts w:ascii="Osaka−等幅" w:eastAsia="Osaka−等幅" w:hAnsi="Osaka−等幅" w:cs="Osaka−等幅" w:hint="eastAsia"/>
          <w:lang w:val="ja-JP"/>
        </w:rPr>
        <w:t>価であることが分かります。</w:t>
      </w:r>
      <w:r w:rsidRPr="0041451E">
        <w:rPr>
          <w:rFonts w:asciiTheme="minorHAnsi" w:eastAsia="MS Mincho" w:hAnsiTheme="minorHAnsi"/>
          <w:lang w:val="ja-JP"/>
        </w:rPr>
        <w:t>5b_MCF_TiTip3</w:t>
      </w:r>
      <w:r w:rsidR="00911D2C">
        <w:rPr>
          <w:rFonts w:ascii="Osaka−等幅" w:eastAsia="Osaka−等幅" w:hAnsi="Osaka−等幅" w:cs="Osaka−等幅" w:hint="eastAsia"/>
          <w:lang w:val="ja-JP"/>
        </w:rPr>
        <w:t>では</w:t>
      </w:r>
      <w:r w:rsidRPr="0041451E">
        <w:rPr>
          <w:rFonts w:ascii="Osaka−等幅" w:eastAsia="Osaka−等幅" w:hAnsi="Osaka−等幅" w:cs="Osaka−等幅" w:hint="eastAsia"/>
          <w:lang w:val="ja-JP"/>
        </w:rPr>
        <w:t>ターゲット</w:t>
      </w:r>
      <w:r w:rsidR="00911D2C">
        <w:rPr>
          <w:rFonts w:ascii="Osaka−等幅" w:eastAsia="Osaka−等幅" w:hAnsi="Osaka−等幅" w:cs="Osaka−等幅" w:hint="eastAsia"/>
          <w:lang w:val="ja-JP"/>
        </w:rPr>
        <w:t>のシグナル</w:t>
      </w:r>
      <w:r w:rsidRPr="0041451E">
        <w:rPr>
          <w:rFonts w:ascii="Osaka−等幅" w:eastAsia="Osaka−等幅" w:hAnsi="Osaka−等幅" w:cs="Osaka−等幅" w:hint="eastAsia"/>
          <w:lang w:val="ja-JP"/>
        </w:rPr>
        <w:t>が弱く干渉</w:t>
      </w:r>
      <w:r w:rsidR="00911D2C">
        <w:rPr>
          <w:rFonts w:ascii="Osaka−等幅" w:eastAsia="Osaka−等幅" w:hAnsi="Osaka−等幅" w:cs="Osaka−等幅" w:hint="eastAsia"/>
          <w:lang w:val="ja-JP"/>
        </w:rPr>
        <w:t>シグナル</w:t>
      </w:r>
      <w:r w:rsidRPr="0041451E">
        <w:rPr>
          <w:rFonts w:ascii="Osaka−等幅" w:eastAsia="Osaka−等幅" w:hAnsi="Osaka−等幅" w:cs="Osaka−等幅" w:hint="eastAsia"/>
          <w:lang w:val="ja-JP"/>
        </w:rPr>
        <w:t>がかなり強</w:t>
      </w:r>
      <w:r w:rsidR="00166EDF">
        <w:rPr>
          <w:rFonts w:ascii="Osaka−等幅" w:eastAsia="Osaka−等幅" w:hAnsi="Osaka−等幅" w:cs="Osaka−等幅" w:hint="eastAsia"/>
          <w:lang w:val="ja-JP"/>
        </w:rPr>
        <w:t>い</w:t>
      </w:r>
      <w:r w:rsidRPr="0041451E">
        <w:rPr>
          <w:rFonts w:ascii="Osaka−等幅" w:eastAsia="Osaka−等幅" w:hAnsi="Osaka−等幅" w:cs="Osaka−等幅" w:hint="eastAsia"/>
          <w:lang w:val="ja-JP"/>
        </w:rPr>
        <w:t>ため、ターゲットのピークを確認することは、</w:t>
      </w:r>
      <w:r w:rsidRPr="0041451E">
        <w:rPr>
          <w:rFonts w:asciiTheme="minorHAnsi" w:eastAsia="MS Mincho" w:hAnsiTheme="minorHAnsi"/>
          <w:lang w:val="ja-JP"/>
        </w:rPr>
        <w:t>M+1</w:t>
      </w:r>
      <w:r w:rsidRPr="0041451E">
        <w:rPr>
          <w:rFonts w:ascii="Osaka−等幅" w:eastAsia="Osaka−等幅" w:hAnsi="Osaka−等幅" w:cs="Osaka−等幅" w:hint="eastAsia"/>
          <w:lang w:val="ja-JP"/>
        </w:rPr>
        <w:t>クロマトグラム上でさえも困難です。</w:t>
      </w:r>
    </w:p>
    <w:p w14:paraId="0FDFD561"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繰り返し測定</w:t>
      </w:r>
      <w:r w:rsidR="00911D2C">
        <w:rPr>
          <w:rFonts w:ascii="Osaka−等幅" w:eastAsia="Osaka−等幅" w:hAnsi="Osaka−等幅" w:cs="Osaka−等幅" w:hint="eastAsia"/>
          <w:lang w:val="ja-JP"/>
        </w:rPr>
        <w:t>の両方で</w:t>
      </w:r>
      <w:r w:rsidR="00911D2C" w:rsidRPr="0041451E" w:rsidDel="00911D2C">
        <w:rPr>
          <w:rFonts w:asciiTheme="minorHAnsi" w:eastAsia="MS Mincho" w:hAnsiTheme="minorHAnsi"/>
          <w:lang w:val="ja-JP"/>
        </w:rPr>
        <w:t xml:space="preserve"> </w:t>
      </w:r>
      <w:r w:rsidRPr="0041451E">
        <w:rPr>
          <w:rFonts w:ascii="Osaka−等幅" w:eastAsia="Osaka−等幅" w:hAnsi="Osaka−等幅" w:cs="Osaka−等幅" w:hint="eastAsia"/>
          <w:lang w:val="ja-JP"/>
        </w:rPr>
        <w:t>深刻な干渉</w:t>
      </w:r>
      <w:r w:rsidR="00911D2C">
        <w:rPr>
          <w:rFonts w:ascii="Osaka−等幅" w:eastAsia="Osaka−等幅" w:hAnsi="Osaka−等幅" w:cs="Osaka−等幅" w:hint="eastAsia"/>
          <w:lang w:val="ja-JP"/>
        </w:rPr>
        <w:t>が見られる場合</w:t>
      </w:r>
      <w:r w:rsidRPr="0041451E">
        <w:rPr>
          <w:rFonts w:ascii="Osaka−等幅" w:eastAsia="Osaka−等幅" w:hAnsi="Osaka−等幅" w:cs="Osaka−等幅" w:hint="eastAsia"/>
          <w:lang w:val="ja-JP"/>
        </w:rPr>
        <w:t>、慎重</w:t>
      </w:r>
      <w:r w:rsidR="00911D2C">
        <w:rPr>
          <w:rFonts w:ascii="Osaka−等幅" w:eastAsia="Osaka−等幅" w:hAnsi="Osaka−等幅" w:cs="Osaka−等幅" w:hint="eastAsia"/>
          <w:lang w:val="ja-JP"/>
        </w:rPr>
        <w:t>を期して</w:t>
      </w:r>
      <w:r w:rsidRPr="0041451E">
        <w:rPr>
          <w:rFonts w:ascii="Osaka−等幅" w:eastAsia="Osaka−等幅" w:hAnsi="Osaka−等幅" w:cs="Osaka−等幅" w:hint="eastAsia"/>
          <w:lang w:val="ja-JP"/>
        </w:rPr>
        <w:t>、このペプチド</w:t>
      </w:r>
      <w:r w:rsidR="00166EDF">
        <w:rPr>
          <w:rFonts w:ascii="Osaka−等幅" w:eastAsia="Osaka−等幅" w:hAnsi="Osaka−等幅" w:cs="Osaka−等幅" w:hint="eastAsia"/>
          <w:lang w:val="ja-JP"/>
        </w:rPr>
        <w:t>は</w:t>
      </w:r>
      <w:r w:rsidR="00911D2C" w:rsidRPr="0041451E">
        <w:rPr>
          <w:rFonts w:asciiTheme="minorHAnsi" w:eastAsia="MS Mincho" w:hAnsiTheme="minorHAnsi"/>
          <w:lang w:val="ja-JP"/>
        </w:rPr>
        <w:t>MS1</w:t>
      </w:r>
      <w:r w:rsidR="00911D2C" w:rsidRPr="0041451E">
        <w:rPr>
          <w:rFonts w:ascii="Osaka−等幅" w:eastAsia="Osaka−等幅" w:hAnsi="Osaka−等幅" w:cs="Osaka−等幅" w:hint="eastAsia"/>
          <w:lang w:val="ja-JP"/>
        </w:rPr>
        <w:t>定量化から</w:t>
      </w:r>
      <w:r w:rsidR="00911D2C">
        <w:rPr>
          <w:rFonts w:ascii="Osaka−等幅" w:eastAsia="Osaka−等幅" w:hAnsi="Osaka−等幅" w:cs="Osaka−等幅" w:hint="eastAsia"/>
          <w:lang w:val="ja-JP"/>
        </w:rPr>
        <w:t>はずす</w:t>
      </w:r>
      <w:r w:rsidRPr="0041451E">
        <w:rPr>
          <w:rFonts w:ascii="Osaka−等幅" w:eastAsia="Osaka−等幅" w:hAnsi="Osaka−等幅" w:cs="Osaka−等幅" w:hint="eastAsia"/>
          <w:lang w:val="ja-JP"/>
        </w:rPr>
        <w:t>べきです。この特定のペプチドをどうしても測定</w:t>
      </w:r>
      <w:r w:rsidR="00911D2C">
        <w:rPr>
          <w:rFonts w:ascii="Osaka−等幅" w:eastAsia="Osaka−等幅" w:hAnsi="Osaka−等幅" w:cs="Osaka−等幅" w:hint="eastAsia"/>
          <w:lang w:val="ja-JP"/>
        </w:rPr>
        <w:t>したい</w:t>
      </w:r>
      <w:r w:rsidRPr="0041451E">
        <w:rPr>
          <w:rFonts w:ascii="Osaka−等幅" w:eastAsia="Osaka−等幅" w:hAnsi="Osaka−等幅" w:cs="Osaka−等幅" w:hint="eastAsia"/>
          <w:lang w:val="ja-JP"/>
        </w:rPr>
        <w:t>場合</w:t>
      </w:r>
      <w:r w:rsidR="00166EDF">
        <w:rPr>
          <w:rFonts w:ascii="Osaka−等幅" w:eastAsia="Osaka−等幅" w:hAnsi="Osaka−等幅" w:cs="Osaka−等幅" w:hint="eastAsia"/>
          <w:lang w:val="ja-JP"/>
        </w:rPr>
        <w:t>に</w:t>
      </w:r>
      <w:r w:rsidRPr="0041451E">
        <w:rPr>
          <w:rFonts w:ascii="Osaka−等幅" w:eastAsia="Osaka−等幅" w:hAnsi="Osaka−等幅" w:cs="Osaka−等幅" w:hint="eastAsia"/>
          <w:lang w:val="ja-JP"/>
        </w:rPr>
        <w:t>は、ターゲット</w:t>
      </w:r>
      <w:r w:rsidRPr="0041451E">
        <w:rPr>
          <w:rFonts w:asciiTheme="minorHAnsi" w:eastAsia="MS Mincho" w:hAnsiTheme="minorHAnsi"/>
          <w:lang w:val="ja-JP"/>
        </w:rPr>
        <w:t>MS/MS</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SRM</w:t>
      </w:r>
      <w:r w:rsidRPr="0041451E">
        <w:rPr>
          <w:rFonts w:ascii="Osaka−等幅" w:eastAsia="Osaka−等幅" w:hAnsi="Osaka−等幅" w:cs="Osaka−等幅" w:hint="eastAsia"/>
          <w:lang w:val="ja-JP"/>
        </w:rPr>
        <w:t>といった、より選択的なメソッド</w:t>
      </w:r>
      <w:r w:rsidR="00982147">
        <w:rPr>
          <w:rFonts w:ascii="Osaka−等幅" w:eastAsia="Osaka−等幅" w:hAnsi="Osaka−等幅" w:cs="Osaka−等幅" w:hint="eastAsia"/>
          <w:lang w:val="ja-JP"/>
        </w:rPr>
        <w:t>に</w:t>
      </w:r>
      <w:r w:rsidR="00911D2C">
        <w:rPr>
          <w:rFonts w:ascii="Osaka−等幅" w:eastAsia="Osaka−等幅" w:hAnsi="Osaka−等幅" w:cs="Osaka−等幅" w:hint="eastAsia"/>
          <w:lang w:val="ja-JP"/>
        </w:rPr>
        <w:t>換えた方が</w:t>
      </w:r>
      <w:r w:rsidRPr="0041451E">
        <w:rPr>
          <w:rFonts w:ascii="Osaka−等幅" w:eastAsia="Osaka−等幅" w:hAnsi="Osaka−等幅" w:cs="Osaka−等幅" w:hint="eastAsia"/>
          <w:lang w:val="ja-JP"/>
        </w:rPr>
        <w:t>良いかもしれません。</w:t>
      </w:r>
      <w:r w:rsidRPr="0041451E">
        <w:rPr>
          <w:rFonts w:asciiTheme="minorHAnsi" w:eastAsia="MS Mincho" w:hAnsiTheme="minorHAnsi"/>
          <w:lang w:val="ja-JP"/>
        </w:rPr>
        <w:t xml:space="preserve"> </w:t>
      </w:r>
    </w:p>
    <w:p w14:paraId="1909A0CA"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ファイル</w:t>
      </w:r>
      <w:r w:rsidR="006C1996">
        <w:rPr>
          <w:rFonts w:ascii="Osaka−等幅" w:eastAsia="Osaka−等幅" w:hAnsi="Osaka−等幅" w:cs="Osaka−等幅" w:hint="eastAsia"/>
          <w:lang w:val="ja-JP"/>
        </w:rPr>
        <w:t>には</w:t>
      </w:r>
      <w:r w:rsidR="006C1996" w:rsidRPr="0041451E" w:rsidDel="006C1996">
        <w:rPr>
          <w:rFonts w:asciiTheme="minorHAnsi" w:eastAsia="MS Mincho" w:hAnsiTheme="minorHAnsi"/>
          <w:lang w:val="ja-JP"/>
        </w:rPr>
        <w:t xml:space="preserve"> </w:t>
      </w:r>
      <w:r w:rsidR="00982147">
        <w:rPr>
          <w:rFonts w:ascii="Osaka−等幅" w:eastAsia="Osaka−等幅" w:hAnsi="Osaka−等幅" w:cs="Osaka−等幅" w:hint="eastAsia"/>
        </w:rPr>
        <w:t>あと</w:t>
      </w:r>
      <w:r w:rsidRPr="0041451E">
        <w:rPr>
          <w:rFonts w:asciiTheme="minorHAnsi" w:eastAsia="MS Mincho" w:hAnsiTheme="minorHAnsi"/>
          <w:lang w:val="ja-JP"/>
        </w:rPr>
        <w:t>7</w:t>
      </w:r>
      <w:r w:rsidRPr="0041451E">
        <w:rPr>
          <w:rFonts w:ascii="Osaka−等幅" w:eastAsia="Osaka−等幅" w:hAnsi="Osaka−等幅" w:cs="Osaka−等幅" w:hint="eastAsia"/>
          <w:lang w:val="ja-JP"/>
        </w:rPr>
        <w:t>つの問題</w:t>
      </w:r>
      <w:r w:rsidR="006C1996">
        <w:rPr>
          <w:rFonts w:ascii="Osaka−等幅" w:eastAsia="Osaka−等幅" w:hAnsi="Osaka−等幅" w:cs="Osaka−等幅" w:hint="eastAsia"/>
          <w:lang w:val="ja-JP"/>
        </w:rPr>
        <w:t>が残っていますが</w:t>
      </w:r>
      <w:r w:rsidRPr="0041451E">
        <w:rPr>
          <w:rFonts w:ascii="Osaka−等幅" w:eastAsia="Osaka−等幅" w:hAnsi="Osaka−等幅" w:cs="Osaka−等幅" w:hint="eastAsia"/>
          <w:lang w:val="ja-JP"/>
        </w:rPr>
        <w:t>、これまで</w:t>
      </w:r>
      <w:r w:rsidR="00911D2C">
        <w:rPr>
          <w:rFonts w:ascii="Osaka−等幅" w:eastAsia="Osaka−等幅" w:hAnsi="Osaka−等幅" w:cs="Osaka−等幅" w:hint="eastAsia"/>
          <w:lang w:val="ja-JP"/>
        </w:rPr>
        <w:t>学習した</w:t>
      </w:r>
      <w:r w:rsidRPr="0041451E">
        <w:rPr>
          <w:rFonts w:ascii="Osaka−等幅" w:eastAsia="Osaka−等幅" w:hAnsi="Osaka−等幅" w:cs="Osaka−等幅" w:hint="eastAsia"/>
          <w:lang w:val="ja-JP"/>
        </w:rPr>
        <w:t>ことの</w:t>
      </w:r>
      <w:r w:rsidR="006C1996">
        <w:rPr>
          <w:rFonts w:ascii="Osaka−等幅" w:eastAsia="Osaka−等幅" w:hAnsi="Osaka−等幅" w:cs="Osaka−等幅" w:hint="eastAsia"/>
          <w:lang w:val="ja-JP"/>
        </w:rPr>
        <w:t>おさらい</w:t>
      </w:r>
      <w:r w:rsidRPr="0041451E">
        <w:rPr>
          <w:rFonts w:ascii="Osaka−等幅" w:eastAsia="Osaka−等幅" w:hAnsi="Osaka−等幅" w:cs="Osaka−等幅" w:hint="eastAsia"/>
          <w:lang w:val="ja-JP"/>
        </w:rPr>
        <w:t>で</w:t>
      </w:r>
      <w:r w:rsidR="00982147">
        <w:rPr>
          <w:rFonts w:ascii="Osaka−等幅" w:eastAsia="Osaka−等幅" w:hAnsi="Osaka−等幅" w:cs="Osaka−等幅" w:hint="eastAsia"/>
          <w:lang w:val="ja-JP"/>
        </w:rPr>
        <w:t>す。</w:t>
      </w:r>
      <w:r w:rsidR="006C1996">
        <w:rPr>
          <w:rFonts w:ascii="Osaka−等幅" w:eastAsia="Osaka−等幅" w:hAnsi="Osaka−等幅" w:cs="Osaka−等幅" w:hint="eastAsia"/>
          <w:lang w:val="ja-JP"/>
        </w:rPr>
        <w:t>これらの問題を</w:t>
      </w:r>
      <w:r w:rsidRPr="0041451E">
        <w:rPr>
          <w:rFonts w:ascii="Osaka−等幅" w:eastAsia="Osaka−等幅" w:hAnsi="Osaka−等幅" w:cs="Osaka−等幅" w:hint="eastAsia"/>
          <w:lang w:val="ja-JP"/>
        </w:rPr>
        <w:t>理解</w:t>
      </w:r>
      <w:r w:rsidR="006C1996">
        <w:rPr>
          <w:rFonts w:ascii="Osaka−等幅" w:eastAsia="Osaka−等幅" w:hAnsi="Osaka−等幅" w:cs="Osaka−等幅" w:hint="eastAsia"/>
          <w:lang w:val="ja-JP"/>
        </w:rPr>
        <w:t>し、</w:t>
      </w:r>
      <w:r w:rsidRPr="0041451E">
        <w:rPr>
          <w:rFonts w:ascii="Osaka−等幅" w:eastAsia="Osaka−等幅" w:hAnsi="Osaka−等幅" w:cs="Osaka−等幅" w:hint="eastAsia"/>
          <w:lang w:val="ja-JP"/>
        </w:rPr>
        <w:t>解決</w:t>
      </w:r>
      <w:r w:rsidR="006C1996">
        <w:rPr>
          <w:rFonts w:ascii="Osaka−等幅" w:eastAsia="Osaka−等幅" w:hAnsi="Osaka−等幅" w:cs="Osaka−等幅" w:hint="eastAsia"/>
          <w:lang w:val="ja-JP"/>
        </w:rPr>
        <w:t>できる力は</w:t>
      </w:r>
      <w:r w:rsidRPr="0041451E">
        <w:rPr>
          <w:rFonts w:ascii="Osaka−等幅" w:eastAsia="Osaka−等幅" w:hAnsi="Osaka−等幅" w:cs="Osaka−等幅" w:hint="eastAsia"/>
          <w:lang w:val="ja-JP"/>
        </w:rPr>
        <w:t>身に付け</w:t>
      </w:r>
      <w:r w:rsidR="006C1996">
        <w:rPr>
          <w:rFonts w:ascii="Osaka−等幅" w:eastAsia="Osaka−等幅" w:hAnsi="Osaka−等幅" w:cs="Osaka−等幅" w:hint="eastAsia"/>
          <w:lang w:val="ja-JP"/>
        </w:rPr>
        <w:t>られたと思います。</w:t>
      </w:r>
      <w:r w:rsidR="006C1996" w:rsidRPr="0041451E" w:rsidDel="006C1996">
        <w:rPr>
          <w:rFonts w:asciiTheme="minorHAnsi" w:eastAsia="MS Mincho" w:hAnsiTheme="minorHAnsi"/>
          <w:lang w:val="ja-JP"/>
        </w:rPr>
        <w:t xml:space="preserve"> </w:t>
      </w:r>
      <w:r w:rsidR="00982147">
        <w:rPr>
          <w:rFonts w:ascii="Osaka−等幅" w:eastAsia="Osaka−等幅" w:hAnsi="Osaka−等幅" w:cs="Osaka−等幅" w:hint="eastAsia"/>
          <w:lang w:val="ja-JP"/>
        </w:rPr>
        <w:t>興味の</w:t>
      </w:r>
      <w:r w:rsidRPr="0041451E">
        <w:rPr>
          <w:rFonts w:ascii="Osaka−等幅" w:eastAsia="Osaka−等幅" w:hAnsi="Osaka−等幅" w:cs="Osaka−等幅" w:hint="eastAsia"/>
          <w:lang w:val="ja-JP"/>
        </w:rPr>
        <w:t>ある方のために以下に挙</w:t>
      </w:r>
      <w:r w:rsidR="00911D2C">
        <w:rPr>
          <w:rFonts w:ascii="Osaka−等幅" w:eastAsia="Osaka−等幅" w:hAnsi="Osaka−等幅" w:cs="Osaka−等幅" w:hint="eastAsia"/>
          <w:lang w:val="ja-JP"/>
        </w:rPr>
        <w:t>げ</w:t>
      </w:r>
      <w:r w:rsidRPr="0041451E">
        <w:rPr>
          <w:rFonts w:ascii="Osaka−等幅" w:eastAsia="Osaka−等幅" w:hAnsi="Osaka−等幅" w:cs="Osaka−等幅" w:hint="eastAsia"/>
          <w:lang w:val="ja-JP"/>
        </w:rPr>
        <w:t>ましたが、</w:t>
      </w:r>
      <w:r w:rsidR="006C1996">
        <w:rPr>
          <w:rFonts w:ascii="Osaka−等幅" w:eastAsia="Osaka−等幅" w:hAnsi="Osaka−等幅" w:cs="Osaka−等幅" w:hint="eastAsia"/>
          <w:lang w:val="ja-JP"/>
        </w:rPr>
        <w:t>とば</w:t>
      </w:r>
      <w:r w:rsidRPr="0041451E">
        <w:rPr>
          <w:rFonts w:ascii="Osaka−等幅" w:eastAsia="Osaka−等幅" w:hAnsi="Osaka−等幅" w:cs="Osaka−等幅" w:hint="eastAsia"/>
          <w:lang w:val="ja-JP"/>
        </w:rPr>
        <w:t>して次のセクションに進んでも構いません。</w:t>
      </w:r>
    </w:p>
    <w:p w14:paraId="216A21DA"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ETER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IK</w:t>
      </w:r>
      <w:r w:rsidRPr="0041451E">
        <w:rPr>
          <w:rFonts w:asciiTheme="minorHAnsi" w:eastAsia="MS Mincho" w:hAnsiTheme="minorHAnsi"/>
          <w:b/>
          <w:bCs/>
          <w:color w:val="000000"/>
          <w:u w:val="single"/>
          <w:lang w:val="ja-JP"/>
        </w:rPr>
        <w:t>M</w:t>
      </w:r>
      <w:r w:rsidRPr="0041451E">
        <w:rPr>
          <w:rFonts w:asciiTheme="minorHAnsi" w:eastAsia="MS Mincho" w:hAnsiTheme="minorHAnsi"/>
          <w:color w:val="000000"/>
          <w:lang w:val="ja-JP"/>
        </w:rPr>
        <w:t xml:space="preserve">DLAPSK (31 &amp; 32) – </w:t>
      </w:r>
      <w:r w:rsidRPr="0041451E">
        <w:rPr>
          <w:rFonts w:ascii="Osaka−等幅" w:eastAsia="Osaka−等幅" w:hAnsi="Osaka−等幅" w:cs="Osaka−等幅" w:hint="eastAsia"/>
          <w:color w:val="000000"/>
          <w:lang w:val="ja-JP"/>
        </w:rPr>
        <w:t>同一タンパク質で</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回反復（</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つを消去）</w:t>
      </w:r>
    </w:p>
    <w:p w14:paraId="7FA17212"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GSYGALAEITASK &amp; KT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YGALAEITASK (34 &amp; 35) – </w:t>
      </w:r>
      <w:r w:rsidRPr="0041451E">
        <w:rPr>
          <w:rFonts w:ascii="Osaka−等幅" w:eastAsia="Osaka−等幅" w:hAnsi="Osaka−等幅" w:cs="Osaka−等幅" w:hint="eastAsia"/>
          <w:color w:val="000000"/>
          <w:lang w:val="ja-JP"/>
        </w:rPr>
        <w:t>ピークに</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リン酸化サイトあり</w:t>
      </w:r>
    </w:p>
    <w:p w14:paraId="6FA2207C"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TPSPKEEDEEP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PPEKK (41) – </w:t>
      </w:r>
      <w:r w:rsidRPr="0041451E">
        <w:rPr>
          <w:rFonts w:ascii="Osaka−等幅" w:eastAsia="Osaka−等幅" w:hAnsi="Osaka−等幅" w:cs="Osaka−等幅" w:hint="eastAsia"/>
          <w:color w:val="000000"/>
          <w:lang w:val="ja-JP"/>
        </w:rPr>
        <w:t>劣ったクロマトグラフィー、積分に誤り（ズーム、積分調整）</w:t>
      </w:r>
    </w:p>
    <w:p w14:paraId="39C5304E"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6) – M+1</w:t>
      </w:r>
      <w:r w:rsidRPr="0041451E">
        <w:rPr>
          <w:rFonts w:ascii="Osaka−等幅" w:eastAsia="Osaka−等幅" w:hAnsi="Osaka−等幅" w:cs="Osaka−等幅" w:hint="eastAsia"/>
          <w:color w:val="000000"/>
          <w:lang w:val="ja-JP"/>
        </w:rPr>
        <w:t>と</w:t>
      </w:r>
      <w:r w:rsidRPr="0041451E">
        <w:rPr>
          <w:rFonts w:asciiTheme="minorHAnsi" w:eastAsia="MS Mincho" w:hAnsiTheme="minorHAnsi"/>
          <w:color w:val="000000"/>
          <w:lang w:val="ja-JP"/>
        </w:rPr>
        <w:t>M+2</w:t>
      </w:r>
      <w:r w:rsidRPr="0041451E">
        <w:rPr>
          <w:rFonts w:ascii="Osaka−等幅" w:eastAsia="Osaka−等幅" w:hAnsi="Osaka−等幅" w:cs="Osaka−等幅" w:hint="eastAsia"/>
          <w:color w:val="000000"/>
          <w:lang w:val="ja-JP"/>
        </w:rPr>
        <w:t>に干渉あり</w:t>
      </w:r>
    </w:p>
    <w:p w14:paraId="5CDAF288"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lastRenderedPageBreak/>
        <w:t>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7) – M+2</w:t>
      </w:r>
      <w:r w:rsidRPr="0041451E">
        <w:rPr>
          <w:rFonts w:ascii="Osaka−等幅" w:eastAsia="Osaka−等幅" w:hAnsi="Osaka−等幅" w:cs="Osaka−等幅" w:hint="eastAsia"/>
          <w:color w:val="000000"/>
          <w:lang w:val="ja-JP"/>
        </w:rPr>
        <w:t>に干渉あり</w:t>
      </w:r>
    </w:p>
    <w:p w14:paraId="56972F36"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VPKPEPIPEPKE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KNSK &amp; VPKPEPIPEPKEPSPEKN</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K (49 &amp; 50) – </w:t>
      </w:r>
      <w:r w:rsidRPr="0041451E">
        <w:rPr>
          <w:rFonts w:ascii="Osaka−等幅" w:eastAsia="Osaka−等幅" w:hAnsi="Osaka−等幅" w:cs="Osaka−等幅" w:hint="eastAsia"/>
          <w:color w:val="000000"/>
          <w:lang w:val="ja-JP"/>
        </w:rPr>
        <w:t>ピークに</w:t>
      </w:r>
      <w:r w:rsidRPr="0041451E">
        <w:rPr>
          <w:rFonts w:asciiTheme="minorHAnsi" w:eastAsia="MS Mincho" w:hAnsiTheme="minorHAnsi"/>
          <w:color w:val="000000"/>
          <w:lang w:val="ja-JP"/>
        </w:rPr>
        <w:t>2</w:t>
      </w:r>
      <w:r w:rsidRPr="0041451E">
        <w:rPr>
          <w:rFonts w:ascii="Osaka−等幅" w:eastAsia="Osaka−等幅" w:hAnsi="Osaka−等幅" w:cs="Osaka−等幅" w:hint="eastAsia"/>
          <w:color w:val="000000"/>
          <w:lang w:val="ja-JP"/>
        </w:rPr>
        <w:t>つのリン酸化サイトあり</w:t>
      </w:r>
    </w:p>
    <w:p w14:paraId="00FB025D"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ET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AEDNLDDLEK (51) – M+1</w:t>
      </w:r>
      <w:r w:rsidRPr="0041451E">
        <w:rPr>
          <w:rFonts w:ascii="Osaka−等幅" w:eastAsia="Osaka−等幅" w:hAnsi="Osaka−等幅" w:cs="Osaka−等幅" w:hint="eastAsia"/>
          <w:color w:val="000000"/>
          <w:lang w:val="ja-JP"/>
        </w:rPr>
        <w:t>に</w:t>
      </w:r>
      <w:r w:rsidRPr="0041451E">
        <w:rPr>
          <w:rFonts w:asciiTheme="minorHAnsi" w:eastAsia="MS Mincho" w:hAnsiTheme="minorHAnsi"/>
          <w:color w:val="000000"/>
          <w:lang w:val="ja-JP"/>
        </w:rPr>
        <w:t>1</w:t>
      </w:r>
      <w:r w:rsidRPr="0041451E">
        <w:rPr>
          <w:rFonts w:ascii="Osaka−等幅" w:eastAsia="Osaka−等幅" w:hAnsi="Osaka−等幅" w:cs="Osaka−等幅" w:hint="eastAsia"/>
          <w:color w:val="000000"/>
          <w:lang w:val="ja-JP"/>
        </w:rPr>
        <w:t>価ペプチドからの干渉あり</w:t>
      </w:r>
    </w:p>
    <w:p w14:paraId="389651CC" w14:textId="77777777"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クロマトグラムキャッシュファイルを最小化する</w:t>
      </w:r>
    </w:p>
    <w:p w14:paraId="79CCD8CC"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れ</w:t>
      </w:r>
      <w:r w:rsidR="006C1996">
        <w:rPr>
          <w:rFonts w:ascii="Osaka−等幅" w:eastAsia="Osaka−等幅" w:hAnsi="Osaka−等幅" w:cs="Osaka−等幅" w:hint="eastAsia"/>
          <w:lang w:val="ja-JP"/>
        </w:rPr>
        <w:t>らを済ませると</w:t>
      </w:r>
      <w:r w:rsidRPr="0041451E">
        <w:rPr>
          <w:rFonts w:ascii="Osaka−等幅" w:eastAsia="Osaka−等幅" w:hAnsi="Osaka−等幅" w:cs="Osaka−等幅" w:hint="eastAsia"/>
          <w:lang w:val="ja-JP"/>
        </w:rPr>
        <w:t>、ドキュメント</w:t>
      </w:r>
      <w:r w:rsidR="006C1996">
        <w:rPr>
          <w:rFonts w:ascii="Osaka−等幅" w:eastAsia="Osaka−等幅" w:hAnsi="Osaka−等幅" w:cs="Osaka−等幅" w:hint="eastAsia"/>
          <w:lang w:val="ja-JP"/>
        </w:rPr>
        <w:t>にある</w:t>
      </w:r>
      <w:r w:rsidRPr="0041451E">
        <w:rPr>
          <w:rFonts w:asciiTheme="minorHAnsi" w:eastAsia="MS Mincho" w:hAnsiTheme="minorHAnsi"/>
          <w:lang w:val="ja-JP"/>
        </w:rPr>
        <w:t>50</w:t>
      </w:r>
      <w:r w:rsidR="00166EDF">
        <w:rPr>
          <w:rFonts w:asciiTheme="minorHAnsi" w:eastAsia="MS Mincho" w:hAnsiTheme="minorHAnsi" w:hint="eastAsia"/>
          <w:lang w:val="ja-JP"/>
        </w:rPr>
        <w:t>個</w:t>
      </w:r>
      <w:r w:rsidRPr="0041451E">
        <w:rPr>
          <w:rFonts w:ascii="Osaka−等幅" w:eastAsia="Osaka−等幅" w:hAnsi="Osaka−等幅" w:cs="Osaka−等幅" w:hint="eastAsia"/>
          <w:lang w:val="ja-JP"/>
        </w:rPr>
        <w:t>のペプチドを一通り見たこととなり、すべてがかなり良好に積分されているはずです。</w:t>
      </w:r>
      <w:r w:rsidR="006C1996">
        <w:rPr>
          <w:rFonts w:ascii="Osaka−等幅" w:eastAsia="Osaka−等幅" w:hAnsi="Osaka−等幅" w:cs="Osaka−等幅" w:hint="eastAsia"/>
          <w:lang w:val="ja-JP"/>
        </w:rPr>
        <w:t>先へ進む</w:t>
      </w:r>
      <w:r w:rsidRPr="0041451E">
        <w:rPr>
          <w:rFonts w:ascii="Osaka−等幅" w:eastAsia="Osaka−等幅" w:hAnsi="Osaka−等幅" w:cs="Osaka−等幅" w:hint="eastAsia"/>
          <w:lang w:val="ja-JP"/>
        </w:rPr>
        <w:t>前に、現在のドキュメントを保存します。</w:t>
      </w:r>
    </w:p>
    <w:p w14:paraId="42A5FFAC" w14:textId="77777777" w:rsidR="00C91DAA" w:rsidRPr="0041451E" w:rsidRDefault="00077967">
      <w:pPr>
        <w:pStyle w:val="ListParagraph"/>
        <w:numPr>
          <w:ilvl w:val="0"/>
          <w:numId w:val="33"/>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Ctrl+S) </w:t>
      </w:r>
      <w:r w:rsidRPr="0041451E">
        <w:rPr>
          <w:rFonts w:ascii="Osaka−等幅" w:eastAsia="Osaka−等幅" w:hAnsi="Osaka−等幅" w:cs="Osaka−等幅" w:hint="eastAsia"/>
          <w:lang w:val="ja-JP"/>
        </w:rPr>
        <w:t>をクリックします。</w:t>
      </w:r>
    </w:p>
    <w:p w14:paraId="754E432C"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次に、</w:t>
      </w:r>
      <w:r w:rsidR="00817EA5">
        <w:rPr>
          <w:rFonts w:ascii="Osaka−等幅" w:eastAsia="Osaka−等幅" w:hAnsi="Osaka−等幅" w:cs="Osaka−等幅" w:hint="eastAsia"/>
          <w:lang w:val="ja-JP"/>
        </w:rPr>
        <w:t>以下の手順を実行し、</w:t>
      </w:r>
      <w:r w:rsidRPr="0041451E">
        <w:rPr>
          <w:rFonts w:ascii="Osaka−等幅" w:eastAsia="Osaka−等幅" w:hAnsi="Osaka−等幅" w:cs="Osaka−等幅" w:hint="eastAsia"/>
          <w:lang w:val="ja-JP"/>
        </w:rPr>
        <w:t>このドキュメント</w:t>
      </w:r>
      <w:r w:rsidR="006C1996">
        <w:rPr>
          <w:rFonts w:ascii="Osaka−等幅" w:eastAsia="Osaka−等幅" w:hAnsi="Osaka−等幅" w:cs="Osaka−等幅" w:hint="eastAsia"/>
          <w:lang w:val="ja-JP"/>
        </w:rPr>
        <w:t>と</w:t>
      </w:r>
      <w:r w:rsidRPr="0041451E">
        <w:rPr>
          <w:rFonts w:ascii="Osaka−等幅" w:eastAsia="Osaka−等幅" w:hAnsi="Osaka−等幅" w:cs="Osaka−等幅" w:hint="eastAsia"/>
          <w:lang w:val="ja-JP"/>
        </w:rPr>
        <w:t>無関係なクロマトグラムデータを破棄し</w:t>
      </w:r>
      <w:r w:rsidR="00817EA5">
        <w:rPr>
          <w:rFonts w:ascii="Osaka−等幅" w:eastAsia="Osaka−等幅" w:hAnsi="Osaka−等幅" w:cs="Osaka−等幅" w:hint="eastAsia"/>
          <w:lang w:val="ja-JP"/>
        </w:rPr>
        <w:t>て</w:t>
      </w:r>
      <w:r w:rsidRPr="0041451E">
        <w:rPr>
          <w:rFonts w:ascii="Osaka−等幅" w:eastAsia="Osaka−等幅" w:hAnsi="Osaka−等幅" w:cs="Osaka−等幅" w:hint="eastAsia"/>
          <w:lang w:val="ja-JP"/>
        </w:rPr>
        <w:t>、</w:t>
      </w:r>
      <w:r w:rsidR="00817EA5">
        <w:rPr>
          <w:rFonts w:ascii="Osaka−等幅" w:eastAsia="Osaka−等幅" w:hAnsi="Osaka−等幅" w:cs="Osaka−等幅" w:hint="eastAsia"/>
          <w:lang w:val="ja-JP"/>
        </w:rPr>
        <w:t>ドキュメントをできる限り小さく、</w:t>
      </w:r>
      <w:r w:rsidRPr="0041451E">
        <w:rPr>
          <w:rFonts w:ascii="Osaka−等幅" w:eastAsia="Osaka−等幅" w:hAnsi="Osaka−等幅" w:cs="Osaka−等幅" w:hint="eastAsia"/>
          <w:lang w:val="ja-JP"/>
        </w:rPr>
        <w:t>共有しやすくなるよう</w:t>
      </w:r>
      <w:r w:rsidR="00817EA5">
        <w:rPr>
          <w:rFonts w:ascii="Osaka−等幅" w:eastAsia="Osaka−等幅" w:hAnsi="Osaka−等幅" w:cs="Osaka−等幅" w:hint="eastAsia"/>
          <w:lang w:val="ja-JP"/>
        </w:rPr>
        <w:t>に</w:t>
      </w:r>
      <w:r w:rsidRPr="0041451E">
        <w:rPr>
          <w:rFonts w:ascii="Osaka−等幅" w:eastAsia="Osaka−等幅" w:hAnsi="Osaka−等幅" w:cs="Osaka−等幅" w:hint="eastAsia"/>
          <w:lang w:val="ja-JP"/>
        </w:rPr>
        <w:t>します。</w:t>
      </w:r>
    </w:p>
    <w:p w14:paraId="5673D915" w14:textId="77777777" w:rsidR="00C91DAA" w:rsidRPr="0041451E" w:rsidRDefault="00077967">
      <w:pPr>
        <w:pStyle w:val="ListParagraph"/>
        <w:numPr>
          <w:ilvl w:val="0"/>
          <w:numId w:val="32"/>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編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結果を管理</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355BDC43"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201DC3D1"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ノイズを制限</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ェックボックスをオンにします。</w:t>
      </w:r>
    </w:p>
    <w:p w14:paraId="30EDFBB9"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Osaka−等幅" w:eastAsia="Osaka−等幅" w:hAnsi="Osaka−等幅" w:cs="Osaka−等幅" w:hint="eastAsia"/>
          <w:lang w:val="ja-JP"/>
        </w:rPr>
        <w:t>フィールドに「</w:t>
      </w:r>
      <w:r w:rsidRPr="0041451E">
        <w:rPr>
          <w:rFonts w:asciiTheme="minorHAnsi" w:eastAsia="MS Mincho" w:hAnsiTheme="minorHAnsi"/>
          <w:lang w:val="ja-JP"/>
        </w:rPr>
        <w:t>2</w:t>
      </w:r>
      <w:r w:rsidRPr="0041451E">
        <w:rPr>
          <w:rFonts w:ascii="Osaka−等幅" w:eastAsia="Osaka−等幅" w:hAnsi="Osaka−等幅" w:cs="Osaka−等幅" w:hint="eastAsia"/>
          <w:lang w:val="ja-JP"/>
        </w:rPr>
        <w:t>」を入力して、ノイズ</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分（クロマトグラムピークの前後）</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指定します</w:t>
      </w:r>
    </w:p>
    <w:p w14:paraId="34DEB708" w14:textId="77777777" w:rsidR="00C91DAA" w:rsidRPr="0041451E" w:rsidRDefault="00077967">
      <w:pPr>
        <w:pStyle w:val="ListParagraph"/>
        <w:numPr>
          <w:ilvl w:val="0"/>
          <w:numId w:val="32"/>
        </w:numPr>
        <w:contextualSpacing w:val="0"/>
        <w:rPr>
          <w:rFonts w:asciiTheme="minorHAnsi" w:eastAsia="MS Mincho" w:hAnsiTheme="minorHAnsi"/>
        </w:rPr>
      </w:pPr>
      <w:r w:rsidRPr="0041451E">
        <w:rPr>
          <w:rFonts w:ascii="Osaka−等幅" w:eastAsia="Osaka−等幅" w:hAnsi="Osaka−等幅" w:cs="Osaka−等幅" w:hint="eastAsia"/>
          <w:lang w:val="ja-JP"/>
        </w:rPr>
        <w:t>タブキーを押して、フォームによるサイズ縮小の再推定を実行します。</w:t>
      </w:r>
    </w:p>
    <w:p w14:paraId="5F208B0A"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結果の最小化</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ォームは以下のように</w:t>
      </w:r>
      <w:r w:rsidR="006C1996">
        <w:rPr>
          <w:rFonts w:ascii="Osaka−等幅" w:eastAsia="Osaka−等幅" w:hAnsi="Osaka−等幅" w:cs="Osaka−等幅" w:hint="eastAsia"/>
          <w:lang w:val="ja-JP"/>
        </w:rPr>
        <w:t>表示されます</w:t>
      </w:r>
      <w:r w:rsidRPr="0041451E">
        <w:rPr>
          <w:rFonts w:ascii="Osaka−等幅" w:eastAsia="Osaka−等幅" w:hAnsi="Osaka−等幅" w:cs="Osaka−等幅" w:hint="eastAsia"/>
          <w:lang w:val="ja-JP"/>
        </w:rPr>
        <w:t>。</w:t>
      </w:r>
    </w:p>
    <w:p w14:paraId="7E82F65D" w14:textId="77777777" w:rsidR="00500BFD" w:rsidRPr="0041451E" w:rsidRDefault="00087D8E" w:rsidP="00500BFD">
      <w:pPr>
        <w:pStyle w:val="ListParagraph"/>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3F2C0640" wp14:editId="16F88D2F">
            <wp:extent cx="4514850" cy="40481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4514850" cy="4048125"/>
                    </a:xfrm>
                    <a:prstGeom prst="rect">
                      <a:avLst/>
                    </a:prstGeom>
                  </pic:spPr>
                </pic:pic>
              </a:graphicData>
            </a:graphic>
          </wp:inline>
        </w:drawing>
      </w:r>
    </w:p>
    <w:p w14:paraId="01325808"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操作により、キャッシュファイルのサイズが約</w:t>
      </w:r>
      <w:r w:rsidRPr="0041451E">
        <w:rPr>
          <w:rFonts w:asciiTheme="minorHAnsi" w:eastAsia="MS Mincho" w:hAnsiTheme="minorHAnsi"/>
          <w:lang w:val="ja-JP"/>
        </w:rPr>
        <w:t>3.24MB</w:t>
      </w:r>
      <w:r w:rsidRPr="0041451E">
        <w:rPr>
          <w:rFonts w:ascii="Osaka−等幅" w:eastAsia="Osaka−等幅" w:hAnsi="Osaka−等幅" w:cs="Osaka−等幅" w:hint="eastAsia"/>
          <w:lang w:val="ja-JP"/>
        </w:rPr>
        <w:t>から</w:t>
      </w:r>
      <w:r w:rsidR="005D4FE8" w:rsidRPr="0041451E">
        <w:rPr>
          <w:rFonts w:ascii="Osaka−等幅" w:eastAsia="Osaka−等幅" w:hAnsi="Osaka−等幅" w:cs="Osaka−等幅" w:hint="eastAsia"/>
          <w:lang w:val="ja-JP"/>
        </w:rPr>
        <w:t>約</w:t>
      </w:r>
      <w:r w:rsidR="005D4FE8" w:rsidRPr="0041451E">
        <w:rPr>
          <w:rFonts w:asciiTheme="minorHAnsi" w:eastAsia="MS Mincho" w:hAnsiTheme="minorHAnsi"/>
          <w:lang w:val="ja-JP"/>
        </w:rPr>
        <w:t>420K</w:t>
      </w:r>
      <w:r w:rsidR="005D4FE8">
        <w:rPr>
          <w:rFonts w:ascii="Osaka−等幅" w:eastAsia="Osaka−等幅" w:hAnsi="Osaka−等幅" w:cs="Osaka−等幅" w:hint="eastAsia"/>
          <w:lang w:val="ja-JP"/>
        </w:rPr>
        <w:t>つまり、</w:t>
      </w:r>
      <w:r w:rsidRPr="0041451E">
        <w:rPr>
          <w:rFonts w:ascii="Osaka−等幅" w:eastAsia="Osaka−等幅" w:hAnsi="Osaka−等幅" w:cs="Osaka−等幅" w:hint="eastAsia"/>
          <w:lang w:val="ja-JP"/>
        </w:rPr>
        <w:t>現在のサイズの</w:t>
      </w:r>
      <w:r w:rsidRPr="0041451E">
        <w:rPr>
          <w:rFonts w:asciiTheme="minorHAnsi" w:eastAsia="MS Mincho" w:hAnsiTheme="minorHAnsi"/>
          <w:lang w:val="ja-JP"/>
        </w:rPr>
        <w:t>13%</w:t>
      </w:r>
      <w:r w:rsidR="005D4FE8">
        <w:rPr>
          <w:rFonts w:ascii="Osaka−等幅" w:eastAsia="Osaka−等幅" w:hAnsi="Osaka−等幅" w:cs="Osaka−等幅" w:hint="eastAsia"/>
        </w:rPr>
        <w:t>へ</w:t>
      </w:r>
      <w:r w:rsidRPr="0041451E">
        <w:rPr>
          <w:rFonts w:ascii="Osaka−等幅" w:eastAsia="Osaka−等幅" w:hAnsi="Osaka−等幅" w:cs="Osaka−等幅" w:hint="eastAsia"/>
          <w:lang w:val="ja-JP"/>
        </w:rPr>
        <w:t>と縮小される見込みであることが示されます。</w:t>
      </w:r>
    </w:p>
    <w:p w14:paraId="0367E355" w14:textId="77777777"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最小化してファイル名を付けて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4388DEBD" w14:textId="77777777"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名を付けて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の</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ファイル名</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に、名前「</w:t>
      </w:r>
      <w:r w:rsidRPr="0041451E">
        <w:rPr>
          <w:rFonts w:asciiTheme="minorHAnsi" w:eastAsia="MS Mincho" w:hAnsiTheme="minorHAnsi"/>
          <w:lang w:val="ja-JP"/>
        </w:rPr>
        <w:t>Ms1FilteringTutorial-2min.sky</w:t>
      </w:r>
      <w:r w:rsidRPr="0041451E">
        <w:rPr>
          <w:rFonts w:ascii="Osaka−等幅" w:eastAsia="Osaka−等幅" w:hAnsi="Osaka−等幅" w:cs="Osaka−等幅" w:hint="eastAsia"/>
          <w:lang w:val="ja-JP"/>
        </w:rPr>
        <w:t>」を入力します。</w:t>
      </w:r>
    </w:p>
    <w:p w14:paraId="74D5DA19" w14:textId="77777777" w:rsidR="00C91DAA" w:rsidRPr="0041451E" w:rsidRDefault="00077967">
      <w:pPr>
        <w:numPr>
          <w:ilvl w:val="0"/>
          <w:numId w:val="16"/>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保存</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4B1CDF14"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再度</w:t>
      </w:r>
      <w:r w:rsidRPr="0041451E">
        <w:rPr>
          <w:rFonts w:asciiTheme="minorHAnsi" w:eastAsia="MS Mincho" w:hAnsiTheme="minorHAnsi"/>
          <w:lang w:val="ja-JP"/>
        </w:rPr>
        <w:t>Shift+F11</w:t>
      </w:r>
      <w:r w:rsidRPr="0041451E">
        <w:rPr>
          <w:rFonts w:ascii="Osaka−等幅" w:eastAsia="Osaka−等幅" w:hAnsi="Osaka−等幅" w:cs="Osaka−等幅" w:hint="eastAsia"/>
          <w:lang w:val="ja-JP"/>
        </w:rPr>
        <w:t>を押してズームアウトすると、この新しいドキュメント</w:t>
      </w:r>
      <w:r w:rsidR="005D4FE8">
        <w:rPr>
          <w:rFonts w:ascii="Osaka−等幅" w:eastAsia="Osaka−等幅" w:hAnsi="Osaka−等幅" w:cs="Osaka−等幅" w:hint="eastAsia"/>
          <w:lang w:val="ja-JP"/>
        </w:rPr>
        <w:t>で</w:t>
      </w:r>
      <w:r w:rsidR="00817EA5">
        <w:rPr>
          <w:rFonts w:ascii="Osaka−等幅" w:eastAsia="Osaka−等幅" w:hAnsi="Osaka−等幅" w:cs="Osaka−等幅" w:hint="eastAsia"/>
          <w:lang w:val="ja-JP"/>
        </w:rPr>
        <w:t>の</w:t>
      </w:r>
      <w:r w:rsidRPr="0041451E">
        <w:rPr>
          <w:rFonts w:ascii="Osaka−等幅" w:eastAsia="Osaka−等幅" w:hAnsi="Osaka−等幅" w:cs="Osaka−等幅" w:hint="eastAsia"/>
          <w:lang w:val="ja-JP"/>
        </w:rPr>
        <w:t>ペプチドのクロマトグラム</w:t>
      </w:r>
      <w:r w:rsidR="00817EA5">
        <w:rPr>
          <w:rFonts w:ascii="Osaka−等幅" w:eastAsia="Osaka−等幅" w:hAnsi="Osaka−等幅" w:cs="Osaka−等幅" w:hint="eastAsia"/>
          <w:lang w:val="ja-JP"/>
        </w:rPr>
        <w:t>が</w:t>
      </w:r>
      <w:r w:rsidRPr="0041451E">
        <w:rPr>
          <w:rFonts w:ascii="Osaka−等幅" w:eastAsia="Osaka−等幅" w:hAnsi="Osaka−等幅" w:cs="Osaka−等幅" w:hint="eastAsia"/>
          <w:lang w:val="ja-JP"/>
        </w:rPr>
        <w:t>確認</w:t>
      </w:r>
      <w:r w:rsidR="004D15A7">
        <w:rPr>
          <w:rFonts w:ascii="Osaka−等幅" w:eastAsia="Osaka−等幅" w:hAnsi="Osaka−等幅" w:cs="Osaka−等幅" w:hint="eastAsia"/>
          <w:lang w:val="ja-JP"/>
        </w:rPr>
        <w:t>でき</w:t>
      </w:r>
      <w:r w:rsidR="00817EA5">
        <w:rPr>
          <w:rFonts w:ascii="Osaka−等幅" w:eastAsia="Osaka−等幅" w:hAnsi="Osaka−等幅" w:cs="Osaka−等幅" w:hint="eastAsia"/>
          <w:lang w:val="ja-JP"/>
        </w:rPr>
        <w:t>、</w:t>
      </w:r>
      <w:r w:rsidRPr="0041451E">
        <w:rPr>
          <w:rFonts w:ascii="Osaka−等幅" w:eastAsia="Osaka−等幅" w:hAnsi="Osaka−等幅" w:cs="Osaka−等幅" w:hint="eastAsia"/>
          <w:lang w:val="ja-JP"/>
        </w:rPr>
        <w:t>積分境界</w:t>
      </w:r>
      <w:r w:rsidR="00817EA5">
        <w:rPr>
          <w:rFonts w:asciiTheme="minorHAnsi" w:eastAsia="MS Mincho" w:hAnsiTheme="minorHAnsi" w:hint="eastAsia"/>
          <w:lang w:val="ja-JP"/>
        </w:rPr>
        <w:t>が</w:t>
      </w:r>
      <w:r w:rsidR="005D4FE8">
        <w:rPr>
          <w:rFonts w:ascii="Osaka−等幅" w:eastAsia="Osaka−等幅" w:hAnsi="Osaka−等幅" w:cs="Osaka−等幅" w:hint="eastAsia"/>
          <w:lang w:val="ja-JP"/>
        </w:rPr>
        <w:t>両</w:t>
      </w:r>
      <w:r w:rsidRPr="0041451E">
        <w:rPr>
          <w:rFonts w:ascii="Osaka−等幅" w:eastAsia="Osaka−等幅" w:hAnsi="Osaka−等幅" w:cs="Osaka−等幅" w:hint="eastAsia"/>
          <w:lang w:val="ja-JP"/>
        </w:rPr>
        <w:t>方向に</w:t>
      </w:r>
      <w:r w:rsidRPr="0041451E">
        <w:rPr>
          <w:rFonts w:asciiTheme="minorHAnsi" w:eastAsia="MS Mincho" w:hAnsiTheme="minorHAnsi"/>
          <w:lang w:val="ja-JP"/>
        </w:rPr>
        <w:t>2</w:t>
      </w:r>
      <w:r w:rsidRPr="0041451E">
        <w:rPr>
          <w:rFonts w:ascii="Osaka−等幅" w:eastAsia="Osaka−等幅" w:hAnsi="Osaka−等幅" w:cs="Osaka−等幅" w:hint="eastAsia"/>
          <w:lang w:val="ja-JP"/>
        </w:rPr>
        <w:t>分だけ拡張</w:t>
      </w:r>
      <w:r w:rsidR="00817EA5">
        <w:rPr>
          <w:rFonts w:ascii="Osaka−等幅" w:eastAsia="Osaka−等幅" w:hAnsi="Osaka−等幅" w:cs="Osaka−等幅" w:hint="eastAsia"/>
          <w:lang w:val="ja-JP"/>
        </w:rPr>
        <w:t>され</w:t>
      </w:r>
      <w:r w:rsidR="005D4FE8" w:rsidRPr="0041451E">
        <w:rPr>
          <w:rFonts w:ascii="Osaka−等幅" w:eastAsia="Osaka−等幅" w:hAnsi="Osaka−等幅" w:cs="Osaka−等幅" w:hint="eastAsia"/>
          <w:lang w:val="ja-JP"/>
        </w:rPr>
        <w:t>て</w:t>
      </w:r>
      <w:r w:rsidRPr="0041451E">
        <w:rPr>
          <w:rFonts w:ascii="Osaka−等幅" w:eastAsia="Osaka−等幅" w:hAnsi="Osaka−等幅" w:cs="Osaka−等幅" w:hint="eastAsia"/>
          <w:lang w:val="ja-JP"/>
        </w:rPr>
        <w:t>いるのが</w:t>
      </w:r>
      <w:r w:rsidR="005D4FE8">
        <w:rPr>
          <w:rFonts w:ascii="Osaka−等幅" w:eastAsia="Osaka−等幅" w:hAnsi="Osaka−等幅" w:cs="Osaka−等幅" w:hint="eastAsia"/>
          <w:lang w:val="ja-JP"/>
        </w:rPr>
        <w:t>わかり</w:t>
      </w:r>
      <w:r w:rsidR="005D4FE8"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w:t>
      </w:r>
    </w:p>
    <w:p w14:paraId="2DA6CE9E"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クロマトグラム</w:t>
      </w:r>
      <w:r w:rsidR="005D4FE8">
        <w:rPr>
          <w:rFonts w:ascii="Osaka−等幅" w:eastAsia="Osaka−等幅" w:hAnsi="Osaka−等幅" w:cs="Osaka−等幅" w:hint="eastAsia"/>
          <w:lang w:val="ja-JP"/>
        </w:rPr>
        <w:t>の</w:t>
      </w:r>
      <w:r w:rsidRPr="0041451E">
        <w:rPr>
          <w:rFonts w:ascii="Osaka−等幅" w:eastAsia="Osaka−等幅" w:hAnsi="Osaka−等幅" w:cs="Osaka−等幅" w:hint="eastAsia"/>
          <w:lang w:val="ja-JP"/>
        </w:rPr>
        <w:t>最小化は、大規模な実験のためのドキュメント</w:t>
      </w:r>
      <w:r w:rsidR="005D4FE8">
        <w:rPr>
          <w:rFonts w:ascii="Osaka−等幅" w:eastAsia="Osaka−等幅" w:hAnsi="Osaka−等幅" w:cs="Osaka−等幅" w:hint="eastAsia"/>
          <w:lang w:val="ja-JP"/>
        </w:rPr>
        <w:t>の</w:t>
      </w:r>
      <w:r w:rsidRPr="0041451E">
        <w:rPr>
          <w:rFonts w:ascii="Osaka−等幅" w:eastAsia="Osaka−等幅" w:hAnsi="Osaka−等幅" w:cs="Osaka−等幅" w:hint="eastAsia"/>
          <w:lang w:val="ja-JP"/>
        </w:rPr>
        <w:t>作成において非常に</w:t>
      </w:r>
      <w:r w:rsidR="005D4FE8">
        <w:rPr>
          <w:rFonts w:ascii="Osaka−等幅" w:eastAsia="Osaka−等幅" w:hAnsi="Osaka−等幅" w:cs="Osaka−等幅" w:hint="eastAsia"/>
          <w:lang w:val="ja-JP"/>
        </w:rPr>
        <w:t>重宝し</w:t>
      </w:r>
      <w:r w:rsidRPr="0041451E">
        <w:rPr>
          <w:rFonts w:ascii="Osaka−等幅" w:eastAsia="Osaka−等幅" w:hAnsi="Osaka−等幅" w:cs="Osaka−等幅" w:hint="eastAsia"/>
          <w:lang w:val="ja-JP"/>
        </w:rPr>
        <w:t>、ドキュメントは</w:t>
      </w:r>
      <w:r w:rsidR="005D4FE8">
        <w:rPr>
          <w:rFonts w:ascii="Osaka−等幅" w:eastAsia="Osaka−等幅" w:hAnsi="Osaka−等幅" w:cs="Osaka−等幅" w:hint="eastAsia"/>
          <w:lang w:val="ja-JP"/>
        </w:rPr>
        <w:t>論文</w:t>
      </w:r>
      <w:r w:rsidRPr="0041451E">
        <w:rPr>
          <w:rFonts w:ascii="Osaka−等幅" w:eastAsia="Osaka−等幅" w:hAnsi="Osaka−等幅" w:cs="Osaka−等幅" w:hint="eastAsia"/>
          <w:lang w:val="ja-JP"/>
        </w:rPr>
        <w:t>原稿の補足データとして共有</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それでも</w:t>
      </w:r>
      <w:r w:rsidR="007669A0">
        <w:rPr>
          <w:rFonts w:ascii="Osaka−等幅" w:eastAsia="Osaka−等幅" w:hAnsi="Osaka−等幅" w:cs="Osaka−等幅" w:hint="eastAsia"/>
          <w:lang w:val="ja-JP"/>
        </w:rPr>
        <w:t>Raw</w:t>
      </w:r>
      <w:r w:rsidR="00990BC0" w:rsidRPr="0041451E">
        <w:rPr>
          <w:rFonts w:ascii="Osaka−等幅" w:eastAsia="Osaka−等幅" w:hAnsi="Osaka−等幅" w:cs="Osaka−等幅" w:hint="eastAsia"/>
          <w:lang w:val="ja-JP"/>
        </w:rPr>
        <w:t>データ</w:t>
      </w:r>
      <w:r w:rsidR="00990BC0">
        <w:rPr>
          <w:rFonts w:ascii="Osaka−等幅" w:eastAsia="Osaka−等幅" w:hAnsi="Osaka−等幅" w:cs="Osaka−等幅" w:hint="eastAsia"/>
          <w:lang w:val="ja-JP"/>
        </w:rPr>
        <w:t>を</w:t>
      </w:r>
      <w:r w:rsidRPr="0041451E">
        <w:rPr>
          <w:rFonts w:ascii="Osaka−等幅" w:eastAsia="Osaka−等幅" w:hAnsi="Osaka−等幅" w:cs="Osaka−等幅" w:hint="eastAsia"/>
          <w:lang w:val="ja-JP"/>
        </w:rPr>
        <w:t>オンラインで</w:t>
      </w:r>
      <w:r w:rsidR="005D4FE8">
        <w:rPr>
          <w:rFonts w:ascii="Osaka−等幅" w:eastAsia="Osaka−等幅" w:hAnsi="Osaka−等幅" w:cs="Osaka−等幅" w:hint="eastAsia"/>
          <w:lang w:val="ja-JP"/>
        </w:rPr>
        <w:t>提供</w:t>
      </w:r>
      <w:r w:rsidRPr="0041451E">
        <w:rPr>
          <w:rFonts w:ascii="Osaka−等幅" w:eastAsia="Osaka−等幅" w:hAnsi="Osaka−等幅" w:cs="Osaka−等幅" w:hint="eastAsia"/>
          <w:lang w:val="ja-JP"/>
        </w:rPr>
        <w:t>したいと思われるかもしれませんが、最小化された</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w:t>
      </w:r>
      <w:r w:rsidR="00990BC0">
        <w:rPr>
          <w:rFonts w:ascii="Osaka−等幅" w:eastAsia="Osaka−等幅" w:hAnsi="Osaka−等幅" w:cs="Osaka−等幅" w:hint="eastAsia"/>
          <w:lang w:val="ja-JP"/>
        </w:rPr>
        <w:t>は、</w:t>
      </w:r>
      <w:r w:rsidR="00990BC0" w:rsidRPr="0041451E">
        <w:rPr>
          <w:rFonts w:ascii="Osaka−等幅" w:eastAsia="Osaka−等幅" w:hAnsi="Osaka−等幅" w:cs="Osaka−等幅" w:hint="eastAsia"/>
          <w:lang w:val="ja-JP"/>
        </w:rPr>
        <w:t>わずかなダウンロードコストで</w:t>
      </w:r>
      <w:r w:rsidR="00990BC0" w:rsidRPr="0041451E" w:rsidDel="00990BC0">
        <w:rPr>
          <w:rFonts w:asciiTheme="minorHAnsi" w:eastAsia="MS Mincho" w:hAnsiTheme="minorHAnsi"/>
          <w:lang w:val="ja-JP"/>
        </w:rPr>
        <w:t xml:space="preserve"> </w:t>
      </w:r>
      <w:r w:rsidRPr="0041451E">
        <w:rPr>
          <w:rFonts w:ascii="Osaka−等幅" w:eastAsia="Osaka−等幅" w:hAnsi="Osaka−等幅" w:cs="Osaka−等幅" w:hint="eastAsia"/>
          <w:lang w:val="ja-JP"/>
        </w:rPr>
        <w:t>データを</w:t>
      </w:r>
      <w:r w:rsidR="00990BC0">
        <w:rPr>
          <w:rFonts w:ascii="Osaka−等幅" w:eastAsia="Osaka−等幅" w:hAnsi="Osaka−等幅" w:cs="Osaka−等幅" w:hint="eastAsia"/>
          <w:lang w:val="ja-JP"/>
        </w:rPr>
        <w:t>多面的に</w:t>
      </w:r>
      <w:r w:rsidRPr="0041451E">
        <w:rPr>
          <w:rFonts w:ascii="Osaka−等幅" w:eastAsia="Osaka−等幅" w:hAnsi="Osaka−等幅" w:cs="Osaka−等幅" w:hint="eastAsia"/>
          <w:lang w:val="ja-JP"/>
        </w:rPr>
        <w:t>見</w:t>
      </w:r>
      <w:r w:rsidR="00990BC0">
        <w:rPr>
          <w:rFonts w:ascii="Osaka−等幅" w:eastAsia="Osaka−等幅" w:hAnsi="Osaka−等幅" w:cs="Osaka−等幅" w:hint="eastAsia"/>
          <w:lang w:val="ja-JP"/>
        </w:rPr>
        <w:t>せ</w:t>
      </w:r>
      <w:r w:rsidRPr="0041451E">
        <w:rPr>
          <w:rFonts w:ascii="Osaka−等幅" w:eastAsia="Osaka−等幅" w:hAnsi="Osaka−等幅" w:cs="Osaka−等幅" w:hint="eastAsia"/>
          <w:lang w:val="ja-JP"/>
        </w:rPr>
        <w:t>ることができます。</w:t>
      </w:r>
    </w:p>
    <w:p w14:paraId="735160C2" w14:textId="77777777" w:rsidR="00C91DAA" w:rsidRPr="00FA2C45" w:rsidRDefault="00077967">
      <w:pPr>
        <w:pStyle w:val="Heading1"/>
        <w:rPr>
          <w:rFonts w:asciiTheme="majorHAnsi" w:eastAsia="MS Mincho" w:hAnsiTheme="majorHAnsi"/>
        </w:rPr>
      </w:pPr>
      <w:r w:rsidRPr="00FA2C45">
        <w:rPr>
          <w:rFonts w:asciiTheme="majorHAnsi" w:eastAsia="MS Mincho" w:hAnsiTheme="majorHAnsi"/>
          <w:lang w:val="ja-JP"/>
        </w:rPr>
        <w:t>MS1</w:t>
      </w:r>
      <w:r w:rsidRPr="00FA2C45">
        <w:rPr>
          <w:rFonts w:ascii="Osaka−等幅" w:eastAsia="Osaka−等幅" w:hAnsi="Osaka−等幅" w:cs="Osaka−等幅" w:hint="eastAsia"/>
          <w:lang w:val="ja-JP"/>
        </w:rPr>
        <w:t>フィルタ用</w:t>
      </w:r>
      <w:r w:rsidR="007669A0">
        <w:rPr>
          <w:rFonts w:ascii="Osaka−等幅" w:eastAsia="Osaka−等幅" w:hAnsi="Osaka−等幅" w:cs="Osaka−等幅"/>
          <w:lang w:val="ja-JP"/>
        </w:rPr>
        <w:t>I</w:t>
      </w:r>
      <w:r w:rsidR="007669A0">
        <w:rPr>
          <w:rFonts w:ascii="Osaka−等幅" w:eastAsia="Osaka−等幅" w:hAnsi="Osaka−等幅" w:cs="Osaka−等幅" w:hint="eastAsia"/>
          <w:lang w:val="ja-JP"/>
        </w:rPr>
        <w:t>nclusion リスト</w:t>
      </w:r>
      <w:r w:rsidRPr="00FA2C45">
        <w:rPr>
          <w:rFonts w:ascii="Osaka−等幅" w:eastAsia="Osaka−等幅" w:hAnsi="Osaka−等幅" w:cs="Osaka−等幅" w:hint="eastAsia"/>
          <w:lang w:val="ja-JP"/>
        </w:rPr>
        <w:t>のエクスポート</w:t>
      </w:r>
    </w:p>
    <w:p w14:paraId="13F9D8C2"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上述したように、</w:t>
      </w:r>
      <w:r w:rsidRPr="0041451E">
        <w:rPr>
          <w:rFonts w:asciiTheme="minorHAnsi" w:eastAsia="MS Mincho" w:hAnsiTheme="minorHAnsi"/>
          <w:lang w:val="ja-JP"/>
        </w:rPr>
        <w:t>DDA</w:t>
      </w:r>
      <w:r w:rsidR="007669A0">
        <w:rPr>
          <w:rFonts w:ascii="Osaka−等幅" w:eastAsia="Osaka−等幅" w:hAnsi="Osaka−等幅" w:cs="Osaka−等幅" w:hint="eastAsia"/>
          <w:lang w:val="ja-JP"/>
        </w:rPr>
        <w:t>法を用いた</w:t>
      </w:r>
      <w:r w:rsidRPr="0041451E">
        <w:rPr>
          <w:rFonts w:ascii="Osaka−等幅" w:eastAsia="Osaka−等幅" w:hAnsi="Osaka−等幅" w:cs="Osaka−等幅" w:hint="eastAsia"/>
          <w:lang w:val="ja-JP"/>
        </w:rPr>
        <w:t>複数</w:t>
      </w:r>
      <w:r w:rsidR="00945C2F">
        <w:rPr>
          <w:rFonts w:ascii="Osaka−等幅" w:eastAsia="Osaka−等幅" w:hAnsi="Osaka−等幅" w:cs="Osaka−等幅" w:hint="eastAsia"/>
          <w:lang w:val="ja-JP"/>
        </w:rPr>
        <w:t>回測定</w:t>
      </w:r>
      <w:r w:rsidR="00C04D07">
        <w:rPr>
          <w:rFonts w:ascii="Osaka−等幅" w:eastAsia="Osaka−等幅" w:hAnsi="Osaka−等幅" w:cs="Osaka−等幅" w:hint="eastAsia"/>
          <w:lang w:val="ja-JP"/>
        </w:rPr>
        <w:t>の</w:t>
      </w:r>
      <w:r w:rsidRPr="0041451E">
        <w:rPr>
          <w:rFonts w:ascii="Osaka−等幅" w:eastAsia="Osaka−等幅" w:hAnsi="Osaka−等幅" w:cs="Osaka−等幅" w:hint="eastAsia"/>
          <w:lang w:val="ja-JP"/>
        </w:rPr>
        <w:t>研究により</w:t>
      </w:r>
      <w:r w:rsidR="00945C2F">
        <w:rPr>
          <w:rFonts w:ascii="Osaka−等幅" w:eastAsia="Osaka−等幅" w:hAnsi="Osaka−等幅" w:cs="Osaka−等幅" w:hint="eastAsia"/>
          <w:lang w:val="ja-JP"/>
        </w:rPr>
        <w:t>、</w:t>
      </w:r>
      <w:r w:rsidRPr="0041451E">
        <w:rPr>
          <w:rFonts w:asciiTheme="minorHAnsi" w:eastAsia="MS Mincho" w:hAnsiTheme="minorHAnsi"/>
          <w:lang w:val="ja-JP"/>
        </w:rPr>
        <w:t>MS/MS</w:t>
      </w:r>
      <w:r w:rsidR="00945C2F">
        <w:rPr>
          <w:rFonts w:ascii="Osaka−等幅" w:eastAsia="Osaka−等幅" w:hAnsi="Osaka−等幅" w:cs="Osaka−等幅" w:hint="eastAsia"/>
          <w:lang w:val="ja-JP"/>
        </w:rPr>
        <w:t>データの取得</w:t>
      </w:r>
      <w:r w:rsidRPr="0041451E">
        <w:rPr>
          <w:rFonts w:ascii="Osaka−等幅" w:eastAsia="Osaka−等幅" w:hAnsi="Osaka−等幅" w:cs="Osaka−等幅" w:hint="eastAsia"/>
          <w:lang w:val="ja-JP"/>
        </w:rPr>
        <w:t>不足</w:t>
      </w:r>
      <w:r w:rsidR="00945C2F">
        <w:rPr>
          <w:rFonts w:ascii="Osaka−等幅" w:eastAsia="Osaka−等幅" w:hAnsi="Osaka−等幅" w:cs="Osaka−等幅" w:hint="eastAsia"/>
          <w:lang w:val="ja-JP"/>
        </w:rPr>
        <w:t>が示されており</w:t>
      </w:r>
      <w:r w:rsidRPr="0041451E">
        <w:rPr>
          <w:rFonts w:ascii="Osaka−等幅" w:eastAsia="Osaka−等幅" w:hAnsi="Osaka−等幅" w:cs="Osaka−等幅" w:hint="eastAsia"/>
          <w:lang w:val="ja-JP"/>
        </w:rPr>
        <w:t>、</w:t>
      </w:r>
      <w:r w:rsidR="00945C2F">
        <w:rPr>
          <w:rFonts w:ascii="Osaka−等幅" w:eastAsia="Osaka−等幅" w:hAnsi="Osaka−等幅" w:cs="Osaka−等幅" w:hint="eastAsia"/>
          <w:lang w:val="ja-JP"/>
        </w:rPr>
        <w:t>各１回の</w:t>
      </w:r>
      <w:r w:rsidRPr="0041451E">
        <w:rPr>
          <w:rFonts w:ascii="Osaka−等幅" w:eastAsia="Osaka−等幅" w:hAnsi="Osaka−等幅" w:cs="Osaka−等幅" w:hint="eastAsia"/>
          <w:lang w:val="ja-JP"/>
        </w:rPr>
        <w:t>測定</w:t>
      </w:r>
      <w:r w:rsidR="00945C2F">
        <w:rPr>
          <w:rFonts w:ascii="Osaka−等幅" w:eastAsia="Osaka−等幅" w:hAnsi="Osaka−等幅" w:cs="Osaka−等幅" w:hint="eastAsia"/>
          <w:lang w:val="ja-JP"/>
        </w:rPr>
        <w:t>では、</w:t>
      </w:r>
      <w:r w:rsidRPr="0041451E">
        <w:rPr>
          <w:rFonts w:asciiTheme="minorHAnsi" w:eastAsia="MS Mincho" w:hAnsiTheme="minorHAnsi"/>
          <w:lang w:val="ja-JP"/>
        </w:rPr>
        <w:t>MS/MS</w:t>
      </w:r>
      <w:r w:rsidRPr="0041451E">
        <w:rPr>
          <w:rFonts w:ascii="Osaka−等幅" w:eastAsia="Osaka−等幅" w:hAnsi="Osaka−等幅" w:cs="Osaka−等幅" w:hint="eastAsia"/>
          <w:lang w:val="ja-JP"/>
        </w:rPr>
        <w:t>同定</w:t>
      </w:r>
      <w:r w:rsidR="00945C2F">
        <w:rPr>
          <w:rFonts w:ascii="Osaka−等幅" w:eastAsia="Osaka−等幅" w:hAnsi="Osaka−等幅" w:cs="Osaka−等幅" w:hint="eastAsia"/>
          <w:lang w:val="ja-JP"/>
        </w:rPr>
        <w:t>されてい</w:t>
      </w:r>
      <w:r w:rsidRPr="0041451E">
        <w:rPr>
          <w:rFonts w:ascii="Osaka−等幅" w:eastAsia="Osaka−等幅" w:hAnsi="Osaka−等幅" w:cs="Osaka−等幅" w:hint="eastAsia"/>
          <w:lang w:val="ja-JP"/>
        </w:rPr>
        <w:t>ない</w:t>
      </w:r>
      <w:r w:rsidR="00945C2F">
        <w:rPr>
          <w:rFonts w:ascii="Osaka−等幅" w:eastAsia="Osaka−等幅" w:hAnsi="Osaka−等幅" w:cs="Osaka−等幅" w:hint="eastAsia"/>
          <w:lang w:val="ja-JP"/>
        </w:rPr>
        <w:t>ペプチドがある</w:t>
      </w:r>
      <w:r w:rsidRPr="0041451E">
        <w:rPr>
          <w:rFonts w:ascii="Osaka−等幅" w:eastAsia="Osaka−等幅" w:hAnsi="Osaka−等幅" w:cs="Osaka−等幅" w:hint="eastAsia"/>
          <w:lang w:val="ja-JP"/>
        </w:rPr>
        <w:t>ことが示されています。</w:t>
      </w:r>
      <w:r w:rsidR="008739F8">
        <w:rPr>
          <w:rFonts w:ascii="Osaka−等幅" w:eastAsia="Osaka−等幅" w:hAnsi="Osaka−等幅" w:cs="Osaka−等幅" w:hint="eastAsia"/>
          <w:lang w:val="ja-JP"/>
        </w:rPr>
        <w:lastRenderedPageBreak/>
        <w:t>この問題については、</w:t>
      </w:r>
      <w:r w:rsidR="00945C2F">
        <w:rPr>
          <w:rFonts w:ascii="Osaka−等幅" w:eastAsia="Osaka−等幅" w:hAnsi="Osaka−等幅" w:cs="Osaka−等幅" w:hint="eastAsia"/>
          <w:lang w:val="ja-JP"/>
        </w:rPr>
        <w:t>既に</w:t>
      </w:r>
      <w:r w:rsidRPr="0041451E">
        <w:rPr>
          <w:rFonts w:ascii="Osaka−等幅" w:eastAsia="Osaka−等幅" w:hAnsi="Osaka−等幅" w:cs="Osaka−等幅" w:hint="eastAsia"/>
          <w:lang w:val="ja-JP"/>
        </w:rPr>
        <w:t>説明したように</w:t>
      </w:r>
      <w:r w:rsidR="00945C2F">
        <w:rPr>
          <w:rFonts w:ascii="Osaka−等幅" w:eastAsia="Osaka−等幅" w:hAnsi="Osaka−等幅" w:cs="Osaka−等幅" w:hint="eastAsia"/>
          <w:lang w:val="ja-JP"/>
        </w:rPr>
        <w:t>、</w:t>
      </w:r>
      <w:r w:rsidR="00945C2F" w:rsidRPr="0041451E">
        <w:rPr>
          <w:rFonts w:asciiTheme="minorHAnsi" w:eastAsia="MS Mincho" w:hAnsiTheme="minorHAnsi"/>
          <w:lang w:val="ja-JP"/>
        </w:rPr>
        <w:t>MS1</w:t>
      </w:r>
      <w:r w:rsidR="008739F8">
        <w:rPr>
          <w:rFonts w:ascii="Osaka−等幅" w:eastAsia="Osaka−等幅" w:hAnsi="Osaka−等幅" w:cs="Osaka−等幅" w:hint="eastAsia"/>
          <w:lang w:val="ja-JP"/>
        </w:rPr>
        <w:t>フィルタにおいて</w:t>
      </w:r>
      <w:r w:rsidR="00945C2F" w:rsidRPr="0041451E">
        <w:rPr>
          <w:rFonts w:ascii="Osaka−等幅" w:eastAsia="Osaka−等幅" w:hAnsi="Osaka−等幅" w:cs="Osaka−等幅" w:hint="eastAsia"/>
          <w:lang w:val="ja-JP"/>
        </w:rPr>
        <w:t>、</w:t>
      </w:r>
      <w:r w:rsidRPr="0041451E">
        <w:rPr>
          <w:rFonts w:asciiTheme="minorHAnsi" w:eastAsia="MS Mincho" w:hAnsiTheme="minorHAnsi"/>
          <w:lang w:val="ja-JP"/>
        </w:rPr>
        <w:t>RT</w:t>
      </w:r>
      <w:r w:rsidRPr="0041451E">
        <w:rPr>
          <w:rFonts w:ascii="Osaka−等幅" w:eastAsia="Osaka−等幅" w:hAnsi="Osaka−等幅" w:cs="Osaka−等幅" w:hint="eastAsia"/>
          <w:lang w:val="ja-JP"/>
        </w:rPr>
        <w:t>アライメントを使用</w:t>
      </w:r>
      <w:r w:rsidR="008739F8">
        <w:rPr>
          <w:rFonts w:ascii="Osaka−等幅" w:eastAsia="Osaka−等幅" w:hAnsi="Osaka−等幅" w:cs="Osaka−等幅" w:hint="eastAsia"/>
          <w:lang w:val="ja-JP"/>
        </w:rPr>
        <w:t>することにより</w:t>
      </w:r>
      <w:r w:rsidRPr="0041451E">
        <w:rPr>
          <w:rFonts w:ascii="Osaka−等幅" w:eastAsia="Osaka−等幅" w:hAnsi="Osaka−等幅" w:cs="Osaka−等幅" w:hint="eastAsia"/>
          <w:lang w:val="ja-JP"/>
        </w:rPr>
        <w:t>克服</w:t>
      </w:r>
      <w:r w:rsidR="008739F8">
        <w:rPr>
          <w:rFonts w:ascii="Osaka−等幅" w:eastAsia="Osaka−等幅" w:hAnsi="Osaka−等幅" w:cs="Osaka−等幅" w:hint="eastAsia"/>
          <w:lang w:val="ja-JP"/>
        </w:rPr>
        <w:t>することが</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しかし、初期</w:t>
      </w:r>
      <w:r w:rsidR="008739F8">
        <w:rPr>
          <w:rFonts w:ascii="Osaka−等幅" w:eastAsia="Osaka−等幅" w:hAnsi="Osaka−等幅" w:cs="Osaka−等幅" w:hint="eastAsia"/>
          <w:lang w:val="ja-JP"/>
        </w:rPr>
        <w:t>探索から</w:t>
      </w:r>
      <w:r w:rsidRPr="0041451E">
        <w:rPr>
          <w:rFonts w:ascii="Osaka−等幅" w:eastAsia="Osaka−等幅" w:hAnsi="Osaka−等幅" w:cs="Osaka−等幅" w:hint="eastAsia"/>
          <w:lang w:val="ja-JP"/>
        </w:rPr>
        <w:t>比較的多数の</w:t>
      </w:r>
      <w:r w:rsidR="008739F8">
        <w:rPr>
          <w:rFonts w:ascii="Osaka−等幅" w:eastAsia="Osaka−等幅" w:hAnsi="Osaka−等幅" w:cs="Osaka−等幅" w:hint="eastAsia"/>
          <w:lang w:val="ja-JP"/>
        </w:rPr>
        <w:t>標的</w:t>
      </w:r>
      <w:r w:rsidRPr="0041451E">
        <w:rPr>
          <w:rFonts w:ascii="Osaka−等幅" w:eastAsia="Osaka−等幅" w:hAnsi="Osaka−等幅" w:cs="Osaka−等幅" w:hint="eastAsia"/>
          <w:lang w:val="ja-JP"/>
        </w:rPr>
        <w:t>ペプチドの確認へと移行している場合、</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w:t>
      </w:r>
      <w:r w:rsidR="008739F8">
        <w:rPr>
          <w:rFonts w:ascii="Osaka−等幅" w:eastAsia="Osaka−等幅" w:hAnsi="Osaka−等幅" w:cs="Osaka−等幅" w:hint="eastAsia"/>
          <w:lang w:val="ja-JP"/>
        </w:rPr>
        <w:t>、</w:t>
      </w:r>
      <w:r w:rsidRPr="0041451E">
        <w:rPr>
          <w:rFonts w:asciiTheme="minorHAnsi" w:eastAsia="MS Mincho" w:hAnsiTheme="minorHAnsi"/>
          <w:lang w:val="ja-JP"/>
        </w:rPr>
        <w:t>DDA</w:t>
      </w:r>
      <w:r w:rsidRPr="0041451E">
        <w:rPr>
          <w:rFonts w:ascii="Osaka−等幅" w:eastAsia="Osaka−等幅" w:hAnsi="Osaka−等幅" w:cs="Osaka−等幅" w:hint="eastAsia"/>
          <w:lang w:val="ja-JP"/>
        </w:rPr>
        <w:t>実験のため</w:t>
      </w:r>
      <w:r w:rsidR="008739F8">
        <w:rPr>
          <w:rFonts w:ascii="Osaka−等幅" w:eastAsia="Osaka−等幅" w:hAnsi="Osaka−等幅" w:cs="Osaka−等幅" w:hint="eastAsia"/>
          <w:lang w:val="ja-JP"/>
        </w:rPr>
        <w:t>の</w:t>
      </w:r>
      <w:r w:rsidR="008739F8">
        <w:rPr>
          <w:rFonts w:ascii="Osaka−等幅" w:eastAsia="Osaka−等幅" w:hAnsi="Osaka−等幅" w:cs="Osaka−等幅"/>
          <w:lang w:val="ja-JP"/>
        </w:rPr>
        <w:t>I</w:t>
      </w:r>
      <w:r w:rsidR="008739F8">
        <w:rPr>
          <w:rFonts w:ascii="Osaka−等幅" w:eastAsia="Osaka−等幅" w:hAnsi="Osaka−等幅" w:cs="Osaka−等幅" w:hint="eastAsia"/>
          <w:lang w:val="ja-JP"/>
        </w:rPr>
        <w:t xml:space="preserve">nclusion </w:t>
      </w:r>
      <w:r w:rsidRPr="0041451E">
        <w:rPr>
          <w:rFonts w:ascii="Osaka−等幅" w:eastAsia="Osaka−等幅" w:hAnsi="Osaka−等幅" w:cs="Osaka−等幅" w:hint="eastAsia"/>
          <w:lang w:val="ja-JP"/>
        </w:rPr>
        <w:t>リストをエクスポート</w:t>
      </w:r>
      <w:r w:rsidR="00286208">
        <w:rPr>
          <w:rFonts w:ascii="Osaka−等幅" w:eastAsia="Osaka−等幅" w:hAnsi="Osaka−等幅" w:cs="Osaka−等幅" w:hint="eastAsia"/>
          <w:lang w:val="ja-JP"/>
        </w:rPr>
        <w:t>し</w:t>
      </w:r>
      <w:r w:rsidRPr="0041451E">
        <w:rPr>
          <w:rFonts w:ascii="Osaka−等幅" w:eastAsia="Osaka−等幅" w:hAnsi="Osaka−等幅" w:cs="Osaka−等幅" w:hint="eastAsia"/>
          <w:lang w:val="ja-JP"/>
        </w:rPr>
        <w:t>、「</w:t>
      </w:r>
      <w:r w:rsidR="008739F8">
        <w:rPr>
          <w:rFonts w:ascii="Osaka−等幅" w:eastAsia="Osaka−等幅" w:hAnsi="Osaka−等幅" w:cs="Osaka−等幅" w:hint="eastAsia"/>
          <w:lang w:val="ja-JP"/>
        </w:rPr>
        <w:t xml:space="preserve">Acculate </w:t>
      </w:r>
      <w:r w:rsidR="008739F8">
        <w:rPr>
          <w:rFonts w:ascii="Osaka−等幅" w:eastAsia="Osaka−等幅" w:hAnsi="Osaka−等幅" w:cs="Osaka−等幅"/>
          <w:lang w:val="ja-JP"/>
        </w:rPr>
        <w:t>I</w:t>
      </w:r>
      <w:r w:rsidR="008739F8">
        <w:rPr>
          <w:rFonts w:ascii="Osaka−等幅" w:eastAsia="Osaka−等幅" w:hAnsi="Osaka−等幅" w:cs="Osaka−等幅" w:hint="eastAsia"/>
          <w:lang w:val="ja-JP"/>
        </w:rPr>
        <w:t>nclusion Mass Screening</w:t>
      </w:r>
      <w:r w:rsidRPr="0041451E">
        <w:rPr>
          <w:rFonts w:ascii="Osaka−等幅" w:eastAsia="Osaka−等幅" w:hAnsi="Osaka−等幅" w:cs="Osaka−等幅" w:hint="eastAsia"/>
          <w:lang w:val="ja-JP"/>
        </w:rPr>
        <w:t>」</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2</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と呼ばれるアプローチを</w:t>
      </w:r>
      <w:r w:rsidR="00286208">
        <w:rPr>
          <w:rFonts w:ascii="Osaka−等幅" w:eastAsia="Osaka−等幅" w:hAnsi="Osaka−等幅" w:cs="Osaka−等幅" w:hint="eastAsia"/>
          <w:lang w:val="ja-JP"/>
        </w:rPr>
        <w:t>取ることが</w:t>
      </w:r>
      <w:r w:rsidRPr="0041451E">
        <w:rPr>
          <w:rFonts w:ascii="Osaka−等幅" w:eastAsia="Osaka−等幅" w:hAnsi="Osaka−等幅" w:cs="Osaka−等幅" w:hint="eastAsia"/>
          <w:lang w:val="ja-JP"/>
        </w:rPr>
        <w:t>できます。</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リストを用いた測定では</w:t>
      </w:r>
      <w:r w:rsidRPr="0041451E">
        <w:rPr>
          <w:rFonts w:ascii="Osaka−等幅" w:eastAsia="Osaka−等幅" w:hAnsi="Osaka−等幅" w:cs="Osaka−等幅" w:hint="eastAsia"/>
          <w:lang w:val="ja-JP"/>
        </w:rPr>
        <w:t>、</w:t>
      </w:r>
      <w:r w:rsidR="00286208">
        <w:rPr>
          <w:rFonts w:ascii="Osaka−等幅" w:eastAsia="Osaka−等幅" w:hAnsi="Osaka−等幅" w:cs="Osaka−等幅" w:hint="eastAsia"/>
          <w:lang w:val="ja-JP"/>
        </w:rPr>
        <w:t>DDA法でのランダムなMS/MS取得に対して</w:t>
      </w:r>
      <w:r w:rsidRPr="0041451E">
        <w:rPr>
          <w:rFonts w:ascii="Osaka−等幅" w:eastAsia="Osaka−等幅" w:hAnsi="Osaka−等幅" w:cs="Osaka−等幅" w:hint="eastAsia"/>
          <w:lang w:val="ja-JP"/>
        </w:rPr>
        <w:t>、関心の</w:t>
      </w:r>
      <w:r w:rsidR="00286208">
        <w:rPr>
          <w:rFonts w:ascii="Osaka−等幅" w:eastAsia="Osaka−等幅" w:hAnsi="Osaka−等幅" w:cs="Osaka−等幅" w:hint="eastAsia"/>
          <w:lang w:val="ja-JP"/>
        </w:rPr>
        <w:t>ある</w:t>
      </w:r>
      <w:r w:rsidRPr="0041451E">
        <w:rPr>
          <w:rFonts w:ascii="Osaka−等幅" w:eastAsia="Osaka−等幅" w:hAnsi="Osaka−等幅" w:cs="Osaka−等幅" w:hint="eastAsia"/>
          <w:lang w:val="ja-JP"/>
        </w:rPr>
        <w:t>ペプチドを</w:t>
      </w:r>
      <w:r w:rsidR="00286208">
        <w:rPr>
          <w:rFonts w:ascii="Osaka−等幅" w:eastAsia="Osaka−等幅" w:hAnsi="Osaka−等幅" w:cs="Osaka−等幅" w:hint="eastAsia"/>
          <w:lang w:val="ja-JP"/>
        </w:rPr>
        <w:t>MS/MS</w:t>
      </w:r>
      <w:r w:rsidRPr="0041451E">
        <w:rPr>
          <w:rFonts w:ascii="Osaka−等幅" w:eastAsia="Osaka−等幅" w:hAnsi="Osaka−等幅" w:cs="Osaka−等幅" w:hint="eastAsia"/>
          <w:lang w:val="ja-JP"/>
        </w:rPr>
        <w:t>する機会が増大します。</w:t>
      </w:r>
    </w:p>
    <w:p w14:paraId="72FD3BB4"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現在のところ</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では、</w:t>
      </w:r>
      <w:r w:rsidRPr="0041451E">
        <w:rPr>
          <w:rFonts w:asciiTheme="minorHAnsi" w:eastAsia="MS Mincho" w:hAnsiTheme="minorHAnsi"/>
          <w:lang w:val="ja-JP"/>
        </w:rPr>
        <w:t>AB SCIEX</w:t>
      </w:r>
      <w:r w:rsidRPr="0041451E">
        <w:rPr>
          <w:rFonts w:ascii="Osaka−等幅" w:eastAsia="Osaka−等幅" w:hAnsi="Osaka−等幅" w:cs="Osaka−等幅" w:hint="eastAsia"/>
          <w:lang w:val="ja-JP"/>
        </w:rPr>
        <w:t>装置および</w:t>
      </w:r>
      <w:r w:rsidRPr="0041451E">
        <w:rPr>
          <w:rFonts w:asciiTheme="minorHAnsi" w:eastAsia="MS Mincho" w:hAnsiTheme="minorHAnsi"/>
          <w:lang w:val="ja-JP"/>
        </w:rPr>
        <w:t>Thermo</w:t>
      </w:r>
      <w:r w:rsidRPr="0041451E">
        <w:rPr>
          <w:rFonts w:ascii="Osaka−等幅" w:eastAsia="Osaka−等幅" w:hAnsi="Osaka−等幅" w:cs="Osaka−等幅" w:hint="eastAsia"/>
          <w:lang w:val="ja-JP"/>
        </w:rPr>
        <w:t>装置の</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 リストの</w:t>
      </w:r>
      <w:r w:rsidRPr="0041451E">
        <w:rPr>
          <w:rFonts w:ascii="Osaka−等幅" w:eastAsia="Osaka−等幅" w:hAnsi="Osaka−等幅" w:cs="Osaka−等幅" w:hint="eastAsia"/>
          <w:lang w:val="ja-JP"/>
        </w:rPr>
        <w:t>エクスポート</w:t>
      </w:r>
      <w:r w:rsidR="00286208">
        <w:rPr>
          <w:rFonts w:ascii="Osaka−等幅" w:eastAsia="Osaka−等幅" w:hAnsi="Osaka−等幅" w:cs="Osaka−等幅" w:hint="eastAsia"/>
          <w:lang w:val="ja-JP"/>
        </w:rPr>
        <w:t>が</w:t>
      </w:r>
      <w:r w:rsidRPr="0041451E">
        <w:rPr>
          <w:rFonts w:ascii="Osaka−等幅" w:eastAsia="Osaka−等幅" w:hAnsi="Osaka−等幅" w:cs="Osaka−等幅" w:hint="eastAsia"/>
          <w:lang w:val="ja-JP"/>
        </w:rPr>
        <w:t>可能であり、</w:t>
      </w:r>
      <w:r w:rsidRPr="0041451E">
        <w:rPr>
          <w:rFonts w:asciiTheme="minorHAnsi" w:eastAsia="MS Mincho" w:hAnsiTheme="minorHAnsi"/>
          <w:lang w:val="ja-JP"/>
        </w:rPr>
        <w:t>Agilent</w:t>
      </w:r>
      <w:r w:rsidRPr="0041451E">
        <w:rPr>
          <w:rFonts w:ascii="Osaka−等幅" w:eastAsia="Osaka−等幅" w:hAnsi="Osaka−等幅" w:cs="Osaka−等幅" w:hint="eastAsia"/>
          <w:lang w:val="ja-JP"/>
        </w:rPr>
        <w:t>および</w:t>
      </w:r>
      <w:r w:rsidRPr="0041451E">
        <w:rPr>
          <w:rFonts w:asciiTheme="minorHAnsi" w:eastAsia="MS Mincho" w:hAnsiTheme="minorHAnsi"/>
          <w:lang w:val="ja-JP"/>
        </w:rPr>
        <w:t>Waters</w:t>
      </w:r>
      <w:r w:rsidRPr="0041451E">
        <w:rPr>
          <w:rFonts w:ascii="Osaka−等幅" w:eastAsia="Osaka−等幅" w:hAnsi="Osaka−等幅" w:cs="Osaka−等幅" w:hint="eastAsia"/>
          <w:lang w:val="ja-JP"/>
        </w:rPr>
        <w:t>の装置にも対応準備中です。</w:t>
      </w:r>
      <w:r w:rsidR="00286208">
        <w:rPr>
          <w:rFonts w:ascii="Osaka−等幅" w:eastAsia="Osaka−等幅" w:hAnsi="Osaka−等幅" w:cs="Osaka−等幅" w:hint="eastAsia"/>
          <w:lang w:val="ja-JP"/>
        </w:rPr>
        <w:t>以下の手順を実行し、</w:t>
      </w:r>
      <w:r w:rsidRPr="0041451E">
        <w:rPr>
          <w:rFonts w:ascii="Osaka−等幅" w:eastAsia="Osaka−等幅" w:hAnsi="Osaka−等幅" w:cs="Osaka−等幅" w:hint="eastAsia"/>
          <w:lang w:val="ja-JP"/>
        </w:rPr>
        <w:t>チュートリアル</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から</w:t>
      </w:r>
      <w:r w:rsidR="00286208">
        <w:rPr>
          <w:rFonts w:ascii="Osaka−等幅" w:eastAsia="Osaka−等幅" w:hAnsi="Osaka−等幅" w:cs="Osaka−等幅" w:hint="eastAsia"/>
          <w:lang w:val="ja-JP"/>
        </w:rPr>
        <w:t>次の</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286208">
        <w:rPr>
          <w:rFonts w:ascii="Osaka−等幅" w:eastAsia="Osaka−等幅" w:hAnsi="Osaka−等幅" w:cs="Osaka−等幅" w:hint="eastAsia"/>
          <w:lang w:val="ja-JP"/>
        </w:rPr>
        <w:t>用</w:t>
      </w:r>
      <w:r w:rsidRPr="0041451E">
        <w:rPr>
          <w:rFonts w:ascii="Osaka−等幅" w:eastAsia="Osaka−等幅" w:hAnsi="Osaka−等幅" w:cs="Osaka−等幅" w:hint="eastAsia"/>
          <w:lang w:val="ja-JP"/>
        </w:rPr>
        <w:t>の</w:t>
      </w:r>
      <w:r w:rsidR="00286208">
        <w:rPr>
          <w:rFonts w:ascii="Osaka−等幅" w:eastAsia="Osaka−等幅" w:hAnsi="Osaka−等幅" w:cs="Osaka−等幅"/>
          <w:lang w:val="ja-JP"/>
        </w:rPr>
        <w:t>I</w:t>
      </w:r>
      <w:r w:rsidR="00286208">
        <w:rPr>
          <w:rFonts w:ascii="Osaka−等幅" w:eastAsia="Osaka−等幅" w:hAnsi="Osaka−等幅" w:cs="Osaka−等幅" w:hint="eastAsia"/>
          <w:lang w:val="ja-JP"/>
        </w:rPr>
        <w:t>nclusionリスト</w:t>
      </w:r>
      <w:r w:rsidRPr="0041451E">
        <w:rPr>
          <w:rFonts w:ascii="Osaka−等幅" w:eastAsia="Osaka−等幅" w:hAnsi="Osaka−等幅" w:cs="Osaka−等幅" w:hint="eastAsia"/>
          <w:lang w:val="ja-JP"/>
        </w:rPr>
        <w:t>をエクスポートします。</w:t>
      </w:r>
    </w:p>
    <w:p w14:paraId="77E84F30"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ペプチド設定</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2632ECBC"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予測</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タブをクリックします。</w:t>
      </w:r>
    </w:p>
    <w:p w14:paraId="0AB0AB5C"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測定された保持時間があれば使用する</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チェックボックスをオンにします。</w:t>
      </w:r>
    </w:p>
    <w:p w14:paraId="36AAB1B4"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時間ウィンドウ</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例えば「</w:t>
      </w:r>
      <w:r w:rsidRPr="0041451E">
        <w:rPr>
          <w:rFonts w:asciiTheme="minorHAnsi" w:eastAsia="MS Mincho" w:hAnsiTheme="minorHAnsi"/>
          <w:lang w:val="ja-JP"/>
        </w:rPr>
        <w:t>10</w:t>
      </w:r>
      <w:r w:rsidRPr="0041451E">
        <w:rPr>
          <w:rFonts w:ascii="Osaka−等幅" w:eastAsia="Osaka−等幅" w:hAnsi="Osaka−等幅" w:cs="Osaka−等幅" w:hint="eastAsia"/>
          <w:lang w:val="ja-JP"/>
        </w:rPr>
        <w:t>」分といった、予測されるクロマトグラフィー安定性に適したウィンドウを入力します。ウィンドウ重複の削減は、</w:t>
      </w:r>
      <w:r w:rsidRPr="0041451E">
        <w:rPr>
          <w:rFonts w:asciiTheme="minorHAnsi" w:eastAsia="MS Mincho" w:hAnsiTheme="minorHAnsi"/>
          <w:lang w:val="ja-JP"/>
        </w:rPr>
        <w:t>SRM</w:t>
      </w:r>
      <w:r w:rsidRPr="0041451E">
        <w:rPr>
          <w:rFonts w:ascii="Osaka−等幅" w:eastAsia="Osaka−等幅" w:hAnsi="Osaka−等幅" w:cs="Osaka−等幅" w:hint="eastAsia"/>
          <w:lang w:val="ja-JP"/>
        </w:rPr>
        <w:t>の場合ほど重要ではありません。</w:t>
      </w:r>
    </w:p>
    <w:p w14:paraId="4D701298"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OK</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ボタンをクリックします。</w:t>
      </w:r>
    </w:p>
    <w:p w14:paraId="5F8620A4"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メニューで、</w:t>
      </w:r>
      <w:r w:rsidRPr="0041451E">
        <w:rPr>
          <w:rFonts w:asciiTheme="minorHAnsi" w:eastAsia="MS Mincho" w:hAnsiTheme="minorHAnsi"/>
          <w:lang w:val="ja-JP"/>
        </w:rPr>
        <w:t>[</w:t>
      </w:r>
      <w:r w:rsidRPr="0041451E">
        <w:rPr>
          <w:rFonts w:ascii="Osaka−等幅" w:eastAsia="Osaka−等幅" w:hAnsi="Osaka−等幅" w:cs="Osaka−等幅" w:hint="eastAsia"/>
          <w:b/>
          <w:lang w:val="ja-JP"/>
        </w:rPr>
        <w:t>エクスポート</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選択して</w:t>
      </w:r>
      <w:r w:rsidRPr="0041451E">
        <w:rPr>
          <w:rFonts w:asciiTheme="minorHAnsi" w:eastAsia="MS Mincho" w:hAnsiTheme="minorHAnsi"/>
          <w:lang w:val="ja-JP"/>
        </w:rPr>
        <w:t xml:space="preserve"> [</w:t>
      </w:r>
      <w:r w:rsidRPr="0041451E">
        <w:rPr>
          <w:rFonts w:ascii="Osaka−等幅" w:eastAsia="Osaka−等幅" w:hAnsi="Osaka−等幅" w:cs="Osaka−等幅" w:hint="eastAsia"/>
          <w:b/>
          <w:lang w:val="ja-JP"/>
        </w:rPr>
        <w:t>メソッド</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をクリックします。</w:t>
      </w:r>
    </w:p>
    <w:p w14:paraId="379F2219"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装置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w:t>
      </w:r>
      <w:r w:rsidRPr="0041451E">
        <w:rPr>
          <w:rFonts w:asciiTheme="minorHAnsi" w:eastAsia="MS Mincho" w:hAnsiTheme="minorHAnsi"/>
          <w:lang w:val="ja-JP"/>
        </w:rPr>
        <w:t>AB SCIEX TOF</w:t>
      </w:r>
      <w:r w:rsidRPr="0041451E">
        <w:rPr>
          <w:rFonts w:ascii="Osaka−等幅" w:eastAsia="Osaka−等幅" w:hAnsi="Osaka−等幅" w:cs="Osaka−等幅" w:hint="eastAsia"/>
          <w:lang w:val="ja-JP"/>
        </w:rPr>
        <w:t>」を選択します。</w:t>
      </w:r>
    </w:p>
    <w:p w14:paraId="6EEBEFD9"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メソッドタイプ</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ドロップダウンリストで、「スケジュール化」を選択します。</w:t>
      </w:r>
    </w:p>
    <w:p w14:paraId="6C5D3EB5" w14:textId="77777777" w:rsidR="00C91DAA" w:rsidRPr="0041451E" w:rsidRDefault="00077967">
      <w:pPr>
        <w:numPr>
          <w:ilvl w:val="0"/>
          <w:numId w:val="35"/>
        </w:numPr>
        <w:rPr>
          <w:rFonts w:asciiTheme="minorHAnsi" w:eastAsia="MS Mincho" w:hAnsiTheme="minorHAnsi"/>
        </w:rPr>
      </w:pPr>
      <w:r w:rsidRPr="0041451E">
        <w:rPr>
          <w:rFonts w:asciiTheme="minorHAnsi" w:eastAsia="MS Mincho" w:hAnsiTheme="minorHAnsi"/>
          <w:lang w:val="ja-JP"/>
        </w:rPr>
        <w:t>[</w:t>
      </w:r>
      <w:r w:rsidRPr="0041451E">
        <w:rPr>
          <w:rFonts w:ascii="Osaka−等幅" w:eastAsia="Osaka−等幅" w:hAnsi="Osaka−等幅" w:cs="Osaka−等幅" w:hint="eastAsia"/>
          <w:b/>
          <w:lang w:val="ja-JP"/>
        </w:rPr>
        <w:t>テンプレートファイル</w:t>
      </w:r>
      <w:r w:rsidRPr="0041451E">
        <w:rPr>
          <w:rFonts w:asciiTheme="minorHAnsi" w:eastAsia="MS Mincho" w:hAnsiTheme="minorHAnsi"/>
          <w:lang w:val="ja-JP"/>
        </w:rPr>
        <w:t xml:space="preserve">] </w:t>
      </w:r>
      <w:r w:rsidRPr="0041451E">
        <w:rPr>
          <w:rFonts w:ascii="Osaka−等幅" w:eastAsia="Osaka−等幅" w:hAnsi="Osaka−等幅" w:cs="Osaka−等幅" w:hint="eastAsia"/>
          <w:lang w:val="ja-JP"/>
        </w:rPr>
        <w:t>フィールドで、</w:t>
      </w:r>
      <w:r w:rsidRPr="0041451E">
        <w:rPr>
          <w:rFonts w:asciiTheme="minorHAnsi" w:eastAsia="MS Mincho" w:hAnsiTheme="minorHAnsi"/>
          <w:lang w:val="ja-JP"/>
        </w:rPr>
        <w:t>QSTAR</w:t>
      </w:r>
      <w:r w:rsidRPr="0041451E">
        <w:rPr>
          <w:rFonts w:ascii="Osaka−等幅" w:eastAsia="Osaka−等幅" w:hAnsi="Osaka−等幅" w:cs="Osaka−等幅" w:hint="eastAsia"/>
          <w:lang w:val="ja-JP"/>
        </w:rPr>
        <w:t>システムの取得法テンプレートファイルへのパスを入力します。</w:t>
      </w:r>
    </w:p>
    <w:p w14:paraId="503B8EBA" w14:textId="77777777" w:rsidR="00C91DAA" w:rsidRPr="00AB21C5" w:rsidRDefault="00077967">
      <w:pPr>
        <w:rPr>
          <w:rFonts w:ascii="Osaka−等幅" w:eastAsia="Osaka−等幅" w:hAnsi="Osaka−等幅" w:cs="Osaka−等幅"/>
          <w:lang w:val="ja-JP"/>
        </w:rPr>
      </w:pPr>
      <w:r w:rsidRPr="0041451E">
        <w:rPr>
          <w:rFonts w:ascii="Osaka−等幅" w:eastAsia="Osaka−等幅" w:hAnsi="Osaka−等幅" w:cs="Osaka−等幅" w:hint="eastAsia"/>
          <w:lang w:val="ja-JP"/>
        </w:rPr>
        <w:t>サポート対象のベンダーいずれか（</w:t>
      </w:r>
      <w:r w:rsidRPr="0041451E">
        <w:rPr>
          <w:rFonts w:asciiTheme="minorHAnsi" w:eastAsia="MS Mincho" w:hAnsiTheme="minorHAnsi"/>
          <w:lang w:val="ja-JP"/>
        </w:rPr>
        <w:t>AB SCIEX Analyst</w:t>
      </w:r>
      <w:r w:rsidRPr="0041451E">
        <w:rPr>
          <w:rFonts w:ascii="Osaka−等幅" w:eastAsia="Osaka−等幅" w:hAnsi="Osaka−等幅" w:cs="Osaka−等幅" w:hint="eastAsia"/>
          <w:lang w:val="ja-JP"/>
        </w:rPr>
        <w:t>または</w:t>
      </w:r>
      <w:r w:rsidRPr="0041451E">
        <w:rPr>
          <w:rFonts w:asciiTheme="minorHAnsi" w:eastAsia="MS Mincho" w:hAnsiTheme="minorHAnsi"/>
          <w:lang w:val="ja-JP"/>
        </w:rPr>
        <w:t>Thermo Xcalibur</w:t>
      </w:r>
      <w:r w:rsidRPr="0041451E">
        <w:rPr>
          <w:rFonts w:ascii="Osaka−等幅" w:eastAsia="Osaka−等幅" w:hAnsi="Osaka−等幅" w:cs="Osaka−等幅" w:hint="eastAsia"/>
          <w:lang w:val="ja-JP"/>
        </w:rPr>
        <w:t>）の装置ソフトウェアがインストールされているシステムを実際に所有している場合を除き、このチュートリアルで装置メソッドエクスポートについて行う作業はここまでです。</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からのすべてメソッドエクスポートについて</w:t>
      </w:r>
      <w:r w:rsidR="00BF6929">
        <w:rPr>
          <w:rFonts w:ascii="Osaka−等幅" w:eastAsia="Osaka−等幅" w:hAnsi="Osaka−等幅" w:cs="Osaka−等幅" w:hint="eastAsia"/>
          <w:lang w:val="ja-JP"/>
        </w:rPr>
        <w:t>は</w:t>
      </w:r>
      <w:r w:rsidRPr="0041451E">
        <w:rPr>
          <w:rFonts w:ascii="Osaka−等幅" w:eastAsia="Osaka−等幅" w:hAnsi="Osaka−等幅" w:cs="Osaka−等幅" w:hint="eastAsia"/>
          <w:lang w:val="ja-JP"/>
        </w:rPr>
        <w:t>、メソッドを実行しようとする装置の制御</w:t>
      </w:r>
      <w:r w:rsidR="004B5D5B">
        <w:rPr>
          <w:rFonts w:ascii="Osaka−等幅" w:eastAsia="Osaka−等幅" w:hAnsi="Osaka−等幅" w:cs="Osaka−等幅" w:hint="eastAsia"/>
          <w:lang w:val="ja-JP"/>
        </w:rPr>
        <w:t>用</w:t>
      </w:r>
      <w:r w:rsidRPr="0041451E">
        <w:rPr>
          <w:rFonts w:ascii="Osaka−等幅" w:eastAsia="Osaka−等幅" w:hAnsi="Osaka−等幅" w:cs="Osaka−等幅" w:hint="eastAsia"/>
          <w:lang w:val="ja-JP"/>
        </w:rPr>
        <w:t>コンピュータ</w:t>
      </w:r>
      <w:r w:rsidR="004B5D5B">
        <w:rPr>
          <w:rFonts w:ascii="Osaka−等幅" w:eastAsia="Osaka−等幅" w:hAnsi="Osaka−等幅" w:cs="Osaka−等幅" w:hint="eastAsia"/>
          <w:lang w:val="ja-JP"/>
        </w:rPr>
        <w:t>上</w:t>
      </w:r>
      <w:r w:rsidRPr="0041451E">
        <w:rPr>
          <w:rFonts w:ascii="Osaka−等幅" w:eastAsia="Osaka−等幅" w:hAnsi="Osaka−等幅" w:cs="Osaka−等幅" w:hint="eastAsia"/>
          <w:lang w:val="ja-JP"/>
        </w:rPr>
        <w:t>で</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のインスタンス</w:t>
      </w:r>
      <w:r w:rsidR="004B5D5B">
        <w:rPr>
          <w:rFonts w:ascii="Osaka−等幅" w:eastAsia="Osaka−等幅" w:hAnsi="Osaka−等幅" w:cs="Osaka−等幅" w:hint="eastAsia"/>
          <w:lang w:val="ja-JP"/>
        </w:rPr>
        <w:t>の</w:t>
      </w:r>
      <w:r w:rsidRPr="0041451E">
        <w:rPr>
          <w:rFonts w:ascii="Osaka−等幅" w:eastAsia="Osaka−等幅" w:hAnsi="Osaka−等幅" w:cs="Osaka−等幅" w:hint="eastAsia"/>
          <w:lang w:val="ja-JP"/>
        </w:rPr>
        <w:t>エクスポート機能を実行することが推奨されます。あなたの研究所がサポート対象装置を所有している場合でも（このチュートリアルを行っているわけですから可能性は低いですが）、上記手順を完了するかどうかはあなた次第であり、必要に応じて行われるものとします。</w:t>
      </w:r>
    </w:p>
    <w:p w14:paraId="17DF61D8" w14:textId="77777777" w:rsidR="00C91DAA" w:rsidRPr="0041451E" w:rsidRDefault="006342C2">
      <w:pPr>
        <w:pStyle w:val="Heading1"/>
        <w:rPr>
          <w:rFonts w:asciiTheme="minorHAnsi" w:eastAsia="MS Mincho" w:hAnsiTheme="minorHAnsi"/>
        </w:rPr>
      </w:pPr>
      <w:r>
        <w:rPr>
          <w:rFonts w:ascii="Osaka−等幅" w:eastAsia="Osaka−等幅" w:hAnsi="Osaka−等幅" w:cs="Osaka−等幅" w:hint="eastAsia"/>
          <w:lang w:val="ja-JP"/>
        </w:rPr>
        <w:t>おわりに</w:t>
      </w:r>
    </w:p>
    <w:p w14:paraId="6FB96100"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このチュートリアルで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を使用して</w:t>
      </w:r>
      <w:r w:rsidR="006342C2" w:rsidRPr="0041451E" w:rsidDel="006342C2">
        <w:rPr>
          <w:rFonts w:asciiTheme="minorHAnsi" w:eastAsia="MS Mincho" w:hAnsiTheme="minorHAnsi"/>
          <w:lang w:val="ja-JP"/>
        </w:rPr>
        <w:t xml:space="preserve"> </w:t>
      </w:r>
      <w:r w:rsidRPr="0041451E">
        <w:rPr>
          <w:rFonts w:asciiTheme="minorHAnsi" w:eastAsia="MS Mincho" w:hAnsiTheme="minorHAnsi"/>
          <w:lang w:val="ja-JP"/>
        </w:rPr>
        <w:t>DDA</w:t>
      </w:r>
      <w:r w:rsidRPr="0041451E">
        <w:rPr>
          <w:rFonts w:ascii="Osaka−等幅" w:eastAsia="Osaka−等幅" w:hAnsi="Osaka−等幅" w:cs="Osaka−等幅" w:hint="eastAsia"/>
          <w:lang w:val="ja-JP"/>
        </w:rPr>
        <w:t>実験データの</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から</w:t>
      </w:r>
      <w:r w:rsidR="006342C2" w:rsidRPr="0041451E">
        <w:rPr>
          <w:rFonts w:ascii="Osaka−等幅" w:eastAsia="Osaka−等幅" w:hAnsi="Osaka−等幅" w:cs="Osaka−等幅" w:hint="eastAsia"/>
          <w:lang w:val="ja-JP"/>
        </w:rPr>
        <w:t>定量的情報を</w:t>
      </w:r>
      <w:r w:rsidRPr="0041451E">
        <w:rPr>
          <w:rFonts w:ascii="Osaka−等幅" w:eastAsia="Osaka−等幅" w:hAnsi="Osaka−等幅" w:cs="Osaka−等幅" w:hint="eastAsia"/>
          <w:lang w:val="ja-JP"/>
        </w:rPr>
        <w:t>抽出するための、最も基本的で極めて重要な機能について学びました。</w:t>
      </w:r>
      <w:r w:rsidR="006342C2" w:rsidRPr="0041451E" w:rsidDel="006342C2">
        <w:rPr>
          <w:rFonts w:asciiTheme="minorHAnsi" w:eastAsia="MS Mincho" w:hAnsiTheme="minorHAnsi"/>
          <w:lang w:val="ja-JP"/>
        </w:rPr>
        <w:t xml:space="preserve"> </w:t>
      </w:r>
      <w:r w:rsidRPr="0041451E">
        <w:rPr>
          <w:rFonts w:ascii="Osaka−等幅" w:eastAsia="Osaka−等幅" w:hAnsi="Osaka−等幅" w:cs="Osaka−等幅" w:hint="eastAsia"/>
          <w:lang w:val="ja-JP"/>
        </w:rPr>
        <w:t>元々</w:t>
      </w:r>
      <w:r w:rsidR="006342C2" w:rsidRPr="0041451E" w:rsidDel="006342C2">
        <w:rPr>
          <w:rFonts w:asciiTheme="minorHAnsi" w:eastAsia="MS Mincho" w:hAnsiTheme="minorHAnsi"/>
          <w:lang w:val="ja-JP"/>
        </w:rPr>
        <w:t xml:space="preserve"> </w:t>
      </w:r>
      <w:r w:rsidRPr="0041451E">
        <w:rPr>
          <w:rFonts w:asciiTheme="minorHAnsi" w:eastAsia="MS Mincho" w:hAnsiTheme="minorHAnsi"/>
          <w:lang w:val="ja-JP"/>
        </w:rPr>
        <w:t>SRM</w:t>
      </w:r>
      <w:r w:rsidRPr="0041451E">
        <w:rPr>
          <w:rFonts w:ascii="Osaka−等幅" w:eastAsia="Osaka−等幅" w:hAnsi="Osaka−等幅" w:cs="Osaka−等幅" w:hint="eastAsia"/>
          <w:lang w:val="ja-JP"/>
        </w:rPr>
        <w:t>クロマトグラム</w:t>
      </w:r>
      <w:r w:rsidR="006342C2">
        <w:rPr>
          <w:rFonts w:ascii="Osaka−等幅" w:eastAsia="Osaka−等幅" w:hAnsi="Osaka−等幅" w:cs="Osaka−等幅" w:hint="eastAsia"/>
          <w:lang w:val="ja-JP"/>
        </w:rPr>
        <w:t>のために考案された</w:t>
      </w:r>
      <w:r w:rsidR="00C04D07" w:rsidRPr="0041451E">
        <w:rPr>
          <w:rFonts w:asciiTheme="minorHAnsi" w:eastAsia="MS Mincho" w:hAnsiTheme="minorHAnsi"/>
          <w:lang w:val="ja-JP"/>
        </w:rPr>
        <w:t xml:space="preserve"> </w:t>
      </w:r>
      <w:r w:rsidR="006342C2" w:rsidRPr="0041451E">
        <w:rPr>
          <w:rFonts w:asciiTheme="minorHAnsi" w:eastAsia="MS Mincho" w:hAnsiTheme="minorHAnsi"/>
          <w:lang w:val="ja-JP"/>
        </w:rPr>
        <w:t>Skyline</w:t>
      </w:r>
      <w:r w:rsidR="00C04D07">
        <w:rPr>
          <w:rFonts w:ascii="Osaka−等幅" w:eastAsia="Osaka−等幅" w:hAnsi="Osaka−等幅" w:cs="Osaka−等幅" w:hint="eastAsia"/>
          <w:lang w:val="ja-JP"/>
        </w:rPr>
        <w:t>の</w:t>
      </w:r>
      <w:r w:rsidR="00C04D07" w:rsidRPr="0041451E">
        <w:rPr>
          <w:rFonts w:ascii="Osaka−等幅" w:eastAsia="Osaka−等幅" w:hAnsi="Osaka−等幅" w:cs="Osaka−等幅" w:hint="eastAsia"/>
          <w:lang w:val="ja-JP"/>
        </w:rPr>
        <w:t>既存の</w:t>
      </w:r>
      <w:r w:rsidR="006342C2" w:rsidRPr="0041451E">
        <w:rPr>
          <w:rFonts w:ascii="Osaka−等幅" w:eastAsia="Osaka−等幅" w:hAnsi="Osaka−等幅" w:cs="Osaka−等幅" w:hint="eastAsia"/>
          <w:lang w:val="ja-JP"/>
        </w:rPr>
        <w:t>機能のほとんどは、</w:t>
      </w:r>
      <w:r w:rsidR="006342C2" w:rsidRPr="0041451E">
        <w:rPr>
          <w:rFonts w:asciiTheme="minorHAnsi" w:eastAsia="MS Mincho" w:hAnsiTheme="minorHAnsi"/>
          <w:lang w:val="ja-JP"/>
        </w:rPr>
        <w:t>MS1</w:t>
      </w:r>
      <w:r w:rsidR="006342C2" w:rsidRPr="0041451E">
        <w:rPr>
          <w:rFonts w:ascii="Osaka−等幅" w:eastAsia="Osaka−等幅" w:hAnsi="Osaka−等幅" w:cs="Osaka−等幅" w:hint="eastAsia"/>
          <w:lang w:val="ja-JP"/>
        </w:rPr>
        <w:t>抽出クロマトグラムにも</w:t>
      </w:r>
      <w:r w:rsidRPr="0041451E">
        <w:rPr>
          <w:rFonts w:ascii="Osaka−等幅" w:eastAsia="Osaka−等幅" w:hAnsi="Osaka−等幅" w:cs="Osaka−等幅" w:hint="eastAsia"/>
          <w:lang w:val="ja-JP"/>
        </w:rPr>
        <w:t>適用</w:t>
      </w:r>
      <w:r w:rsidR="006342C2">
        <w:rPr>
          <w:rFonts w:ascii="Osaka−等幅" w:eastAsia="Osaka−等幅" w:hAnsi="Osaka−等幅" w:cs="Osaka−等幅" w:hint="eastAsia"/>
          <w:lang w:val="ja-JP"/>
        </w:rPr>
        <w:t>でき</w:t>
      </w:r>
      <w:r w:rsidR="006342C2" w:rsidRPr="0041451E">
        <w:rPr>
          <w:rFonts w:ascii="Osaka−等幅" w:eastAsia="Osaka−等幅" w:hAnsi="Osaka−等幅" w:cs="Osaka−等幅" w:hint="eastAsia"/>
          <w:lang w:val="ja-JP"/>
        </w:rPr>
        <w:t>ます</w:t>
      </w:r>
      <w:r w:rsidRPr="0041451E">
        <w:rPr>
          <w:rFonts w:ascii="Osaka−等幅" w:eastAsia="Osaka−等幅" w:hAnsi="Osaka−等幅" w:cs="Osaka−等幅" w:hint="eastAsia"/>
          <w:lang w:val="ja-JP"/>
        </w:rPr>
        <w:t>。したがって、その他の</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チュートリアルで提示される資料および説明ビデオの理解に有用な時間を割くことをお奨めします。</w:t>
      </w:r>
      <w:r w:rsidRPr="0041451E">
        <w:rPr>
          <w:rFonts w:asciiTheme="minorHAnsi" w:eastAsia="MS Mincho" w:hAnsiTheme="minorHAnsi"/>
          <w:lang w:val="ja-JP"/>
        </w:rPr>
        <w:t>MS1</w:t>
      </w:r>
      <w:r w:rsidRPr="0041451E">
        <w:rPr>
          <w:rFonts w:ascii="Osaka−等幅" w:eastAsia="Osaka−等幅" w:hAnsi="Osaka−等幅" w:cs="Osaka−等幅" w:hint="eastAsia"/>
          <w:lang w:val="ja-JP"/>
        </w:rPr>
        <w:t>スキャンから抽出</w:t>
      </w:r>
      <w:r w:rsidR="006342C2">
        <w:rPr>
          <w:rFonts w:ascii="Osaka−等幅" w:eastAsia="Osaka−等幅" w:hAnsi="Osaka−等幅" w:cs="Osaka−等幅" w:hint="eastAsia"/>
          <w:lang w:val="ja-JP"/>
        </w:rPr>
        <w:t>し</w:t>
      </w:r>
      <w:r w:rsidR="006342C2" w:rsidRPr="0041451E">
        <w:rPr>
          <w:rFonts w:ascii="Osaka−等幅" w:eastAsia="Osaka−等幅" w:hAnsi="Osaka−等幅" w:cs="Osaka−等幅" w:hint="eastAsia"/>
          <w:lang w:val="ja-JP"/>
        </w:rPr>
        <w:t>た</w:t>
      </w:r>
      <w:r w:rsidRPr="0041451E">
        <w:rPr>
          <w:rFonts w:ascii="Osaka−等幅" w:eastAsia="Osaka−等幅" w:hAnsi="Osaka−等幅" w:cs="Osaka−等幅" w:hint="eastAsia"/>
          <w:lang w:val="ja-JP"/>
        </w:rPr>
        <w:t>クロマトグラムピ</w:t>
      </w:r>
      <w:r w:rsidRPr="0041451E">
        <w:rPr>
          <w:rFonts w:ascii="Osaka−等幅" w:eastAsia="Osaka−等幅" w:hAnsi="Osaka−等幅" w:cs="Osaka−等幅" w:hint="eastAsia"/>
          <w:lang w:val="ja-JP"/>
        </w:rPr>
        <w:lastRenderedPageBreak/>
        <w:t>ーク面積を利用するというアイディアは、昔からずっとありますが、</w:t>
      </w: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は</w:t>
      </w:r>
      <w:r w:rsidRPr="0041451E">
        <w:rPr>
          <w:rFonts w:asciiTheme="minorHAnsi" w:eastAsia="MS Mincho" w:hAnsiTheme="minorHAnsi"/>
          <w:lang w:val="ja-JP"/>
        </w:rPr>
        <w:t>Skyline</w:t>
      </w:r>
      <w:r w:rsidRPr="0041451E">
        <w:rPr>
          <w:rFonts w:ascii="Osaka−等幅" w:eastAsia="Osaka−等幅" w:hAnsi="Osaka−等幅" w:cs="Osaka−等幅" w:hint="eastAsia"/>
          <w:lang w:val="ja-JP"/>
        </w:rPr>
        <w:t>にとっていまだ比較的新しい機能分野です。したがって、</w:t>
      </w:r>
      <w:r w:rsidR="006342C2">
        <w:rPr>
          <w:rFonts w:ascii="Osaka−等幅" w:eastAsia="Osaka−等幅" w:hAnsi="Osaka−等幅" w:cs="Osaka−等幅" w:hint="eastAsia"/>
          <w:lang w:val="ja-JP"/>
        </w:rPr>
        <w:t>さらなる</w:t>
      </w:r>
      <w:r w:rsidRPr="0041451E">
        <w:rPr>
          <w:rFonts w:ascii="Osaka−等幅" w:eastAsia="Osaka−等幅" w:hAnsi="Osaka−等幅" w:cs="Osaka−等幅" w:hint="eastAsia"/>
          <w:lang w:val="ja-JP"/>
        </w:rPr>
        <w:t>改善</w:t>
      </w:r>
      <w:r w:rsidR="006342C2">
        <w:rPr>
          <w:rFonts w:ascii="Osaka−等幅" w:eastAsia="Osaka−等幅" w:hAnsi="Osaka−等幅" w:cs="Osaka−等幅" w:hint="eastAsia"/>
          <w:lang w:val="ja-JP"/>
        </w:rPr>
        <w:t>をご</w:t>
      </w:r>
      <w:r w:rsidRPr="0041451E">
        <w:rPr>
          <w:rFonts w:ascii="Osaka−等幅" w:eastAsia="Osaka−等幅" w:hAnsi="Osaka−等幅" w:cs="Osaka−等幅" w:hint="eastAsia"/>
          <w:lang w:val="ja-JP"/>
        </w:rPr>
        <w:t>期待</w:t>
      </w:r>
      <w:r w:rsidR="006342C2">
        <w:rPr>
          <w:rFonts w:ascii="Osaka−等幅" w:eastAsia="Osaka−等幅" w:hAnsi="Osaka−等幅" w:cs="Osaka−等幅" w:hint="eastAsia"/>
          <w:lang w:val="ja-JP"/>
        </w:rPr>
        <w:t>ください</w:t>
      </w:r>
      <w:r w:rsidRPr="0041451E">
        <w:rPr>
          <w:rFonts w:ascii="Osaka−等幅" w:eastAsia="Osaka−等幅" w:hAnsi="Osaka−等幅" w:cs="Osaka−等幅" w:hint="eastAsia"/>
          <w:lang w:val="ja-JP"/>
        </w:rPr>
        <w:t>。</w:t>
      </w:r>
    </w:p>
    <w:p w14:paraId="35CB2C6B" w14:textId="77777777"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補足</w:t>
      </w:r>
    </w:p>
    <w:p w14:paraId="4E73E29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MS1</w:t>
      </w:r>
      <w:r w:rsidRPr="0041451E">
        <w:rPr>
          <w:rFonts w:ascii="Osaka−等幅" w:eastAsia="Osaka−等幅" w:hAnsi="Osaka−等幅" w:cs="Osaka−等幅" w:hint="eastAsia"/>
          <w:lang w:val="ja-JP"/>
        </w:rPr>
        <w:t>フィルタ</w:t>
      </w:r>
      <w:r w:rsidR="004B5D5B">
        <w:rPr>
          <w:rFonts w:ascii="Osaka−等幅" w:eastAsia="Osaka−等幅" w:hAnsi="Osaka−等幅" w:cs="Osaka−等幅" w:hint="eastAsia"/>
          <w:lang w:val="ja-JP"/>
        </w:rPr>
        <w:t>の原著</w:t>
      </w:r>
      <w:r w:rsidRPr="0041451E">
        <w:rPr>
          <w:rFonts w:ascii="Osaka−等幅" w:eastAsia="Osaka−等幅" w:hAnsi="Osaka−等幅" w:cs="Osaka−等幅" w:hint="eastAsia"/>
          <w:lang w:val="ja-JP"/>
        </w:rPr>
        <w:t>論文</w:t>
      </w:r>
      <w:r w:rsidR="00CC43FC"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CC43FC"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00CC43FC" w:rsidRPr="0041451E">
        <w:rPr>
          <w:rFonts w:asciiTheme="minorHAnsi" w:eastAsia="MS Mincho" w:hAnsiTheme="minorHAnsi"/>
          <w:lang w:val="ja-JP"/>
        </w:rPr>
        <w:fldChar w:fldCharType="end"/>
      </w:r>
      <w:r w:rsidRPr="0041451E">
        <w:rPr>
          <w:rFonts w:ascii="Osaka−等幅" w:eastAsia="Osaka−等幅" w:hAnsi="Osaka−等幅" w:cs="Osaka−等幅" w:hint="eastAsia"/>
          <w:lang w:val="ja-JP"/>
        </w:rPr>
        <w:t>用に処理された実際のデータセットの確認に興味がおありになる場合、以下のリンクで、上記で説明した最小化されたドキュメントをダウンロード</w:t>
      </w:r>
      <w:r w:rsidR="004D15A7">
        <w:rPr>
          <w:rFonts w:ascii="Osaka−等幅" w:eastAsia="Osaka−等幅" w:hAnsi="Osaka−等幅" w:cs="Osaka−等幅" w:hint="eastAsia"/>
          <w:lang w:val="ja-JP"/>
        </w:rPr>
        <w:t>できます</w:t>
      </w:r>
      <w:r w:rsidRPr="0041451E">
        <w:rPr>
          <w:rFonts w:ascii="Osaka−等幅" w:eastAsia="Osaka−等幅" w:hAnsi="Osaka−等幅" w:cs="Osaka−等幅" w:hint="eastAsia"/>
          <w:lang w:val="ja-JP"/>
        </w:rPr>
        <w:t>。</w:t>
      </w:r>
    </w:p>
    <w:p w14:paraId="4EC93710" w14:textId="77777777" w:rsidR="00C91DAA" w:rsidRPr="0041451E" w:rsidRDefault="00AD7972">
      <w:pPr>
        <w:rPr>
          <w:rFonts w:asciiTheme="minorHAnsi" w:eastAsia="MS Mincho" w:hAnsiTheme="minorHAnsi"/>
        </w:rPr>
      </w:pPr>
      <w:hyperlink r:id="rId59" w:history="1">
        <w:r w:rsidR="00077967" w:rsidRPr="00AB21C5">
          <w:rPr>
            <w:rStyle w:val="Hyperlink"/>
            <w:rFonts w:asciiTheme="minorHAnsi" w:eastAsia="MS Mincho" w:hAnsiTheme="minorHAnsi"/>
          </w:rPr>
          <w:t>http://proteome.gs.washington.edu/supplementary_data/MS1_Filtering/minimized/</w:t>
        </w:r>
      </w:hyperlink>
    </w:p>
    <w:p w14:paraId="18524A17" w14:textId="77777777" w:rsidR="00C91DAA" w:rsidRPr="0041451E" w:rsidRDefault="00077967">
      <w:pPr>
        <w:rPr>
          <w:rFonts w:asciiTheme="minorHAnsi" w:eastAsia="MS Mincho" w:hAnsiTheme="minorHAnsi"/>
        </w:rPr>
      </w:pPr>
      <w:r w:rsidRPr="0041451E">
        <w:rPr>
          <w:rFonts w:ascii="Osaka−等幅" w:eastAsia="Osaka−等幅" w:hAnsi="Osaka−等幅" w:cs="Osaka−等幅" w:hint="eastAsia"/>
          <w:lang w:val="ja-JP"/>
        </w:rPr>
        <w:t>完全な</w:t>
      </w:r>
      <w:r w:rsidRPr="0041451E">
        <w:rPr>
          <w:rFonts w:asciiTheme="minorHAnsi" w:eastAsia="MS Mincho" w:hAnsiTheme="minorHAnsi"/>
          <w:lang w:val="ja-JP"/>
        </w:rPr>
        <w:t>Skyline</w:t>
      </w:r>
      <w:r w:rsidRPr="0041451E">
        <w:rPr>
          <w:rFonts w:ascii="Osaka−等幅" w:eastAsia="Osaka−等幅" w:hAnsi="Osaka−等幅" w:cs="Osaka−等幅" w:hint="eastAsia"/>
          <w:lang w:val="ja-JP"/>
        </w:rPr>
        <w:t>ドキュメントおよび</w:t>
      </w:r>
      <w:r w:rsidR="004B5D5B">
        <w:rPr>
          <w:rFonts w:ascii="Osaka−等幅" w:eastAsia="Osaka−等幅" w:hAnsi="Osaka−等幅" w:cs="Osaka−等幅" w:hint="eastAsia"/>
          <w:lang w:val="ja-JP"/>
        </w:rPr>
        <w:t>Raw</w:t>
      </w:r>
      <w:r w:rsidRPr="0041451E">
        <w:rPr>
          <w:rFonts w:ascii="Osaka−等幅" w:eastAsia="Osaka−等幅" w:hAnsi="Osaka−等幅" w:cs="Osaka−等幅" w:hint="eastAsia"/>
          <w:lang w:val="ja-JP"/>
        </w:rPr>
        <w:t>データについては、親ディレクトリを参照</w:t>
      </w:r>
      <w:r w:rsidR="004B5D5B">
        <w:rPr>
          <w:rFonts w:ascii="Osaka−等幅" w:eastAsia="Osaka−等幅" w:hAnsi="Osaka−等幅" w:cs="Osaka−等幅" w:hint="eastAsia"/>
          <w:lang w:val="ja-JP"/>
        </w:rPr>
        <w:t>してください</w:t>
      </w:r>
      <w:r w:rsidRPr="0041451E">
        <w:rPr>
          <w:rFonts w:ascii="Osaka−等幅" w:eastAsia="Osaka−等幅" w:hAnsi="Osaka−等幅" w:cs="Osaka−等幅" w:hint="eastAsia"/>
          <w:lang w:val="ja-JP"/>
        </w:rPr>
        <w:t>。</w:t>
      </w:r>
    </w:p>
    <w:p w14:paraId="27F10FB3" w14:textId="77777777" w:rsidR="00C91DAA" w:rsidRPr="0041451E" w:rsidRDefault="00077967">
      <w:pPr>
        <w:pStyle w:val="Heading1"/>
        <w:rPr>
          <w:rFonts w:asciiTheme="minorHAnsi" w:eastAsia="MS Mincho" w:hAnsiTheme="minorHAnsi"/>
        </w:rPr>
      </w:pPr>
      <w:r w:rsidRPr="0041451E">
        <w:rPr>
          <w:rFonts w:ascii="Osaka−等幅" w:eastAsia="Osaka−等幅" w:hAnsi="Osaka−等幅" w:cs="Osaka−等幅" w:hint="eastAsia"/>
          <w:lang w:val="ja-JP"/>
        </w:rPr>
        <w:t>参考文献</w:t>
      </w:r>
    </w:p>
    <w:p w14:paraId="65F41A78" w14:textId="77777777" w:rsidR="00C91DAA" w:rsidRPr="0041451E" w:rsidRDefault="00CC43FC">
      <w:pPr>
        <w:pStyle w:val="Bibliography"/>
        <w:rPr>
          <w:rFonts w:asciiTheme="minorHAnsi" w:eastAsia="MS Mincho" w:hAnsiTheme="minorHAnsi"/>
        </w:rPr>
      </w:pPr>
      <w:r w:rsidRPr="0041451E">
        <w:rPr>
          <w:rFonts w:asciiTheme="minorHAnsi" w:eastAsia="MS Mincho" w:hAnsiTheme="minorHAnsi"/>
          <w:lang w:val="ja-JP"/>
        </w:rPr>
        <w:fldChar w:fldCharType="begin"/>
      </w:r>
      <w:r w:rsidR="00077967" w:rsidRPr="00AB21C5">
        <w:rPr>
          <w:rFonts w:asciiTheme="minorHAnsi" w:eastAsia="MS Mincho" w:hAnsiTheme="minorHAnsi"/>
        </w:rPr>
        <w:instrText xml:space="preserve"> ADDIN ZOTERO_BIBL {"omitted":[["http://zotero.org/users/916000/items/CCZKI6TM"]],"custom":[]} CSL_BIBLIOGRAPHY </w:instrText>
      </w:r>
      <w:r w:rsidRPr="0041451E">
        <w:rPr>
          <w:rFonts w:asciiTheme="minorHAnsi" w:eastAsia="MS Mincho" w:hAnsiTheme="minorHAnsi"/>
          <w:lang w:val="ja-JP"/>
        </w:rPr>
        <w:fldChar w:fldCharType="separate"/>
      </w:r>
      <w:r w:rsidR="00077967" w:rsidRPr="00AB21C5">
        <w:rPr>
          <w:rFonts w:asciiTheme="minorHAnsi" w:eastAsia="MS Mincho" w:hAnsiTheme="minorHAnsi"/>
        </w:rPr>
        <w:t>1.</w:t>
      </w:r>
      <w:r w:rsidR="00077967" w:rsidRPr="00AB21C5">
        <w:rPr>
          <w:rFonts w:asciiTheme="minorHAnsi" w:eastAsia="MS Mincho" w:hAnsiTheme="minorHAnsi"/>
        </w:rPr>
        <w:tab/>
        <w:t xml:space="preserve">Schilling, B. </w:t>
      </w:r>
      <w:r w:rsidR="00077967" w:rsidRPr="00AB21C5">
        <w:rPr>
          <w:rFonts w:asciiTheme="minorHAnsi" w:eastAsia="MS Mincho" w:hAnsiTheme="minorHAnsi"/>
          <w:i/>
          <w:iCs/>
        </w:rPr>
        <w:t>et al.</w:t>
      </w:r>
      <w:r w:rsidR="00077967">
        <w:rPr>
          <w:rFonts w:asciiTheme="minorHAnsi" w:eastAsia="MS Mincho" w:hAnsiTheme="minorHAnsi"/>
          <w:i/>
          <w:iCs/>
        </w:rPr>
        <w:t xml:space="preserve"> </w:t>
      </w:r>
      <w:r w:rsidR="00077967" w:rsidRPr="00AB21C5">
        <w:rPr>
          <w:rFonts w:asciiTheme="minorHAnsi" w:eastAsia="MS Mincho" w:hAnsiTheme="minorHAnsi"/>
        </w:rPr>
        <w:t>Platform-independent and Label-free Quantitation of Proteomic Data Using MS1 Extracted Ion Chromatograms in Skyline APPLICATION TO PROTEIN ACETYLATION AND PHOSPHORYLATION.</w:t>
      </w:r>
      <w:r w:rsidR="00077967">
        <w:rPr>
          <w:rFonts w:asciiTheme="minorHAnsi" w:eastAsia="MS Mincho" w:hAnsiTheme="minorHAnsi"/>
        </w:rPr>
        <w:t xml:space="preserve"> </w:t>
      </w:r>
      <w:r w:rsidR="00077967" w:rsidRPr="00AB21C5">
        <w:rPr>
          <w:rFonts w:asciiTheme="minorHAnsi" w:eastAsia="MS Mincho" w:hAnsiTheme="minorHAnsi"/>
          <w:i/>
          <w:iCs/>
        </w:rPr>
        <w:t xml:space="preserve">Mol Cell Proteomics </w:t>
      </w:r>
      <w:r w:rsidR="00077967" w:rsidRPr="00AB21C5">
        <w:rPr>
          <w:rFonts w:asciiTheme="minorHAnsi" w:eastAsia="MS Mincho" w:hAnsiTheme="minorHAnsi"/>
          <w:b/>
          <w:bCs/>
        </w:rPr>
        <w:t>11,</w:t>
      </w:r>
      <w:r w:rsidR="00077967" w:rsidRPr="00AB21C5">
        <w:rPr>
          <w:rFonts w:asciiTheme="minorHAnsi" w:eastAsia="MS Mincho" w:hAnsiTheme="minorHAnsi"/>
        </w:rPr>
        <w:t xml:space="preserve"> 202–214 (2012).</w:t>
      </w:r>
    </w:p>
    <w:p w14:paraId="60A862A1" w14:textId="77777777" w:rsidR="00C91DAA" w:rsidRPr="0041451E" w:rsidRDefault="00077967">
      <w:pPr>
        <w:pStyle w:val="Bibliography"/>
        <w:rPr>
          <w:rFonts w:asciiTheme="minorHAnsi" w:eastAsia="MS Mincho" w:hAnsiTheme="minorHAnsi"/>
        </w:rPr>
      </w:pPr>
      <w:r w:rsidRPr="00AB21C5">
        <w:rPr>
          <w:rFonts w:asciiTheme="minorHAnsi" w:eastAsia="MS Mincho" w:hAnsiTheme="minorHAnsi"/>
        </w:rPr>
        <w:t>2.</w:t>
      </w:r>
      <w:r w:rsidRPr="00AB21C5">
        <w:rPr>
          <w:rFonts w:asciiTheme="minorHAnsi" w:eastAsia="MS Mincho" w:hAnsiTheme="minorHAnsi"/>
        </w:rPr>
        <w:tab/>
        <w:t xml:space="preserve">Jaffe, J. D. </w:t>
      </w:r>
      <w:r w:rsidRPr="00AB21C5">
        <w:rPr>
          <w:rFonts w:asciiTheme="minorHAnsi" w:eastAsia="MS Mincho" w:hAnsiTheme="minorHAnsi"/>
          <w:i/>
          <w:iCs/>
        </w:rPr>
        <w:t>et al.</w:t>
      </w:r>
      <w:r>
        <w:rPr>
          <w:rFonts w:asciiTheme="minorHAnsi" w:eastAsia="MS Mincho" w:hAnsiTheme="minorHAnsi"/>
          <w:i/>
          <w:iCs/>
        </w:rPr>
        <w:t xml:space="preserve"> </w:t>
      </w:r>
      <w:r w:rsidRPr="00AB21C5">
        <w:rPr>
          <w:rFonts w:asciiTheme="minorHAnsi" w:eastAsia="MS Mincho" w:hAnsiTheme="minorHAnsi"/>
        </w:rPr>
        <w:t>Accurate Inclusion Mass Screening.</w:t>
      </w:r>
      <w:r>
        <w:rPr>
          <w:rFonts w:asciiTheme="minorHAnsi" w:eastAsia="MS Mincho" w:hAnsiTheme="minorHAnsi"/>
        </w:rPr>
        <w:t xml:space="preserve"> </w:t>
      </w:r>
      <w:r w:rsidRPr="0041451E">
        <w:rPr>
          <w:rFonts w:asciiTheme="minorHAnsi" w:eastAsia="MS Mincho" w:hAnsiTheme="minorHAnsi"/>
          <w:i/>
          <w:iCs/>
          <w:lang w:val="ja-JP"/>
        </w:rPr>
        <w:t xml:space="preserve">Mol Cell Proteomics </w:t>
      </w:r>
      <w:r w:rsidRPr="0041451E">
        <w:rPr>
          <w:rFonts w:asciiTheme="minorHAnsi" w:eastAsia="MS Mincho" w:hAnsiTheme="minorHAnsi"/>
          <w:b/>
          <w:bCs/>
          <w:lang w:val="ja-JP"/>
        </w:rPr>
        <w:t>7,</w:t>
      </w:r>
      <w:r w:rsidRPr="0041451E">
        <w:rPr>
          <w:rFonts w:asciiTheme="minorHAnsi" w:eastAsia="MS Mincho" w:hAnsiTheme="minorHAnsi"/>
          <w:lang w:val="ja-JP"/>
        </w:rPr>
        <w:t xml:space="preserve"> 1952–1962 (2008).</w:t>
      </w:r>
    </w:p>
    <w:p w14:paraId="36DCB00D" w14:textId="77777777" w:rsidR="00C91DAA" w:rsidRPr="0041451E" w:rsidRDefault="00CC43FC">
      <w:pPr>
        <w:rPr>
          <w:rFonts w:asciiTheme="minorHAnsi" w:eastAsia="MS Mincho" w:hAnsiTheme="minorHAnsi"/>
        </w:rPr>
      </w:pPr>
      <w:r w:rsidRPr="0041451E">
        <w:rPr>
          <w:rFonts w:asciiTheme="minorHAnsi" w:eastAsia="MS Mincho" w:hAnsiTheme="minorHAnsi"/>
          <w:lang w:val="ja-JP"/>
        </w:rPr>
        <w:fldChar w:fldCharType="end"/>
      </w:r>
    </w:p>
    <w:sectPr w:rsidR="00C91DAA" w:rsidRPr="0041451E" w:rsidSect="00CC43FC">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8AC7FD" w14:textId="77777777" w:rsidR="00AD7972" w:rsidRDefault="00AD7972" w:rsidP="00F726CD">
      <w:pPr>
        <w:spacing w:after="0" w:line="240" w:lineRule="auto"/>
      </w:pPr>
      <w:r>
        <w:rPr>
          <w:lang w:val="ja-JP"/>
        </w:rPr>
        <w:separator/>
      </w:r>
    </w:p>
  </w:endnote>
  <w:endnote w:type="continuationSeparator" w:id="0">
    <w:p w14:paraId="0F25229E" w14:textId="77777777" w:rsidR="00AD7972" w:rsidRDefault="00AD7972"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saka−等幅">
    <w:altName w:val="MS Mincho"/>
    <w:charset w:val="4E"/>
    <w:family w:val="auto"/>
    <w:pitch w:val="variable"/>
    <w:sig w:usb0="00000000" w:usb1="00000000" w:usb2="01000407"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05A527" w14:textId="77777777" w:rsidR="00C01EC5" w:rsidRDefault="00C01EC5">
    <w:pPr>
      <w:pStyle w:val="Footer"/>
      <w:jc w:val="center"/>
    </w:pPr>
    <w:r>
      <w:fldChar w:fldCharType="begin"/>
    </w:r>
    <w:r>
      <w:instrText xml:space="preserve"> PAGE   \* MERGEFORMAT </w:instrText>
    </w:r>
    <w:r>
      <w:fldChar w:fldCharType="separate"/>
    </w:r>
    <w:r w:rsidR="00AB21C5" w:rsidRPr="00AB21C5">
      <w:rPr>
        <w:noProof/>
        <w:lang w:val="ja-JP"/>
      </w:rPr>
      <w:t>9</w:t>
    </w:r>
    <w:r>
      <w:rPr>
        <w:noProof/>
        <w:lang w:val="ja-JP"/>
      </w:rPr>
      <w:fldChar w:fldCharType="end"/>
    </w:r>
  </w:p>
  <w:p w14:paraId="039DB1B2" w14:textId="77777777" w:rsidR="00C01EC5" w:rsidRDefault="00C01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957BCE" w14:textId="77777777" w:rsidR="00AD7972" w:rsidRDefault="00AD7972" w:rsidP="00F726CD">
      <w:pPr>
        <w:spacing w:after="0" w:line="240" w:lineRule="auto"/>
      </w:pPr>
      <w:r>
        <w:rPr>
          <w:lang w:val="ja-JP"/>
        </w:rPr>
        <w:separator/>
      </w:r>
    </w:p>
  </w:footnote>
  <w:footnote w:type="continuationSeparator" w:id="0">
    <w:p w14:paraId="032E9662" w14:textId="77777777" w:rsidR="00AD7972" w:rsidRDefault="00AD7972"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0EAA"/>
    <w:rsid w:val="000057BF"/>
    <w:rsid w:val="00005A97"/>
    <w:rsid w:val="00006BDB"/>
    <w:rsid w:val="0000737A"/>
    <w:rsid w:val="000111C9"/>
    <w:rsid w:val="00012BE5"/>
    <w:rsid w:val="00013C1E"/>
    <w:rsid w:val="00014DA8"/>
    <w:rsid w:val="00017117"/>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53369"/>
    <w:rsid w:val="00062E5A"/>
    <w:rsid w:val="00063058"/>
    <w:rsid w:val="00064227"/>
    <w:rsid w:val="000705E6"/>
    <w:rsid w:val="000725AA"/>
    <w:rsid w:val="000734A3"/>
    <w:rsid w:val="000744C4"/>
    <w:rsid w:val="000747E4"/>
    <w:rsid w:val="000751E0"/>
    <w:rsid w:val="00077431"/>
    <w:rsid w:val="00077967"/>
    <w:rsid w:val="000810EB"/>
    <w:rsid w:val="000854C2"/>
    <w:rsid w:val="000859A1"/>
    <w:rsid w:val="00087D8E"/>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104"/>
    <w:rsid w:val="000C5820"/>
    <w:rsid w:val="000D09B5"/>
    <w:rsid w:val="000D3FA1"/>
    <w:rsid w:val="000D7515"/>
    <w:rsid w:val="000E1AF5"/>
    <w:rsid w:val="000E22FA"/>
    <w:rsid w:val="000E431F"/>
    <w:rsid w:val="000E5E28"/>
    <w:rsid w:val="000E7D35"/>
    <w:rsid w:val="000E7F4A"/>
    <w:rsid w:val="000F0530"/>
    <w:rsid w:val="000F0EB0"/>
    <w:rsid w:val="000F2F83"/>
    <w:rsid w:val="000F3225"/>
    <w:rsid w:val="000F4A3A"/>
    <w:rsid w:val="001003D1"/>
    <w:rsid w:val="0010065A"/>
    <w:rsid w:val="00100948"/>
    <w:rsid w:val="00100E29"/>
    <w:rsid w:val="001034FB"/>
    <w:rsid w:val="001037C9"/>
    <w:rsid w:val="00106941"/>
    <w:rsid w:val="00110BA8"/>
    <w:rsid w:val="00115DB8"/>
    <w:rsid w:val="001164DB"/>
    <w:rsid w:val="00117674"/>
    <w:rsid w:val="00117746"/>
    <w:rsid w:val="00117CFD"/>
    <w:rsid w:val="0012226E"/>
    <w:rsid w:val="00125F45"/>
    <w:rsid w:val="00125F61"/>
    <w:rsid w:val="001266E0"/>
    <w:rsid w:val="00127C6A"/>
    <w:rsid w:val="001302ED"/>
    <w:rsid w:val="00130864"/>
    <w:rsid w:val="00130A8D"/>
    <w:rsid w:val="00130EBE"/>
    <w:rsid w:val="001316EC"/>
    <w:rsid w:val="0013466F"/>
    <w:rsid w:val="001379C1"/>
    <w:rsid w:val="001401E0"/>
    <w:rsid w:val="00141369"/>
    <w:rsid w:val="001428D4"/>
    <w:rsid w:val="00143240"/>
    <w:rsid w:val="001435CC"/>
    <w:rsid w:val="00151DFA"/>
    <w:rsid w:val="00154AB2"/>
    <w:rsid w:val="001553A3"/>
    <w:rsid w:val="001562C1"/>
    <w:rsid w:val="00156C3A"/>
    <w:rsid w:val="001576A4"/>
    <w:rsid w:val="00160C13"/>
    <w:rsid w:val="00163B4D"/>
    <w:rsid w:val="0016573A"/>
    <w:rsid w:val="00166EDF"/>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C7D7B"/>
    <w:rsid w:val="001D0EF1"/>
    <w:rsid w:val="001D26F6"/>
    <w:rsid w:val="001D323E"/>
    <w:rsid w:val="001D5FE5"/>
    <w:rsid w:val="001D6EDA"/>
    <w:rsid w:val="001D7DF4"/>
    <w:rsid w:val="001E2D21"/>
    <w:rsid w:val="001E3656"/>
    <w:rsid w:val="001E4D4E"/>
    <w:rsid w:val="001E55C0"/>
    <w:rsid w:val="001E7320"/>
    <w:rsid w:val="001F0337"/>
    <w:rsid w:val="001F2965"/>
    <w:rsid w:val="001F2F33"/>
    <w:rsid w:val="001F4332"/>
    <w:rsid w:val="001F4445"/>
    <w:rsid w:val="001F450C"/>
    <w:rsid w:val="001F473E"/>
    <w:rsid w:val="001F5463"/>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4979"/>
    <w:rsid w:val="00225078"/>
    <w:rsid w:val="00226ABC"/>
    <w:rsid w:val="00227849"/>
    <w:rsid w:val="00227C20"/>
    <w:rsid w:val="00233F91"/>
    <w:rsid w:val="0023459A"/>
    <w:rsid w:val="00235E20"/>
    <w:rsid w:val="00242403"/>
    <w:rsid w:val="00242463"/>
    <w:rsid w:val="00242B1E"/>
    <w:rsid w:val="00244418"/>
    <w:rsid w:val="00245D74"/>
    <w:rsid w:val="00245F96"/>
    <w:rsid w:val="00247591"/>
    <w:rsid w:val="002476D8"/>
    <w:rsid w:val="00247CCB"/>
    <w:rsid w:val="002511A7"/>
    <w:rsid w:val="00253CC9"/>
    <w:rsid w:val="002542BB"/>
    <w:rsid w:val="00254610"/>
    <w:rsid w:val="00255E46"/>
    <w:rsid w:val="00261644"/>
    <w:rsid w:val="00266953"/>
    <w:rsid w:val="00267605"/>
    <w:rsid w:val="00270519"/>
    <w:rsid w:val="00271A24"/>
    <w:rsid w:val="002739A8"/>
    <w:rsid w:val="002748BA"/>
    <w:rsid w:val="002748D7"/>
    <w:rsid w:val="00275A4E"/>
    <w:rsid w:val="002765ED"/>
    <w:rsid w:val="002768E6"/>
    <w:rsid w:val="00277AFC"/>
    <w:rsid w:val="00281B90"/>
    <w:rsid w:val="002834E7"/>
    <w:rsid w:val="002851DE"/>
    <w:rsid w:val="00286100"/>
    <w:rsid w:val="002861A5"/>
    <w:rsid w:val="00286208"/>
    <w:rsid w:val="00287407"/>
    <w:rsid w:val="0028749F"/>
    <w:rsid w:val="00290D22"/>
    <w:rsid w:val="0029154E"/>
    <w:rsid w:val="002938F0"/>
    <w:rsid w:val="00293BD7"/>
    <w:rsid w:val="00294292"/>
    <w:rsid w:val="00294C3A"/>
    <w:rsid w:val="0029618D"/>
    <w:rsid w:val="0029644F"/>
    <w:rsid w:val="002A2789"/>
    <w:rsid w:val="002A74CE"/>
    <w:rsid w:val="002B0F42"/>
    <w:rsid w:val="002B2683"/>
    <w:rsid w:val="002B2F92"/>
    <w:rsid w:val="002B30B1"/>
    <w:rsid w:val="002B34DA"/>
    <w:rsid w:val="002B4640"/>
    <w:rsid w:val="002B485A"/>
    <w:rsid w:val="002B716E"/>
    <w:rsid w:val="002B73AA"/>
    <w:rsid w:val="002B7CD4"/>
    <w:rsid w:val="002C083B"/>
    <w:rsid w:val="002C11F5"/>
    <w:rsid w:val="002C4590"/>
    <w:rsid w:val="002C4E86"/>
    <w:rsid w:val="002C5623"/>
    <w:rsid w:val="002C71E1"/>
    <w:rsid w:val="002D090C"/>
    <w:rsid w:val="002D2916"/>
    <w:rsid w:val="002D2B11"/>
    <w:rsid w:val="002D3C7D"/>
    <w:rsid w:val="002D4252"/>
    <w:rsid w:val="002D6B73"/>
    <w:rsid w:val="002D6EC2"/>
    <w:rsid w:val="002E1B5F"/>
    <w:rsid w:val="002E1D51"/>
    <w:rsid w:val="002E1F33"/>
    <w:rsid w:val="002E31F3"/>
    <w:rsid w:val="002E44F3"/>
    <w:rsid w:val="002E5E55"/>
    <w:rsid w:val="002E5F92"/>
    <w:rsid w:val="002F240A"/>
    <w:rsid w:val="002F3130"/>
    <w:rsid w:val="002F31FF"/>
    <w:rsid w:val="002F452C"/>
    <w:rsid w:val="002F46D5"/>
    <w:rsid w:val="0030276E"/>
    <w:rsid w:val="00302921"/>
    <w:rsid w:val="00302FED"/>
    <w:rsid w:val="00304187"/>
    <w:rsid w:val="003105C2"/>
    <w:rsid w:val="00311D9B"/>
    <w:rsid w:val="0031267F"/>
    <w:rsid w:val="00312E97"/>
    <w:rsid w:val="00313680"/>
    <w:rsid w:val="003136B4"/>
    <w:rsid w:val="0031381D"/>
    <w:rsid w:val="00314A8C"/>
    <w:rsid w:val="003165E9"/>
    <w:rsid w:val="003166B0"/>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3E0B"/>
    <w:rsid w:val="0036729C"/>
    <w:rsid w:val="00367F13"/>
    <w:rsid w:val="003731D1"/>
    <w:rsid w:val="00374C93"/>
    <w:rsid w:val="003753EC"/>
    <w:rsid w:val="0037637D"/>
    <w:rsid w:val="003772EA"/>
    <w:rsid w:val="00377CFD"/>
    <w:rsid w:val="0038008F"/>
    <w:rsid w:val="00380C16"/>
    <w:rsid w:val="0038191C"/>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0DAD"/>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3D0C"/>
    <w:rsid w:val="003E73EC"/>
    <w:rsid w:val="003E7A7A"/>
    <w:rsid w:val="003F301C"/>
    <w:rsid w:val="003F3538"/>
    <w:rsid w:val="003F64F7"/>
    <w:rsid w:val="003F704F"/>
    <w:rsid w:val="003F709D"/>
    <w:rsid w:val="003F79F1"/>
    <w:rsid w:val="004009B2"/>
    <w:rsid w:val="00402058"/>
    <w:rsid w:val="0040290D"/>
    <w:rsid w:val="00404B5E"/>
    <w:rsid w:val="00404F51"/>
    <w:rsid w:val="004055AD"/>
    <w:rsid w:val="004059CD"/>
    <w:rsid w:val="00406269"/>
    <w:rsid w:val="00407521"/>
    <w:rsid w:val="00410C25"/>
    <w:rsid w:val="00412985"/>
    <w:rsid w:val="004138D1"/>
    <w:rsid w:val="00413E06"/>
    <w:rsid w:val="0041451E"/>
    <w:rsid w:val="004152A3"/>
    <w:rsid w:val="0041540A"/>
    <w:rsid w:val="00416CD5"/>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D18"/>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463"/>
    <w:rsid w:val="004869D2"/>
    <w:rsid w:val="0049078B"/>
    <w:rsid w:val="00490A15"/>
    <w:rsid w:val="0049141E"/>
    <w:rsid w:val="00491D08"/>
    <w:rsid w:val="00491F76"/>
    <w:rsid w:val="00493861"/>
    <w:rsid w:val="00494518"/>
    <w:rsid w:val="004946C0"/>
    <w:rsid w:val="004949DD"/>
    <w:rsid w:val="00494B6F"/>
    <w:rsid w:val="00496C8B"/>
    <w:rsid w:val="00496E08"/>
    <w:rsid w:val="00497169"/>
    <w:rsid w:val="004A15EA"/>
    <w:rsid w:val="004A18A5"/>
    <w:rsid w:val="004A5299"/>
    <w:rsid w:val="004A68BF"/>
    <w:rsid w:val="004A6EFA"/>
    <w:rsid w:val="004B0198"/>
    <w:rsid w:val="004B1BF9"/>
    <w:rsid w:val="004B3867"/>
    <w:rsid w:val="004B5D5B"/>
    <w:rsid w:val="004C0E41"/>
    <w:rsid w:val="004C3A41"/>
    <w:rsid w:val="004C5003"/>
    <w:rsid w:val="004C552A"/>
    <w:rsid w:val="004C7445"/>
    <w:rsid w:val="004D15A7"/>
    <w:rsid w:val="004D1705"/>
    <w:rsid w:val="004D24A4"/>
    <w:rsid w:val="004D2C31"/>
    <w:rsid w:val="004D3CFF"/>
    <w:rsid w:val="004D4636"/>
    <w:rsid w:val="004D4A91"/>
    <w:rsid w:val="004D5413"/>
    <w:rsid w:val="004D55BB"/>
    <w:rsid w:val="004D5830"/>
    <w:rsid w:val="004E017D"/>
    <w:rsid w:val="004E1BBB"/>
    <w:rsid w:val="004E707A"/>
    <w:rsid w:val="004F09BF"/>
    <w:rsid w:val="004F131C"/>
    <w:rsid w:val="004F2FAE"/>
    <w:rsid w:val="004F30A4"/>
    <w:rsid w:val="004F3F80"/>
    <w:rsid w:val="004F439F"/>
    <w:rsid w:val="004F43B2"/>
    <w:rsid w:val="004F49D4"/>
    <w:rsid w:val="004F4F16"/>
    <w:rsid w:val="004F4F58"/>
    <w:rsid w:val="004F5F4F"/>
    <w:rsid w:val="004F64F7"/>
    <w:rsid w:val="00500BFD"/>
    <w:rsid w:val="00500F1B"/>
    <w:rsid w:val="00503BAD"/>
    <w:rsid w:val="00505CA2"/>
    <w:rsid w:val="0050602F"/>
    <w:rsid w:val="00514800"/>
    <w:rsid w:val="00514D52"/>
    <w:rsid w:val="005153E9"/>
    <w:rsid w:val="00517C4F"/>
    <w:rsid w:val="00520A6A"/>
    <w:rsid w:val="0052287C"/>
    <w:rsid w:val="00524585"/>
    <w:rsid w:val="00524BAD"/>
    <w:rsid w:val="0052651C"/>
    <w:rsid w:val="005278DE"/>
    <w:rsid w:val="0053027E"/>
    <w:rsid w:val="00530CC7"/>
    <w:rsid w:val="00531181"/>
    <w:rsid w:val="00533341"/>
    <w:rsid w:val="005340CA"/>
    <w:rsid w:val="005340E3"/>
    <w:rsid w:val="00535EB4"/>
    <w:rsid w:val="005362F5"/>
    <w:rsid w:val="005368C1"/>
    <w:rsid w:val="0053772E"/>
    <w:rsid w:val="005417E5"/>
    <w:rsid w:val="00543610"/>
    <w:rsid w:val="00545188"/>
    <w:rsid w:val="00546B92"/>
    <w:rsid w:val="00550547"/>
    <w:rsid w:val="00551A75"/>
    <w:rsid w:val="00552496"/>
    <w:rsid w:val="005531BE"/>
    <w:rsid w:val="00556FC1"/>
    <w:rsid w:val="00557734"/>
    <w:rsid w:val="0056248C"/>
    <w:rsid w:val="00562634"/>
    <w:rsid w:val="00562C1A"/>
    <w:rsid w:val="0056430A"/>
    <w:rsid w:val="00564916"/>
    <w:rsid w:val="00565377"/>
    <w:rsid w:val="005655C6"/>
    <w:rsid w:val="005668B3"/>
    <w:rsid w:val="00566E45"/>
    <w:rsid w:val="005722C5"/>
    <w:rsid w:val="00573E9C"/>
    <w:rsid w:val="00574C3F"/>
    <w:rsid w:val="00575B85"/>
    <w:rsid w:val="00577761"/>
    <w:rsid w:val="00580048"/>
    <w:rsid w:val="005802BA"/>
    <w:rsid w:val="0058283B"/>
    <w:rsid w:val="00582D88"/>
    <w:rsid w:val="005832B8"/>
    <w:rsid w:val="005837B2"/>
    <w:rsid w:val="005860FA"/>
    <w:rsid w:val="00591708"/>
    <w:rsid w:val="005937C6"/>
    <w:rsid w:val="005951E9"/>
    <w:rsid w:val="005961C9"/>
    <w:rsid w:val="00596DBC"/>
    <w:rsid w:val="005A0AAF"/>
    <w:rsid w:val="005A3B37"/>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4FE8"/>
    <w:rsid w:val="005D63BA"/>
    <w:rsid w:val="005D6420"/>
    <w:rsid w:val="005D6F15"/>
    <w:rsid w:val="005D6FA7"/>
    <w:rsid w:val="005E0F04"/>
    <w:rsid w:val="005E581D"/>
    <w:rsid w:val="005E5EF0"/>
    <w:rsid w:val="005E60EB"/>
    <w:rsid w:val="005F1232"/>
    <w:rsid w:val="005F1498"/>
    <w:rsid w:val="005F2B56"/>
    <w:rsid w:val="005F4AAC"/>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30A0"/>
    <w:rsid w:val="006342C2"/>
    <w:rsid w:val="00635426"/>
    <w:rsid w:val="00640ECE"/>
    <w:rsid w:val="00642FEA"/>
    <w:rsid w:val="00643708"/>
    <w:rsid w:val="00645090"/>
    <w:rsid w:val="00652C5D"/>
    <w:rsid w:val="006541A4"/>
    <w:rsid w:val="00655381"/>
    <w:rsid w:val="0065614C"/>
    <w:rsid w:val="00657FAE"/>
    <w:rsid w:val="006622EF"/>
    <w:rsid w:val="00665B91"/>
    <w:rsid w:val="00670F49"/>
    <w:rsid w:val="00672317"/>
    <w:rsid w:val="00674DC8"/>
    <w:rsid w:val="00685599"/>
    <w:rsid w:val="006861FF"/>
    <w:rsid w:val="00686809"/>
    <w:rsid w:val="00687DC6"/>
    <w:rsid w:val="00690642"/>
    <w:rsid w:val="00691C41"/>
    <w:rsid w:val="0069216C"/>
    <w:rsid w:val="006926F7"/>
    <w:rsid w:val="006941DA"/>
    <w:rsid w:val="006958DE"/>
    <w:rsid w:val="00697AE5"/>
    <w:rsid w:val="006A32DF"/>
    <w:rsid w:val="006A33A6"/>
    <w:rsid w:val="006A4064"/>
    <w:rsid w:val="006A446F"/>
    <w:rsid w:val="006A69AA"/>
    <w:rsid w:val="006A72DA"/>
    <w:rsid w:val="006B0761"/>
    <w:rsid w:val="006B3D64"/>
    <w:rsid w:val="006B4453"/>
    <w:rsid w:val="006B44F3"/>
    <w:rsid w:val="006B5938"/>
    <w:rsid w:val="006B5F11"/>
    <w:rsid w:val="006B676E"/>
    <w:rsid w:val="006C026D"/>
    <w:rsid w:val="006C169C"/>
    <w:rsid w:val="006C1996"/>
    <w:rsid w:val="006C25AC"/>
    <w:rsid w:val="006C4B6D"/>
    <w:rsid w:val="006C5B54"/>
    <w:rsid w:val="006C7F4B"/>
    <w:rsid w:val="006D004A"/>
    <w:rsid w:val="006D1BBC"/>
    <w:rsid w:val="006D2704"/>
    <w:rsid w:val="006D3183"/>
    <w:rsid w:val="006D3362"/>
    <w:rsid w:val="006D35FA"/>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64"/>
    <w:rsid w:val="007159A0"/>
    <w:rsid w:val="00715CA2"/>
    <w:rsid w:val="00717EE0"/>
    <w:rsid w:val="007211CF"/>
    <w:rsid w:val="00721EB4"/>
    <w:rsid w:val="00723358"/>
    <w:rsid w:val="0072336A"/>
    <w:rsid w:val="007234B4"/>
    <w:rsid w:val="00723E9E"/>
    <w:rsid w:val="00727690"/>
    <w:rsid w:val="00730545"/>
    <w:rsid w:val="00734373"/>
    <w:rsid w:val="007373BE"/>
    <w:rsid w:val="00741056"/>
    <w:rsid w:val="0074155D"/>
    <w:rsid w:val="007416B7"/>
    <w:rsid w:val="007457F0"/>
    <w:rsid w:val="007474BD"/>
    <w:rsid w:val="00751E34"/>
    <w:rsid w:val="00752EF6"/>
    <w:rsid w:val="00755302"/>
    <w:rsid w:val="00760E3B"/>
    <w:rsid w:val="007632F7"/>
    <w:rsid w:val="007669A0"/>
    <w:rsid w:val="0076792C"/>
    <w:rsid w:val="00773C7B"/>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30E"/>
    <w:rsid w:val="007C4673"/>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06C2"/>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17EA5"/>
    <w:rsid w:val="00820F4F"/>
    <w:rsid w:val="00821059"/>
    <w:rsid w:val="00821A03"/>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39F8"/>
    <w:rsid w:val="00875969"/>
    <w:rsid w:val="00875A43"/>
    <w:rsid w:val="00875B19"/>
    <w:rsid w:val="00875F66"/>
    <w:rsid w:val="0087616F"/>
    <w:rsid w:val="008767F9"/>
    <w:rsid w:val="00876DFA"/>
    <w:rsid w:val="0088225E"/>
    <w:rsid w:val="00882627"/>
    <w:rsid w:val="008827B8"/>
    <w:rsid w:val="008838E7"/>
    <w:rsid w:val="008848E4"/>
    <w:rsid w:val="00885120"/>
    <w:rsid w:val="0088610D"/>
    <w:rsid w:val="00886A5D"/>
    <w:rsid w:val="00887713"/>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043B"/>
    <w:rsid w:val="008C0A72"/>
    <w:rsid w:val="008C16CC"/>
    <w:rsid w:val="008C1D13"/>
    <w:rsid w:val="008C2539"/>
    <w:rsid w:val="008C3100"/>
    <w:rsid w:val="008C4249"/>
    <w:rsid w:val="008C78CC"/>
    <w:rsid w:val="008D0A00"/>
    <w:rsid w:val="008E08D8"/>
    <w:rsid w:val="008E0C0C"/>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1D2C"/>
    <w:rsid w:val="009127F8"/>
    <w:rsid w:val="009133B8"/>
    <w:rsid w:val="009135E3"/>
    <w:rsid w:val="00913A74"/>
    <w:rsid w:val="009150A2"/>
    <w:rsid w:val="00916FE9"/>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1FF"/>
    <w:rsid w:val="00937E70"/>
    <w:rsid w:val="00941809"/>
    <w:rsid w:val="00941F50"/>
    <w:rsid w:val="009421A3"/>
    <w:rsid w:val="00945C2F"/>
    <w:rsid w:val="009460EF"/>
    <w:rsid w:val="00946A19"/>
    <w:rsid w:val="009476A2"/>
    <w:rsid w:val="009478B3"/>
    <w:rsid w:val="0095024A"/>
    <w:rsid w:val="00951C1A"/>
    <w:rsid w:val="0095254D"/>
    <w:rsid w:val="00952B95"/>
    <w:rsid w:val="009530A4"/>
    <w:rsid w:val="00961075"/>
    <w:rsid w:val="00961F5D"/>
    <w:rsid w:val="00964692"/>
    <w:rsid w:val="00966BAF"/>
    <w:rsid w:val="00973F4C"/>
    <w:rsid w:val="0097450E"/>
    <w:rsid w:val="00977606"/>
    <w:rsid w:val="00977C50"/>
    <w:rsid w:val="009807D4"/>
    <w:rsid w:val="00980973"/>
    <w:rsid w:val="00981162"/>
    <w:rsid w:val="00981512"/>
    <w:rsid w:val="00981730"/>
    <w:rsid w:val="00982147"/>
    <w:rsid w:val="00986228"/>
    <w:rsid w:val="009863EA"/>
    <w:rsid w:val="00986433"/>
    <w:rsid w:val="00986825"/>
    <w:rsid w:val="00986DD6"/>
    <w:rsid w:val="00990BAE"/>
    <w:rsid w:val="00990BC0"/>
    <w:rsid w:val="0099294E"/>
    <w:rsid w:val="00992FEB"/>
    <w:rsid w:val="00994977"/>
    <w:rsid w:val="009A3C0E"/>
    <w:rsid w:val="009A3C35"/>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3CC6"/>
    <w:rsid w:val="009D5B36"/>
    <w:rsid w:val="009D5BE5"/>
    <w:rsid w:val="009E028B"/>
    <w:rsid w:val="009E05C1"/>
    <w:rsid w:val="009E4188"/>
    <w:rsid w:val="009E42CF"/>
    <w:rsid w:val="009E434A"/>
    <w:rsid w:val="009E4510"/>
    <w:rsid w:val="009E4B94"/>
    <w:rsid w:val="009E6CD6"/>
    <w:rsid w:val="009E6ED0"/>
    <w:rsid w:val="009E76EC"/>
    <w:rsid w:val="009F079E"/>
    <w:rsid w:val="009F1AD3"/>
    <w:rsid w:val="009F1E46"/>
    <w:rsid w:val="009F28CE"/>
    <w:rsid w:val="009F2917"/>
    <w:rsid w:val="009F5FA2"/>
    <w:rsid w:val="009F7EF7"/>
    <w:rsid w:val="00A027F4"/>
    <w:rsid w:val="00A03309"/>
    <w:rsid w:val="00A038BF"/>
    <w:rsid w:val="00A0581A"/>
    <w:rsid w:val="00A06AF1"/>
    <w:rsid w:val="00A0703B"/>
    <w:rsid w:val="00A07AF6"/>
    <w:rsid w:val="00A10CAF"/>
    <w:rsid w:val="00A112FE"/>
    <w:rsid w:val="00A115BC"/>
    <w:rsid w:val="00A136E1"/>
    <w:rsid w:val="00A14C4E"/>
    <w:rsid w:val="00A17F78"/>
    <w:rsid w:val="00A24AA9"/>
    <w:rsid w:val="00A26920"/>
    <w:rsid w:val="00A27085"/>
    <w:rsid w:val="00A32A34"/>
    <w:rsid w:val="00A33A05"/>
    <w:rsid w:val="00A34A1C"/>
    <w:rsid w:val="00A34C49"/>
    <w:rsid w:val="00A35E4D"/>
    <w:rsid w:val="00A3634F"/>
    <w:rsid w:val="00A36A3D"/>
    <w:rsid w:val="00A36BFA"/>
    <w:rsid w:val="00A40464"/>
    <w:rsid w:val="00A420A7"/>
    <w:rsid w:val="00A42A06"/>
    <w:rsid w:val="00A43186"/>
    <w:rsid w:val="00A43A89"/>
    <w:rsid w:val="00A43AFE"/>
    <w:rsid w:val="00A44E7B"/>
    <w:rsid w:val="00A45352"/>
    <w:rsid w:val="00A45783"/>
    <w:rsid w:val="00A466C1"/>
    <w:rsid w:val="00A514D7"/>
    <w:rsid w:val="00A51549"/>
    <w:rsid w:val="00A5456B"/>
    <w:rsid w:val="00A5706F"/>
    <w:rsid w:val="00A57FBF"/>
    <w:rsid w:val="00A6069B"/>
    <w:rsid w:val="00A623A6"/>
    <w:rsid w:val="00A62CFC"/>
    <w:rsid w:val="00A62E0F"/>
    <w:rsid w:val="00A63883"/>
    <w:rsid w:val="00A64053"/>
    <w:rsid w:val="00A6425B"/>
    <w:rsid w:val="00A64EE0"/>
    <w:rsid w:val="00A6598B"/>
    <w:rsid w:val="00A67C56"/>
    <w:rsid w:val="00A67ED2"/>
    <w:rsid w:val="00A715B3"/>
    <w:rsid w:val="00A71B7E"/>
    <w:rsid w:val="00A72252"/>
    <w:rsid w:val="00A72681"/>
    <w:rsid w:val="00A74465"/>
    <w:rsid w:val="00A804DA"/>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406B"/>
    <w:rsid w:val="00AA5AF7"/>
    <w:rsid w:val="00AB21C5"/>
    <w:rsid w:val="00AB236D"/>
    <w:rsid w:val="00AB25BB"/>
    <w:rsid w:val="00AB2CB6"/>
    <w:rsid w:val="00AB61CF"/>
    <w:rsid w:val="00AB645E"/>
    <w:rsid w:val="00AB6C3C"/>
    <w:rsid w:val="00AB769D"/>
    <w:rsid w:val="00AC3A87"/>
    <w:rsid w:val="00AC5DEE"/>
    <w:rsid w:val="00AD1B97"/>
    <w:rsid w:val="00AD2EFC"/>
    <w:rsid w:val="00AD3A71"/>
    <w:rsid w:val="00AD69ED"/>
    <w:rsid w:val="00AD7972"/>
    <w:rsid w:val="00AE0BDC"/>
    <w:rsid w:val="00AE1844"/>
    <w:rsid w:val="00AE1D7A"/>
    <w:rsid w:val="00AE23F6"/>
    <w:rsid w:val="00AE2943"/>
    <w:rsid w:val="00AE31DA"/>
    <w:rsid w:val="00AE39D9"/>
    <w:rsid w:val="00AE4F1A"/>
    <w:rsid w:val="00AF08A8"/>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27A62"/>
    <w:rsid w:val="00B3036E"/>
    <w:rsid w:val="00B3201F"/>
    <w:rsid w:val="00B356B5"/>
    <w:rsid w:val="00B35CB2"/>
    <w:rsid w:val="00B36264"/>
    <w:rsid w:val="00B36A1E"/>
    <w:rsid w:val="00B41C87"/>
    <w:rsid w:val="00B42030"/>
    <w:rsid w:val="00B4462A"/>
    <w:rsid w:val="00B44A75"/>
    <w:rsid w:val="00B457A8"/>
    <w:rsid w:val="00B5138F"/>
    <w:rsid w:val="00B53886"/>
    <w:rsid w:val="00B53B31"/>
    <w:rsid w:val="00B53BB2"/>
    <w:rsid w:val="00B5515A"/>
    <w:rsid w:val="00B55B3F"/>
    <w:rsid w:val="00B55D35"/>
    <w:rsid w:val="00B62C80"/>
    <w:rsid w:val="00B640D0"/>
    <w:rsid w:val="00B64665"/>
    <w:rsid w:val="00B653E7"/>
    <w:rsid w:val="00B654A6"/>
    <w:rsid w:val="00B6574C"/>
    <w:rsid w:val="00B665D2"/>
    <w:rsid w:val="00B66732"/>
    <w:rsid w:val="00B70339"/>
    <w:rsid w:val="00B70B78"/>
    <w:rsid w:val="00B72FD0"/>
    <w:rsid w:val="00B73431"/>
    <w:rsid w:val="00B74A95"/>
    <w:rsid w:val="00B75372"/>
    <w:rsid w:val="00B76661"/>
    <w:rsid w:val="00B77C3D"/>
    <w:rsid w:val="00B81710"/>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A786D"/>
    <w:rsid w:val="00BB057C"/>
    <w:rsid w:val="00BB084A"/>
    <w:rsid w:val="00BB0BA3"/>
    <w:rsid w:val="00BB1DC2"/>
    <w:rsid w:val="00BB3F78"/>
    <w:rsid w:val="00BB6738"/>
    <w:rsid w:val="00BB78F9"/>
    <w:rsid w:val="00BB7BF9"/>
    <w:rsid w:val="00BC06F4"/>
    <w:rsid w:val="00BC1391"/>
    <w:rsid w:val="00BC1407"/>
    <w:rsid w:val="00BC1E61"/>
    <w:rsid w:val="00BC2B59"/>
    <w:rsid w:val="00BC2CD0"/>
    <w:rsid w:val="00BC53FF"/>
    <w:rsid w:val="00BC67FF"/>
    <w:rsid w:val="00BD0124"/>
    <w:rsid w:val="00BD037A"/>
    <w:rsid w:val="00BD1061"/>
    <w:rsid w:val="00BD1C70"/>
    <w:rsid w:val="00BD3FCA"/>
    <w:rsid w:val="00BD58C5"/>
    <w:rsid w:val="00BE0BEA"/>
    <w:rsid w:val="00BE0DBE"/>
    <w:rsid w:val="00BE5AF1"/>
    <w:rsid w:val="00BE7575"/>
    <w:rsid w:val="00BF2073"/>
    <w:rsid w:val="00BF2CA4"/>
    <w:rsid w:val="00BF3B80"/>
    <w:rsid w:val="00BF47A9"/>
    <w:rsid w:val="00BF510F"/>
    <w:rsid w:val="00BF5439"/>
    <w:rsid w:val="00BF5B2A"/>
    <w:rsid w:val="00BF5D7B"/>
    <w:rsid w:val="00BF5DB7"/>
    <w:rsid w:val="00BF6929"/>
    <w:rsid w:val="00BF74D9"/>
    <w:rsid w:val="00C01405"/>
    <w:rsid w:val="00C01EC5"/>
    <w:rsid w:val="00C022E1"/>
    <w:rsid w:val="00C02E29"/>
    <w:rsid w:val="00C04D07"/>
    <w:rsid w:val="00C125A1"/>
    <w:rsid w:val="00C15F65"/>
    <w:rsid w:val="00C20A92"/>
    <w:rsid w:val="00C22550"/>
    <w:rsid w:val="00C24DAF"/>
    <w:rsid w:val="00C2524F"/>
    <w:rsid w:val="00C25FF7"/>
    <w:rsid w:val="00C30134"/>
    <w:rsid w:val="00C303AA"/>
    <w:rsid w:val="00C33039"/>
    <w:rsid w:val="00C3348B"/>
    <w:rsid w:val="00C370C2"/>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74849"/>
    <w:rsid w:val="00C82A81"/>
    <w:rsid w:val="00C82D16"/>
    <w:rsid w:val="00C82D6C"/>
    <w:rsid w:val="00C85C6B"/>
    <w:rsid w:val="00C85CF3"/>
    <w:rsid w:val="00C863D0"/>
    <w:rsid w:val="00C86489"/>
    <w:rsid w:val="00C9013F"/>
    <w:rsid w:val="00C91DAA"/>
    <w:rsid w:val="00C9264C"/>
    <w:rsid w:val="00C965CC"/>
    <w:rsid w:val="00C96E06"/>
    <w:rsid w:val="00C96FD0"/>
    <w:rsid w:val="00C973F7"/>
    <w:rsid w:val="00CA12CD"/>
    <w:rsid w:val="00CA42BF"/>
    <w:rsid w:val="00CA5EB6"/>
    <w:rsid w:val="00CB003E"/>
    <w:rsid w:val="00CB343E"/>
    <w:rsid w:val="00CB3E39"/>
    <w:rsid w:val="00CB4903"/>
    <w:rsid w:val="00CB4AFD"/>
    <w:rsid w:val="00CB6062"/>
    <w:rsid w:val="00CC237F"/>
    <w:rsid w:val="00CC28F0"/>
    <w:rsid w:val="00CC3035"/>
    <w:rsid w:val="00CC3BCA"/>
    <w:rsid w:val="00CC43FC"/>
    <w:rsid w:val="00CC462E"/>
    <w:rsid w:val="00CC524A"/>
    <w:rsid w:val="00CD0D75"/>
    <w:rsid w:val="00CD2217"/>
    <w:rsid w:val="00CD3089"/>
    <w:rsid w:val="00CD351F"/>
    <w:rsid w:val="00CD4578"/>
    <w:rsid w:val="00CD4790"/>
    <w:rsid w:val="00CD492D"/>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3F11"/>
    <w:rsid w:val="00D168E2"/>
    <w:rsid w:val="00D17C88"/>
    <w:rsid w:val="00D20586"/>
    <w:rsid w:val="00D217E7"/>
    <w:rsid w:val="00D228C9"/>
    <w:rsid w:val="00D22B33"/>
    <w:rsid w:val="00D2313A"/>
    <w:rsid w:val="00D236C8"/>
    <w:rsid w:val="00D245B4"/>
    <w:rsid w:val="00D2754C"/>
    <w:rsid w:val="00D30314"/>
    <w:rsid w:val="00D30917"/>
    <w:rsid w:val="00D31836"/>
    <w:rsid w:val="00D3367F"/>
    <w:rsid w:val="00D3422F"/>
    <w:rsid w:val="00D3540E"/>
    <w:rsid w:val="00D3568E"/>
    <w:rsid w:val="00D35AB2"/>
    <w:rsid w:val="00D3734F"/>
    <w:rsid w:val="00D37838"/>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1A51"/>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16E"/>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A7DCD"/>
    <w:rsid w:val="00DB0BEB"/>
    <w:rsid w:val="00DB1037"/>
    <w:rsid w:val="00DB1645"/>
    <w:rsid w:val="00DB2033"/>
    <w:rsid w:val="00DB2EFE"/>
    <w:rsid w:val="00DB3762"/>
    <w:rsid w:val="00DB4A3A"/>
    <w:rsid w:val="00DB5194"/>
    <w:rsid w:val="00DB668A"/>
    <w:rsid w:val="00DB7115"/>
    <w:rsid w:val="00DB7A94"/>
    <w:rsid w:val="00DC137E"/>
    <w:rsid w:val="00DC17FB"/>
    <w:rsid w:val="00DC1AB6"/>
    <w:rsid w:val="00DC3CFA"/>
    <w:rsid w:val="00DC418D"/>
    <w:rsid w:val="00DC4526"/>
    <w:rsid w:val="00DC4904"/>
    <w:rsid w:val="00DC7CAF"/>
    <w:rsid w:val="00DD22D3"/>
    <w:rsid w:val="00DD2609"/>
    <w:rsid w:val="00DD2823"/>
    <w:rsid w:val="00DD3722"/>
    <w:rsid w:val="00DD3900"/>
    <w:rsid w:val="00DD3F44"/>
    <w:rsid w:val="00DD5470"/>
    <w:rsid w:val="00DD5DB3"/>
    <w:rsid w:val="00DD6094"/>
    <w:rsid w:val="00DD78BA"/>
    <w:rsid w:val="00DE098A"/>
    <w:rsid w:val="00DE1688"/>
    <w:rsid w:val="00DE192E"/>
    <w:rsid w:val="00DE2340"/>
    <w:rsid w:val="00DE34A1"/>
    <w:rsid w:val="00DE3811"/>
    <w:rsid w:val="00DE42DD"/>
    <w:rsid w:val="00DE48D6"/>
    <w:rsid w:val="00DE4993"/>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5DC7"/>
    <w:rsid w:val="00E47050"/>
    <w:rsid w:val="00E470B9"/>
    <w:rsid w:val="00E4744A"/>
    <w:rsid w:val="00E5121B"/>
    <w:rsid w:val="00E531A0"/>
    <w:rsid w:val="00E56C57"/>
    <w:rsid w:val="00E60C84"/>
    <w:rsid w:val="00E62650"/>
    <w:rsid w:val="00E63CBA"/>
    <w:rsid w:val="00E70812"/>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10F"/>
    <w:rsid w:val="00E9343B"/>
    <w:rsid w:val="00E9758D"/>
    <w:rsid w:val="00EA0BD4"/>
    <w:rsid w:val="00EA1764"/>
    <w:rsid w:val="00EA1AA5"/>
    <w:rsid w:val="00EA1B07"/>
    <w:rsid w:val="00EA1B6F"/>
    <w:rsid w:val="00EA1D0A"/>
    <w:rsid w:val="00EA47F2"/>
    <w:rsid w:val="00EA4F54"/>
    <w:rsid w:val="00EA5E5E"/>
    <w:rsid w:val="00EA5FC2"/>
    <w:rsid w:val="00EA6D07"/>
    <w:rsid w:val="00EB01BB"/>
    <w:rsid w:val="00EB2453"/>
    <w:rsid w:val="00EB5D36"/>
    <w:rsid w:val="00EB7A43"/>
    <w:rsid w:val="00EC0EBF"/>
    <w:rsid w:val="00EC1058"/>
    <w:rsid w:val="00EC1540"/>
    <w:rsid w:val="00EC2A9F"/>
    <w:rsid w:val="00EC4301"/>
    <w:rsid w:val="00EC5117"/>
    <w:rsid w:val="00EC6818"/>
    <w:rsid w:val="00EC7430"/>
    <w:rsid w:val="00ED2479"/>
    <w:rsid w:val="00ED2B33"/>
    <w:rsid w:val="00ED5C08"/>
    <w:rsid w:val="00ED5EC8"/>
    <w:rsid w:val="00ED5FE5"/>
    <w:rsid w:val="00ED68B2"/>
    <w:rsid w:val="00EE0835"/>
    <w:rsid w:val="00EE1EC9"/>
    <w:rsid w:val="00EE3177"/>
    <w:rsid w:val="00EE43BC"/>
    <w:rsid w:val="00EE4710"/>
    <w:rsid w:val="00EE5525"/>
    <w:rsid w:val="00EE5BA2"/>
    <w:rsid w:val="00EE71FE"/>
    <w:rsid w:val="00EF06AD"/>
    <w:rsid w:val="00EF2014"/>
    <w:rsid w:val="00EF2810"/>
    <w:rsid w:val="00EF2B42"/>
    <w:rsid w:val="00EF355E"/>
    <w:rsid w:val="00EF43F1"/>
    <w:rsid w:val="00EF5DE5"/>
    <w:rsid w:val="00EF6D00"/>
    <w:rsid w:val="00F017FF"/>
    <w:rsid w:val="00F03446"/>
    <w:rsid w:val="00F06CAD"/>
    <w:rsid w:val="00F110DF"/>
    <w:rsid w:val="00F12928"/>
    <w:rsid w:val="00F14CAD"/>
    <w:rsid w:val="00F1735C"/>
    <w:rsid w:val="00F20A6D"/>
    <w:rsid w:val="00F21FFA"/>
    <w:rsid w:val="00F24593"/>
    <w:rsid w:val="00F25792"/>
    <w:rsid w:val="00F270D1"/>
    <w:rsid w:val="00F27A8E"/>
    <w:rsid w:val="00F30EED"/>
    <w:rsid w:val="00F33A30"/>
    <w:rsid w:val="00F33DD2"/>
    <w:rsid w:val="00F34791"/>
    <w:rsid w:val="00F349EB"/>
    <w:rsid w:val="00F36A56"/>
    <w:rsid w:val="00F40A8F"/>
    <w:rsid w:val="00F40B10"/>
    <w:rsid w:val="00F41C69"/>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7521C"/>
    <w:rsid w:val="00F76448"/>
    <w:rsid w:val="00F806B1"/>
    <w:rsid w:val="00F80D9C"/>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2C45"/>
    <w:rsid w:val="00FA3CE0"/>
    <w:rsid w:val="00FA452B"/>
    <w:rsid w:val="00FA635F"/>
    <w:rsid w:val="00FA6434"/>
    <w:rsid w:val="00FA7766"/>
    <w:rsid w:val="00FB0710"/>
    <w:rsid w:val="00FB0CE6"/>
    <w:rsid w:val="00FB568D"/>
    <w:rsid w:val="00FC0504"/>
    <w:rsid w:val="00FC52F3"/>
    <w:rsid w:val="00FC7329"/>
    <w:rsid w:val="00FD0038"/>
    <w:rsid w:val="00FD1FAA"/>
    <w:rsid w:val="00FD2AB8"/>
    <w:rsid w:val="00FD4412"/>
    <w:rsid w:val="00FD708B"/>
    <w:rsid w:val="00FD7B97"/>
    <w:rsid w:val="00FE01F4"/>
    <w:rsid w:val="00FE0E75"/>
    <w:rsid w:val="00FE151A"/>
    <w:rsid w:val="00FE2A4B"/>
    <w:rsid w:val="00FE455C"/>
    <w:rsid w:val="00FE4A41"/>
    <w:rsid w:val="00FE5398"/>
    <w:rsid w:val="00FE59D3"/>
    <w:rsid w:val="00FE662F"/>
    <w:rsid w:val="00FE7356"/>
    <w:rsid w:val="00FE7E7E"/>
    <w:rsid w:val="00FF0AEA"/>
    <w:rsid w:val="00FF5CB2"/>
    <w:rsid w:val="00FF71A9"/>
    <w:rsid w:val="00FF7944"/>
  </w:rsids>
  <m:mathPr>
    <m:mathFont m:val="Cambria Math"/>
    <m:brkBin m:val="before"/>
    <m:brkBinSub m:val="--"/>
    <m:smallFrac/>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250115A8"/>
  <w15:docId w15:val="{DDD2036E-243F-406A-8FF8-DBAC21911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MS Mincho"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8.emf"/><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image" Target="media/image4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hyperlink" Target="https://skyline.gs.washington.edu/labkey/wiki/home/software/Skyline/page.view?name=tutorial_method_edit" TargetMode="External"/><Relationship Id="rId24" Type="http://schemas.openxmlformats.org/officeDocument/2006/relationships/hyperlink" Target="https://skyline.gs.washington.edu/labkey/wiki/home/software/Skyline/page.view?name=mascot_missing_rt" TargetMode="External"/><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yperlink" Target="https://skyline.gs.washington.edu/labkey/wiki/home/software/Skyline/page.view?name=tutorial_irt" TargetMode="External"/><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8" Type="http://schemas.openxmlformats.org/officeDocument/2006/relationships/hyperlink" Target="https://skyline.gs.washington.edu/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hyperlink" Target="http://proteome.gs.washington.edu/supplementary_data/MS1_Filtering/minimized/" TargetMode="External"/><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00270-5876-4402-A387-04CE3FAF2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4796</Words>
  <Characters>27339</Characters>
  <Application>Microsoft Office Word</Application>
  <DocSecurity>0</DocSecurity>
  <Lines>227</Lines>
  <Paragraphs>6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3207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5</cp:revision>
  <cp:lastPrinted>2013-11-01T17:12:00Z</cp:lastPrinted>
  <dcterms:created xsi:type="dcterms:W3CDTF">2014-07-25T17:23:00Z</dcterms:created>
  <dcterms:modified xsi:type="dcterms:W3CDTF">2020-12-2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